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6FE5461D" w:rsidR="007C098D" w:rsidRDefault="00326F22">
      <w:pPr>
        <w:pStyle w:val="Heading1"/>
      </w:pPr>
      <w:r>
        <w:t>Title</w:t>
      </w:r>
      <w:r w:rsidR="003B5698">
        <w:t xml:space="preserve"> </w:t>
      </w:r>
    </w:p>
    <w:p w14:paraId="3837C940" w14:textId="6B93FB16" w:rsidR="00F77886" w:rsidRDefault="00F4144E" w:rsidP="00B258D4">
      <w:r>
        <w:t>M</w:t>
      </w:r>
      <w:r w:rsidR="00B75010">
        <w:t>odel</w:t>
      </w:r>
      <w:r w:rsidR="00901BB3">
        <w:t xml:space="preserve">ling </w:t>
      </w:r>
      <w:r w:rsidR="00B75010">
        <w:t>diabetes and depression in Pakistan:</w:t>
      </w:r>
      <w:r w:rsidR="00D21663">
        <w:t xml:space="preserve"> Using economic modelling to inform intervention design</w:t>
      </w:r>
      <w:r w:rsidR="006560ED">
        <w:t xml:space="preserve"> and a clinical trial of a behavioural activation intervention</w:t>
      </w:r>
    </w:p>
    <w:p w14:paraId="11513C77" w14:textId="77777777" w:rsidR="0077067A" w:rsidRPr="0077067A" w:rsidRDefault="0077067A" w:rsidP="0077067A">
      <w:pPr>
        <w:rPr>
          <w:b/>
        </w:rPr>
      </w:pPr>
      <w:r w:rsidRPr="0077067A">
        <w:t>Author(s):</w:t>
      </w:r>
    </w:p>
    <w:p w14:paraId="7489577A" w14:textId="77777777" w:rsidR="0077067A" w:rsidRPr="0077067A" w:rsidRDefault="0077067A" w:rsidP="0077067A">
      <w:pPr>
        <w:numPr>
          <w:ilvl w:val="0"/>
          <w:numId w:val="28"/>
        </w:numPr>
      </w:pPr>
      <w:r w:rsidRPr="0077067A">
        <w:t>David Glynn, Centre for Health Economics, University of York</w:t>
      </w:r>
    </w:p>
    <w:p w14:paraId="53EDDC24" w14:textId="77777777" w:rsidR="0077067A" w:rsidRPr="0077067A" w:rsidRDefault="0077067A" w:rsidP="0077067A">
      <w:pPr>
        <w:numPr>
          <w:ilvl w:val="0"/>
          <w:numId w:val="28"/>
        </w:numPr>
      </w:pPr>
      <w:r w:rsidRPr="0077067A">
        <w:t>Pedro Saramago, Centre for Health Economics, University of York</w:t>
      </w:r>
    </w:p>
    <w:p w14:paraId="67233A33" w14:textId="77777777" w:rsidR="0077067A" w:rsidRPr="0077067A" w:rsidRDefault="0077067A" w:rsidP="0077067A">
      <w:pPr>
        <w:numPr>
          <w:ilvl w:val="0"/>
          <w:numId w:val="28"/>
        </w:numPr>
      </w:pPr>
      <w:r w:rsidRPr="0077067A">
        <w:t>Naveed Ahmed, Centre for Health Research and Implementation, Diabetic Association of Bangladesh and BIRDEM General Hospital, Bangladesh</w:t>
      </w:r>
    </w:p>
    <w:p w14:paraId="4D7CB0A9" w14:textId="77777777" w:rsidR="0077067A" w:rsidRPr="0077067A" w:rsidRDefault="0077067A" w:rsidP="0077067A">
      <w:pPr>
        <w:numPr>
          <w:ilvl w:val="0"/>
          <w:numId w:val="28"/>
        </w:numPr>
      </w:pPr>
      <w:r w:rsidRPr="0077067A">
        <w:t>Saima Afaq, Department of Health Sciences, University of York and Institute of Public Health and Social Sciences, Khyber Medical University Peshawar Pakistan.</w:t>
      </w:r>
    </w:p>
    <w:p w14:paraId="43922015" w14:textId="6ADBFA3A" w:rsidR="0077067A" w:rsidRPr="0077067A" w:rsidRDefault="0077067A" w:rsidP="0077067A">
      <w:pPr>
        <w:numPr>
          <w:ilvl w:val="0"/>
          <w:numId w:val="28"/>
        </w:numPr>
      </w:pPr>
      <w:r w:rsidRPr="0077067A">
        <w:t>Faiza Aslam, Institute of Psychiatry,</w:t>
      </w:r>
      <w:r w:rsidR="00007E10">
        <w:t xml:space="preserve"> </w:t>
      </w:r>
      <w:r w:rsidRPr="0077067A">
        <w:t>Rawalpindi Medical University,</w:t>
      </w:r>
      <w:r w:rsidR="00007E10">
        <w:t xml:space="preserve"> </w:t>
      </w:r>
      <w:r w:rsidRPr="0077067A">
        <w:t>Pakistan</w:t>
      </w:r>
    </w:p>
    <w:p w14:paraId="57E5938E" w14:textId="77777777" w:rsidR="0077067A" w:rsidRPr="0077067A" w:rsidRDefault="0077067A" w:rsidP="0077067A">
      <w:pPr>
        <w:numPr>
          <w:ilvl w:val="0"/>
          <w:numId w:val="28"/>
        </w:numPr>
      </w:pPr>
      <w:r w:rsidRPr="0077067A">
        <w:t>Abdul Basit, Baqai Institute of Diabetology &amp; Endocrinology (BIDE)</w:t>
      </w:r>
    </w:p>
    <w:p w14:paraId="1D5A84D5" w14:textId="77777777" w:rsidR="0077067A" w:rsidRPr="0077067A" w:rsidRDefault="0077067A" w:rsidP="0077067A">
      <w:pPr>
        <w:numPr>
          <w:ilvl w:val="0"/>
          <w:numId w:val="28"/>
        </w:numPr>
      </w:pPr>
      <w:r w:rsidRPr="0077067A">
        <w:t xml:space="preserve">David Ekers, Department of Health Sciences, University of York and Tees </w:t>
      </w:r>
      <w:proofErr w:type="spellStart"/>
      <w:r w:rsidRPr="0077067A">
        <w:t>Esk</w:t>
      </w:r>
      <w:proofErr w:type="spellEnd"/>
      <w:r w:rsidRPr="0077067A">
        <w:t xml:space="preserve"> and Wear Valleys NHS FT, United Kingdom</w:t>
      </w:r>
    </w:p>
    <w:p w14:paraId="34A6957A" w14:textId="77777777" w:rsidR="0077067A" w:rsidRPr="0077067A" w:rsidRDefault="0077067A" w:rsidP="0077067A">
      <w:pPr>
        <w:numPr>
          <w:ilvl w:val="0"/>
          <w:numId w:val="28"/>
        </w:numPr>
      </w:pPr>
      <w:r w:rsidRPr="0077067A">
        <w:t>Asher Fawwad, Baqai Institute of Diabetology &amp; Endocrinology (BIDE)</w:t>
      </w:r>
    </w:p>
    <w:p w14:paraId="75C148B3" w14:textId="77777777" w:rsidR="0077067A" w:rsidRPr="0077067A" w:rsidRDefault="0077067A" w:rsidP="0077067A">
      <w:pPr>
        <w:numPr>
          <w:ilvl w:val="0"/>
          <w:numId w:val="28"/>
        </w:numPr>
      </w:pPr>
      <w:r w:rsidRPr="0077067A">
        <w:t>Naomi Gibbs, Centre for Health Economics, University of York</w:t>
      </w:r>
    </w:p>
    <w:p w14:paraId="130F0400" w14:textId="7C547F85" w:rsidR="0077067A" w:rsidRPr="0077067A" w:rsidRDefault="0077067A" w:rsidP="0077067A">
      <w:pPr>
        <w:numPr>
          <w:ilvl w:val="0"/>
          <w:numId w:val="28"/>
        </w:numPr>
      </w:pPr>
      <w:r w:rsidRPr="0077067A">
        <w:t>Edward Fottrell, Institu</w:t>
      </w:r>
      <w:r w:rsidR="00007E10">
        <w:t>t</w:t>
      </w:r>
      <w:r w:rsidRPr="0077067A">
        <w:t>e for Global Health, University College London, UK</w:t>
      </w:r>
    </w:p>
    <w:p w14:paraId="421928F9" w14:textId="77777777" w:rsidR="0077067A" w:rsidRPr="0077067A" w:rsidRDefault="0077067A" w:rsidP="0077067A">
      <w:pPr>
        <w:numPr>
          <w:ilvl w:val="0"/>
          <w:numId w:val="28"/>
        </w:numPr>
      </w:pPr>
      <w:r w:rsidRPr="0077067A">
        <w:t>Richard IG Holt, Human Development and Health, Faculty of Medicine, University of Southampton, UK</w:t>
      </w:r>
    </w:p>
    <w:p w14:paraId="5A45C268" w14:textId="77777777" w:rsidR="0077067A" w:rsidRPr="0077067A" w:rsidRDefault="0077067A" w:rsidP="0077067A">
      <w:pPr>
        <w:numPr>
          <w:ilvl w:val="0"/>
          <w:numId w:val="28"/>
        </w:numPr>
      </w:pPr>
      <w:r w:rsidRPr="0077067A">
        <w:t>Rowena Jacobs, Centre for Health Economics, University of York</w:t>
      </w:r>
    </w:p>
    <w:p w14:paraId="413FE37A" w14:textId="77777777" w:rsidR="0077067A" w:rsidRPr="0077067A" w:rsidRDefault="0077067A" w:rsidP="0077067A">
      <w:pPr>
        <w:numPr>
          <w:ilvl w:val="0"/>
          <w:numId w:val="28"/>
        </w:numPr>
      </w:pPr>
      <w:r w:rsidRPr="0077067A">
        <w:t>Asima Khan, Baqai Institute of Diabetology &amp; Endocrinology (BIDE)</w:t>
      </w:r>
    </w:p>
    <w:p w14:paraId="4B06950A" w14:textId="77777777" w:rsidR="0077067A" w:rsidRPr="0077067A" w:rsidRDefault="0077067A" w:rsidP="0077067A">
      <w:pPr>
        <w:numPr>
          <w:ilvl w:val="0"/>
          <w:numId w:val="28"/>
        </w:numPr>
      </w:pPr>
      <w:r w:rsidRPr="0077067A">
        <w:t xml:space="preserve">Zia </w:t>
      </w:r>
      <w:proofErr w:type="spellStart"/>
      <w:r w:rsidRPr="0077067A">
        <w:t>Ul</w:t>
      </w:r>
      <w:proofErr w:type="spellEnd"/>
      <w:r w:rsidRPr="0077067A">
        <w:t>-Haq, Institute of Public Health, Khyber Medical University, Pakistan</w:t>
      </w:r>
    </w:p>
    <w:p w14:paraId="569072AE" w14:textId="77777777" w:rsidR="0077067A" w:rsidRPr="0077067A" w:rsidRDefault="0077067A" w:rsidP="0077067A">
      <w:pPr>
        <w:numPr>
          <w:ilvl w:val="0"/>
          <w:numId w:val="28"/>
        </w:numPr>
      </w:pPr>
      <w:r w:rsidRPr="0077067A">
        <w:t>Gerardo Zavala, Centre for Health Economics, University of York</w:t>
      </w:r>
    </w:p>
    <w:p w14:paraId="7E8C5313" w14:textId="77777777" w:rsidR="0077067A" w:rsidRPr="0077067A" w:rsidRDefault="0077067A" w:rsidP="0077067A">
      <w:pPr>
        <w:numPr>
          <w:ilvl w:val="0"/>
          <w:numId w:val="28"/>
        </w:numPr>
      </w:pPr>
      <w:r w:rsidRPr="0077067A">
        <w:t>Najma Siddiqi, Department of Health Sciences, University of York</w:t>
      </w:r>
    </w:p>
    <w:p w14:paraId="685C063F" w14:textId="77777777" w:rsidR="0077067A" w:rsidRPr="0077067A" w:rsidRDefault="0077067A" w:rsidP="0077067A">
      <w:pPr>
        <w:numPr>
          <w:ilvl w:val="0"/>
          <w:numId w:val="28"/>
        </w:numPr>
      </w:pPr>
      <w:r w:rsidRPr="0077067A">
        <w:t>Simon Walker, Centre for Health Economics, University of York</w:t>
      </w:r>
    </w:p>
    <w:p w14:paraId="62BFEAA8" w14:textId="77777777" w:rsidR="00FE3DC0" w:rsidRDefault="00FE3DC0" w:rsidP="00B258D4"/>
    <w:p w14:paraId="14A8617D" w14:textId="77777777" w:rsidR="0077067A" w:rsidRDefault="0077067A">
      <w:pPr>
        <w:rPr>
          <w:rFonts w:asciiTheme="majorHAnsi" w:eastAsiaTheme="majorEastAsia" w:hAnsiTheme="majorHAnsi" w:cstheme="majorBidi"/>
          <w:color w:val="2F5496" w:themeColor="accent1" w:themeShade="BF"/>
          <w:sz w:val="32"/>
          <w:szCs w:val="32"/>
        </w:rPr>
      </w:pPr>
      <w:r>
        <w:br w:type="page"/>
      </w:r>
    </w:p>
    <w:p w14:paraId="00000003" w14:textId="611F9BC9" w:rsidR="007C098D" w:rsidRDefault="00326F22">
      <w:pPr>
        <w:pStyle w:val="Heading1"/>
      </w:pPr>
      <w:r>
        <w:lastRenderedPageBreak/>
        <w:t>Abstract</w:t>
      </w:r>
    </w:p>
    <w:p w14:paraId="0DEC5DFA" w14:textId="77777777" w:rsidR="00AD3E19" w:rsidRPr="00AD3E19" w:rsidRDefault="00AD3E19" w:rsidP="00AD3E19">
      <w:pPr>
        <w:rPr>
          <w:b/>
          <w:bCs/>
          <w:lang w:val="en-IE"/>
        </w:rPr>
      </w:pPr>
      <w:r w:rsidRPr="00AD3E19">
        <w:rPr>
          <w:b/>
          <w:bCs/>
          <w:lang w:val="en-IE"/>
        </w:rPr>
        <w:t>Objectives</w:t>
      </w:r>
    </w:p>
    <w:p w14:paraId="3FDDF279" w14:textId="1E79E977" w:rsidR="00AD3E19" w:rsidRPr="00AD3E19" w:rsidRDefault="003A638C" w:rsidP="00AD3E19">
      <w:pPr>
        <w:rPr>
          <w:lang w:val="en-IE"/>
        </w:rPr>
      </w:pPr>
      <w:r w:rsidRPr="003A638C">
        <w:rPr>
          <w:lang w:val="en-IE"/>
        </w:rPr>
        <w:t xml:space="preserve">The ‘Developing and evaluating an adapted behavioural activation intervention for depression and diabetes in South Asia (DiaDeM)’ trial investigates a psychological intervention, behavioural activation (BA), on people with </w:t>
      </w:r>
      <w:r w:rsidR="000C7AA9">
        <w:rPr>
          <w:lang w:val="en-IE"/>
        </w:rPr>
        <w:t>both</w:t>
      </w:r>
      <w:r w:rsidRPr="003A638C">
        <w:rPr>
          <w:lang w:val="en-IE"/>
        </w:rPr>
        <w:t xml:space="preserve"> diabetes and depression in Bangladesh and Pakistan</w:t>
      </w:r>
      <w:r w:rsidR="000C7AA9">
        <w:rPr>
          <w:lang w:val="en-IE"/>
        </w:rPr>
        <w:t xml:space="preserve">. </w:t>
      </w:r>
      <w:r w:rsidR="00C84219">
        <w:rPr>
          <w:lang w:val="en-IE"/>
        </w:rPr>
        <w:t xml:space="preserve">This study aimed </w:t>
      </w:r>
      <w:r w:rsidR="00246D44">
        <w:rPr>
          <w:lang w:val="en-IE"/>
        </w:rPr>
        <w:t>to aid the intervention and trial design.</w:t>
      </w:r>
      <w:r w:rsidR="00C84219">
        <w:rPr>
          <w:lang w:val="en-IE"/>
        </w:rPr>
        <w:t xml:space="preserve"> </w:t>
      </w:r>
    </w:p>
    <w:p w14:paraId="40ABF4B5" w14:textId="77777777" w:rsidR="00AD3E19" w:rsidRPr="00AD3E19" w:rsidRDefault="00AD3E19" w:rsidP="00AD3E19">
      <w:pPr>
        <w:rPr>
          <w:b/>
          <w:bCs/>
          <w:lang w:val="en-IE"/>
        </w:rPr>
      </w:pPr>
      <w:r w:rsidRPr="00AD3E19">
        <w:rPr>
          <w:b/>
          <w:bCs/>
          <w:lang w:val="en-IE"/>
        </w:rPr>
        <w:t>Design</w:t>
      </w:r>
    </w:p>
    <w:p w14:paraId="369DBBBE" w14:textId="3D5D519B" w:rsidR="00BE3C5D" w:rsidRDefault="00AD3E19" w:rsidP="00AD3E19">
      <w:pPr>
        <w:rPr>
          <w:lang w:val="en-IE"/>
        </w:rPr>
      </w:pPr>
      <w:r w:rsidRPr="00AD3E19">
        <w:rPr>
          <w:lang w:val="en-IE"/>
        </w:rPr>
        <w:t xml:space="preserve">This was a </w:t>
      </w:r>
      <w:r w:rsidR="00247405">
        <w:rPr>
          <w:lang w:val="en-IE"/>
        </w:rPr>
        <w:t xml:space="preserve">modelling study using </w:t>
      </w:r>
      <w:r w:rsidRPr="00AD3E19">
        <w:rPr>
          <w:lang w:val="en-IE"/>
        </w:rPr>
        <w:t>microsimulation to assess the intervention's cost-effectiveness.</w:t>
      </w:r>
      <w:r w:rsidR="00F80513">
        <w:rPr>
          <w:lang w:val="en-IE"/>
        </w:rPr>
        <w:t xml:space="preserve"> </w:t>
      </w:r>
      <w:r w:rsidR="00F80513" w:rsidRPr="00F80513">
        <w:rPr>
          <w:lang w:val="en-IE"/>
        </w:rPr>
        <w:t xml:space="preserve">Diabetes was modelled using the </w:t>
      </w:r>
      <w:r w:rsidR="00F43FC9" w:rsidRPr="00F43FC9">
        <w:rPr>
          <w:lang w:val="en-IE"/>
        </w:rPr>
        <w:t>UK Prospective Diabetes Study</w:t>
      </w:r>
      <w:r w:rsidR="00F43FC9">
        <w:rPr>
          <w:lang w:val="en-IE"/>
        </w:rPr>
        <w:t xml:space="preserve"> (</w:t>
      </w:r>
      <w:r w:rsidR="00F80513" w:rsidRPr="00F80513">
        <w:rPr>
          <w:lang w:val="en-IE"/>
        </w:rPr>
        <w:t>UKPDS</w:t>
      </w:r>
      <w:r w:rsidR="00F43FC9">
        <w:rPr>
          <w:lang w:val="en-IE"/>
        </w:rPr>
        <w:t>)</w:t>
      </w:r>
      <w:r w:rsidR="00F80513" w:rsidRPr="00F80513">
        <w:rPr>
          <w:lang w:val="en-IE"/>
        </w:rPr>
        <w:t xml:space="preserve"> model based on Pakistani patients and depression was modelled using Patient Health Questionnaire-9 trajectories allowing for multiple depressive episodes. </w:t>
      </w:r>
      <w:r w:rsidR="008276DF">
        <w:rPr>
          <w:lang w:val="en-IE"/>
        </w:rPr>
        <w:t>It was assumed that</w:t>
      </w:r>
      <w:r w:rsidR="00F80513" w:rsidRPr="00F80513">
        <w:rPr>
          <w:lang w:val="en-IE"/>
        </w:rPr>
        <w:t xml:space="preserve"> diabetes-related adverse events increased depression recurrence, while depression impacted HbA</w:t>
      </w:r>
      <w:r w:rsidR="00F80513" w:rsidRPr="00F212DD">
        <w:rPr>
          <w:vertAlign w:val="subscript"/>
          <w:lang w:val="en-IE"/>
        </w:rPr>
        <w:t>1c</w:t>
      </w:r>
      <w:r w:rsidR="00F80513" w:rsidRPr="00F80513">
        <w:rPr>
          <w:lang w:val="en-IE"/>
        </w:rPr>
        <w:t>, increasing diabetes-related events.</w:t>
      </w:r>
    </w:p>
    <w:p w14:paraId="7D9FD00A" w14:textId="60730DB1" w:rsidR="00BE3C5D" w:rsidRPr="00AD3E19" w:rsidRDefault="00BE3C5D" w:rsidP="00AD3E19">
      <w:pPr>
        <w:rPr>
          <w:lang w:val="en-IE"/>
        </w:rPr>
      </w:pPr>
      <w:r w:rsidRPr="00905596">
        <w:rPr>
          <w:bCs/>
          <w:color w:val="000000"/>
        </w:rPr>
        <w:t>The model estimated (i) maximum cost of BA which would be cost-effectiveness (headroom analysis) to inform intervention design, and (ii) value of reducing uncertainty around different measures (value of information analysis) to prioritise data collection in the DiaDeM study</w:t>
      </w:r>
    </w:p>
    <w:p w14:paraId="2D63E64A" w14:textId="77777777" w:rsidR="00AD3E19" w:rsidRPr="00AD3E19" w:rsidRDefault="00AD3E19" w:rsidP="00AD3E19">
      <w:pPr>
        <w:rPr>
          <w:b/>
          <w:bCs/>
          <w:lang w:val="en-IE"/>
        </w:rPr>
      </w:pPr>
      <w:r w:rsidRPr="00AD3E19">
        <w:rPr>
          <w:b/>
          <w:bCs/>
          <w:lang w:val="en-IE"/>
        </w:rPr>
        <w:t>Setting</w:t>
      </w:r>
    </w:p>
    <w:p w14:paraId="6C8670EF" w14:textId="68E54D99" w:rsidR="00AD3E19" w:rsidRPr="00AD3E19" w:rsidRDefault="00F67EDA" w:rsidP="00AD3E19">
      <w:pPr>
        <w:rPr>
          <w:lang w:val="en-IE"/>
        </w:rPr>
      </w:pPr>
      <w:r w:rsidRPr="00F67EDA">
        <w:rPr>
          <w:lang w:val="en-IE"/>
        </w:rPr>
        <w:t>Analysis was conducted from a</w:t>
      </w:r>
      <w:r w:rsidR="00D12E12">
        <w:rPr>
          <w:lang w:val="en-IE"/>
        </w:rPr>
        <w:t xml:space="preserve"> Pakistani</w:t>
      </w:r>
      <w:r w:rsidRPr="00F67EDA">
        <w:rPr>
          <w:lang w:val="en-IE"/>
        </w:rPr>
        <w:t xml:space="preserve"> healthcare perspective over a lifetime with costs and outcomes discounted at </w:t>
      </w:r>
      <w:r w:rsidR="00E03CA6">
        <w:rPr>
          <w:lang w:val="en-IE"/>
        </w:rPr>
        <w:t>3</w:t>
      </w:r>
      <w:r w:rsidRPr="00F67EDA">
        <w:rPr>
          <w:lang w:val="en-IE"/>
        </w:rPr>
        <w:t>%.</w:t>
      </w:r>
    </w:p>
    <w:p w14:paraId="477557B8" w14:textId="77777777" w:rsidR="00AD3E19" w:rsidRPr="00AD3E19" w:rsidRDefault="00AD3E19" w:rsidP="00AD3E19">
      <w:pPr>
        <w:rPr>
          <w:b/>
          <w:bCs/>
          <w:lang w:val="en-IE"/>
        </w:rPr>
      </w:pPr>
      <w:r w:rsidRPr="00AD3E19">
        <w:rPr>
          <w:b/>
          <w:bCs/>
          <w:lang w:val="en-IE"/>
        </w:rPr>
        <w:t>Interventions</w:t>
      </w:r>
    </w:p>
    <w:p w14:paraId="7BB31A7D" w14:textId="32833493" w:rsidR="00AD3E19" w:rsidRPr="00AD3E19" w:rsidRDefault="003E7A05" w:rsidP="00AD3E19">
      <w:pPr>
        <w:rPr>
          <w:lang w:val="en-IE"/>
        </w:rPr>
      </w:pPr>
      <w:r>
        <w:rPr>
          <w:lang w:val="en-IE"/>
        </w:rPr>
        <w:t xml:space="preserve">BA plus usual care was compared against usual care. </w:t>
      </w:r>
      <w:r w:rsidR="00104875">
        <w:rPr>
          <w:lang w:val="en-IE"/>
        </w:rPr>
        <w:t xml:space="preserve">BA involved </w:t>
      </w:r>
      <w:r w:rsidR="008276DF" w:rsidRPr="008276DF">
        <w:rPr>
          <w:lang w:val="en-IE"/>
        </w:rPr>
        <w:t xml:space="preserve">six sessions by a trained (non-mental health) facilitator. The usual care comparator </w:t>
      </w:r>
      <w:r w:rsidR="00104875">
        <w:rPr>
          <w:lang w:val="en-IE"/>
        </w:rPr>
        <w:t>was</w:t>
      </w:r>
      <w:r w:rsidR="008276DF" w:rsidRPr="008276DF">
        <w:rPr>
          <w:lang w:val="en-IE"/>
        </w:rPr>
        <w:t xml:space="preserve"> the prevailing mix of pharmacological and non-pharmacological treatments used in Pakistan</w:t>
      </w:r>
      <w:r w:rsidR="00104875">
        <w:rPr>
          <w:lang w:val="en-IE"/>
        </w:rPr>
        <w:t>.</w:t>
      </w:r>
    </w:p>
    <w:p w14:paraId="210C15CA" w14:textId="77777777" w:rsidR="00AD3E19" w:rsidRPr="00AD3E19" w:rsidRDefault="00AD3E19" w:rsidP="00AD3E19">
      <w:pPr>
        <w:rPr>
          <w:b/>
          <w:bCs/>
          <w:lang w:val="en-IE"/>
        </w:rPr>
      </w:pPr>
      <w:r w:rsidRPr="00AD3E19">
        <w:rPr>
          <w:b/>
          <w:bCs/>
          <w:lang w:val="en-IE"/>
        </w:rPr>
        <w:t>Primary and Secondary Outcome Measures</w:t>
      </w:r>
    </w:p>
    <w:p w14:paraId="67AC9AE8" w14:textId="4DA799F7" w:rsidR="00AD3E19" w:rsidRPr="00AD3E19" w:rsidRDefault="00104875" w:rsidP="00AD3E19">
      <w:pPr>
        <w:rPr>
          <w:lang w:val="en-IE"/>
        </w:rPr>
      </w:pPr>
      <w:r>
        <w:rPr>
          <w:lang w:val="en-IE"/>
        </w:rPr>
        <w:t>The p</w:t>
      </w:r>
      <w:r w:rsidR="00AD3E19" w:rsidRPr="00AD3E19">
        <w:rPr>
          <w:lang w:val="en-IE"/>
        </w:rPr>
        <w:t xml:space="preserve">rimary outcome </w:t>
      </w:r>
      <w:r>
        <w:rPr>
          <w:lang w:val="en-IE"/>
        </w:rPr>
        <w:t xml:space="preserve">was </w:t>
      </w:r>
      <w:r w:rsidR="00AD3E19" w:rsidRPr="00AD3E19">
        <w:rPr>
          <w:lang w:val="en-IE"/>
        </w:rPr>
        <w:t xml:space="preserve">disability-adjusted life-years (DALYs). Secondary outcomes </w:t>
      </w:r>
      <w:r>
        <w:rPr>
          <w:lang w:val="en-IE"/>
        </w:rPr>
        <w:t>included life years,</w:t>
      </w:r>
      <w:r w:rsidR="00AD3E19" w:rsidRPr="00AD3E19">
        <w:rPr>
          <w:lang w:val="en-IE"/>
        </w:rPr>
        <w:t xml:space="preserve"> healthcare costs and the </w:t>
      </w:r>
      <w:r>
        <w:rPr>
          <w:lang w:val="en-IE"/>
        </w:rPr>
        <w:t>rate of</w:t>
      </w:r>
      <w:r w:rsidR="00AD3E19" w:rsidRPr="00AD3E19">
        <w:rPr>
          <w:lang w:val="en-IE"/>
        </w:rPr>
        <w:t xml:space="preserve"> depression </w:t>
      </w:r>
      <w:r>
        <w:rPr>
          <w:lang w:val="en-IE"/>
        </w:rPr>
        <w:t>and</w:t>
      </w:r>
      <w:r w:rsidR="00AD3E19" w:rsidRPr="00AD3E19">
        <w:rPr>
          <w:lang w:val="en-IE"/>
        </w:rPr>
        <w:t xml:space="preserve"> diabetes-related events.</w:t>
      </w:r>
    </w:p>
    <w:p w14:paraId="63BF9CC8" w14:textId="77777777" w:rsidR="00AD3E19" w:rsidRPr="00AD3E19" w:rsidRDefault="00AD3E19" w:rsidP="00AD3E19">
      <w:pPr>
        <w:rPr>
          <w:b/>
          <w:bCs/>
          <w:lang w:val="en-IE"/>
        </w:rPr>
      </w:pPr>
      <w:r w:rsidRPr="00AD3E19">
        <w:rPr>
          <w:b/>
          <w:bCs/>
          <w:lang w:val="en-IE"/>
        </w:rPr>
        <w:t>Results</w:t>
      </w:r>
    </w:p>
    <w:p w14:paraId="3EECED8C" w14:textId="4ED764B1" w:rsidR="007003EF" w:rsidRDefault="007003EF" w:rsidP="00AD3E19">
      <w:pPr>
        <w:rPr>
          <w:lang w:val="en-IE"/>
        </w:rPr>
      </w:pPr>
      <w:r w:rsidRPr="007003EF">
        <w:rPr>
          <w:lang w:val="en-IE"/>
        </w:rPr>
        <w:t xml:space="preserve">Over their lifetime, individuals receiving BA </w:t>
      </w:r>
      <w:r w:rsidR="003E7A05">
        <w:rPr>
          <w:lang w:val="en-IE"/>
        </w:rPr>
        <w:t xml:space="preserve">plus usual care </w:t>
      </w:r>
      <w:r w:rsidRPr="007003EF">
        <w:rPr>
          <w:lang w:val="en-IE"/>
        </w:rPr>
        <w:t xml:space="preserve">avoid </w:t>
      </w:r>
      <w:r w:rsidR="00077780">
        <w:rPr>
          <w:lang w:val="en-IE"/>
        </w:rPr>
        <w:t>3.2</w:t>
      </w:r>
      <w:r w:rsidRPr="007003EF">
        <w:rPr>
          <w:lang w:val="en-IE"/>
        </w:rPr>
        <w:t xml:space="preserve"> </w:t>
      </w:r>
      <w:r w:rsidR="00A227FF">
        <w:rPr>
          <w:lang w:val="en-IE"/>
        </w:rPr>
        <w:t>(</w:t>
      </w:r>
      <w:r w:rsidR="00520859">
        <w:rPr>
          <w:lang w:val="en-IE"/>
        </w:rPr>
        <w:t>95% credible interval: 2.7</w:t>
      </w:r>
      <w:r w:rsidR="00A227FF">
        <w:rPr>
          <w:lang w:val="en-IE"/>
        </w:rPr>
        <w:t xml:space="preserve">, </w:t>
      </w:r>
      <w:r w:rsidR="00520859">
        <w:rPr>
          <w:lang w:val="en-IE"/>
        </w:rPr>
        <w:t>3.8</w:t>
      </w:r>
      <w:r w:rsidR="00A227FF">
        <w:rPr>
          <w:lang w:val="en-IE"/>
        </w:rPr>
        <w:t xml:space="preserve">) </w:t>
      </w:r>
      <w:r w:rsidRPr="007003EF">
        <w:rPr>
          <w:lang w:val="en-IE"/>
        </w:rPr>
        <w:t xml:space="preserve">years of </w:t>
      </w:r>
      <w:r w:rsidR="00077780">
        <w:rPr>
          <w:lang w:val="en-IE"/>
        </w:rPr>
        <w:t xml:space="preserve">mild </w:t>
      </w:r>
      <w:r w:rsidRPr="007003EF">
        <w:rPr>
          <w:lang w:val="en-IE"/>
        </w:rPr>
        <w:t xml:space="preserve">depression and experience fewer diabetes-related events. BA </w:t>
      </w:r>
      <w:r w:rsidR="003E7A05">
        <w:rPr>
          <w:lang w:val="en-IE"/>
        </w:rPr>
        <w:t xml:space="preserve">plus usual care </w:t>
      </w:r>
      <w:r w:rsidRPr="007003EF">
        <w:rPr>
          <w:lang w:val="en-IE"/>
        </w:rPr>
        <w:t xml:space="preserve">resulted in an additional 0.27 </w:t>
      </w:r>
      <w:r w:rsidR="00A227FF">
        <w:rPr>
          <w:lang w:val="en-IE"/>
        </w:rPr>
        <w:t xml:space="preserve">(0.03, 0.52) </w:t>
      </w:r>
      <w:r w:rsidRPr="007003EF">
        <w:rPr>
          <w:lang w:val="en-IE"/>
        </w:rPr>
        <w:t>life years, 0.98</w:t>
      </w:r>
      <w:r w:rsidR="00A227FF">
        <w:rPr>
          <w:lang w:val="en-IE"/>
        </w:rPr>
        <w:t xml:space="preserve"> (</w:t>
      </w:r>
      <w:r w:rsidR="00520859">
        <w:rPr>
          <w:lang w:val="en-IE"/>
        </w:rPr>
        <w:t>0.45</w:t>
      </w:r>
      <w:r w:rsidR="005D2B4F">
        <w:rPr>
          <w:lang w:val="en-IE"/>
        </w:rPr>
        <w:t xml:space="preserve">, </w:t>
      </w:r>
      <w:r w:rsidR="00520859">
        <w:rPr>
          <w:lang w:val="en-IE"/>
        </w:rPr>
        <w:t>1.86</w:t>
      </w:r>
      <w:r w:rsidR="00A227FF">
        <w:rPr>
          <w:lang w:val="en-IE"/>
        </w:rPr>
        <w:t>)</w:t>
      </w:r>
      <w:r w:rsidRPr="007003EF">
        <w:rPr>
          <w:lang w:val="en-IE"/>
        </w:rPr>
        <w:t xml:space="preserve"> DALYs averted, and </w:t>
      </w:r>
      <w:r w:rsidR="00162048">
        <w:rPr>
          <w:lang w:val="en-IE"/>
        </w:rPr>
        <w:t>had incremental</w:t>
      </w:r>
      <w:r w:rsidRPr="007003EF">
        <w:rPr>
          <w:lang w:val="en-IE"/>
        </w:rPr>
        <w:t xml:space="preserve"> healthcare costs </w:t>
      </w:r>
      <w:r w:rsidR="00162048">
        <w:rPr>
          <w:lang w:val="en-IE"/>
        </w:rPr>
        <w:t>of</w:t>
      </w:r>
      <w:r w:rsidRPr="007003EF">
        <w:rPr>
          <w:lang w:val="en-IE"/>
        </w:rPr>
        <w:t xml:space="preserve"> </w:t>
      </w:r>
      <w:r w:rsidR="002C5BC0">
        <w:rPr>
          <w:lang w:val="en-IE"/>
        </w:rPr>
        <w:t>-</w:t>
      </w:r>
      <w:r w:rsidRPr="007003EF">
        <w:rPr>
          <w:lang w:val="en-IE"/>
        </w:rPr>
        <w:t xml:space="preserve">$97 </w:t>
      </w:r>
      <w:r w:rsidR="005D2B4F">
        <w:rPr>
          <w:lang w:val="en-IE"/>
        </w:rPr>
        <w:t>(</w:t>
      </w:r>
      <w:r w:rsidR="002C5BC0">
        <w:rPr>
          <w:lang w:val="en-IE"/>
        </w:rPr>
        <w:t>-</w:t>
      </w:r>
      <w:r w:rsidR="00162048">
        <w:rPr>
          <w:lang w:val="en-IE"/>
        </w:rPr>
        <w:t>$517</w:t>
      </w:r>
      <w:r w:rsidR="002C5BC0">
        <w:rPr>
          <w:lang w:val="en-IE"/>
        </w:rPr>
        <w:t>, $142</w:t>
      </w:r>
      <w:r w:rsidR="005D2B4F">
        <w:rPr>
          <w:lang w:val="en-IE"/>
        </w:rPr>
        <w:t xml:space="preserve">), </w:t>
      </w:r>
      <w:r w:rsidRPr="007003EF">
        <w:rPr>
          <w:lang w:val="en-IE"/>
        </w:rPr>
        <w:t>excluding BA costs. The maximum cost per BA course at which was cost effective is $8</w:t>
      </w:r>
      <w:r w:rsidR="002C5BC0">
        <w:rPr>
          <w:lang w:val="en-IE"/>
        </w:rPr>
        <w:t>3 (</w:t>
      </w:r>
      <w:r w:rsidR="00D04472">
        <w:rPr>
          <w:lang w:val="en-IE"/>
        </w:rPr>
        <w:t>$9, $214</w:t>
      </w:r>
      <w:r w:rsidR="002C5BC0">
        <w:rPr>
          <w:lang w:val="en-IE"/>
        </w:rPr>
        <w:t>)</w:t>
      </w:r>
      <w:r w:rsidRPr="007003EF">
        <w:rPr>
          <w:lang w:val="en-IE"/>
        </w:rPr>
        <w:t xml:space="preserve">. Value of information analysis found the most important measures to include in the trial are impact of depression on diabetes and PHQ-9 over time. </w:t>
      </w:r>
    </w:p>
    <w:p w14:paraId="03407FBD" w14:textId="6EDD6808" w:rsidR="00AD3E19" w:rsidRPr="00AD3E19" w:rsidRDefault="00AD3E19" w:rsidP="00AD3E19">
      <w:pPr>
        <w:rPr>
          <w:b/>
          <w:bCs/>
          <w:lang w:val="en-IE"/>
        </w:rPr>
      </w:pPr>
      <w:r w:rsidRPr="00AD3E19">
        <w:rPr>
          <w:b/>
          <w:bCs/>
          <w:lang w:val="en-IE"/>
        </w:rPr>
        <w:t>Conclusions</w:t>
      </w:r>
    </w:p>
    <w:p w14:paraId="0000000E" w14:textId="4EE8D9E2" w:rsidR="007C098D" w:rsidRPr="00905596" w:rsidRDefault="007003EF">
      <w:pPr>
        <w:spacing w:after="0" w:line="240" w:lineRule="auto"/>
        <w:rPr>
          <w:bCs/>
          <w:color w:val="000000"/>
        </w:rPr>
      </w:pPr>
      <w:r w:rsidRPr="007003EF">
        <w:rPr>
          <w:lang w:val="en-IE"/>
        </w:rPr>
        <w:t xml:space="preserve">This is the first model </w:t>
      </w:r>
      <w:r>
        <w:rPr>
          <w:lang w:val="en-IE"/>
        </w:rPr>
        <w:t>to jointly model</w:t>
      </w:r>
      <w:r w:rsidRPr="007003EF">
        <w:rPr>
          <w:lang w:val="en-IE"/>
        </w:rPr>
        <w:t xml:space="preserve"> depression and diabetes for South Asia and uses novel methods to reflect the diseases and inform intervention and trial design. This evidence has helped to inform the design </w:t>
      </w:r>
      <w:r w:rsidRPr="00A00D0A">
        <w:rPr>
          <w:lang w:val="en-IE"/>
        </w:rPr>
        <w:t>of the DiaDeM intervention and the trial to evaluate it.</w:t>
      </w:r>
    </w:p>
    <w:p w14:paraId="6D355CB1" w14:textId="55FB7FAD" w:rsidR="00F917C1" w:rsidRDefault="00335332" w:rsidP="00F212DD">
      <w:pPr>
        <w:pStyle w:val="Heading1"/>
      </w:pPr>
      <w:r>
        <w:t>Strengths and limitations</w:t>
      </w:r>
      <w:r w:rsidR="00F917C1">
        <w:t>: </w:t>
      </w:r>
    </w:p>
    <w:p w14:paraId="3B20A7DC" w14:textId="26B6E8DA" w:rsidR="00335332" w:rsidRDefault="00335332" w:rsidP="00335332">
      <w:pPr>
        <w:pStyle w:val="ListParagraph"/>
        <w:numPr>
          <w:ilvl w:val="0"/>
          <w:numId w:val="27"/>
        </w:numPr>
        <w:spacing w:after="0" w:line="240" w:lineRule="auto"/>
      </w:pPr>
      <w:r>
        <w:t xml:space="preserve">The study </w:t>
      </w:r>
      <w:r w:rsidR="00DB70B3">
        <w:t>modelled</w:t>
      </w:r>
      <w:r>
        <w:t xml:space="preserve"> </w:t>
      </w:r>
      <w:r w:rsidR="00DB70B3">
        <w:t>the relationship between</w:t>
      </w:r>
      <w:r w:rsidR="00BB7F16">
        <w:t xml:space="preserve"> depression and diabetes</w:t>
      </w:r>
      <w:r w:rsidR="00DB70B3">
        <w:t xml:space="preserve"> to better capture the impact of the intervention of interest</w:t>
      </w:r>
      <w:r w:rsidR="001D7304">
        <w:t xml:space="preserve"> on both conditions</w:t>
      </w:r>
      <w:r w:rsidR="00DB70B3">
        <w:t>.</w:t>
      </w:r>
    </w:p>
    <w:p w14:paraId="67D4813E" w14:textId="2C5E021D" w:rsidR="00335332" w:rsidRDefault="00DB70B3" w:rsidP="00335332">
      <w:pPr>
        <w:pStyle w:val="ListParagraph"/>
        <w:numPr>
          <w:ilvl w:val="0"/>
          <w:numId w:val="27"/>
        </w:numPr>
        <w:spacing w:after="0" w:line="240" w:lineRule="auto"/>
      </w:pPr>
      <w:r>
        <w:lastRenderedPageBreak/>
        <w:t>D</w:t>
      </w:r>
      <w:r w:rsidR="00335332">
        <w:t xml:space="preserve">epression </w:t>
      </w:r>
      <w:r w:rsidR="00FB4363">
        <w:t xml:space="preserve">was </w:t>
      </w:r>
      <w:r>
        <w:t>modelled</w:t>
      </w:r>
      <w:r w:rsidR="00FB4363">
        <w:t xml:space="preserve"> </w:t>
      </w:r>
      <w:r w:rsidR="00335332">
        <w:t>as a recurrent, episodic condition, enhancing the reliability of results.</w:t>
      </w:r>
    </w:p>
    <w:p w14:paraId="586FCB87" w14:textId="009C1A52" w:rsidR="00DB5D3F" w:rsidRDefault="00DB5D3F" w:rsidP="00335332">
      <w:pPr>
        <w:pStyle w:val="ListParagraph"/>
        <w:numPr>
          <w:ilvl w:val="0"/>
          <w:numId w:val="27"/>
        </w:numPr>
        <w:spacing w:after="0" w:line="240" w:lineRule="auto"/>
      </w:pPr>
      <w:r>
        <w:t>The study captures the health outcomes and costs for individuals with diabetes and depression in Pakistan</w:t>
      </w:r>
    </w:p>
    <w:p w14:paraId="1CE52A56" w14:textId="222A9548" w:rsidR="005A7EBD" w:rsidRDefault="005A7EBD" w:rsidP="00335332">
      <w:pPr>
        <w:pStyle w:val="ListParagraph"/>
        <w:numPr>
          <w:ilvl w:val="0"/>
          <w:numId w:val="27"/>
        </w:numPr>
        <w:spacing w:after="0" w:line="240" w:lineRule="auto"/>
      </w:pPr>
      <w:r>
        <w:t>Due to data limitations</w:t>
      </w:r>
      <w:r w:rsidR="000F554E">
        <w:t xml:space="preserve"> the analysis was conducted for Pakistan only, however the DiaDeM trial will be carried out in Pakistan and Bangladesh.</w:t>
      </w:r>
    </w:p>
    <w:p w14:paraId="1F4556AC" w14:textId="6F84608E" w:rsidR="00B33E41" w:rsidRDefault="00B33E41" w:rsidP="00335332">
      <w:pPr>
        <w:pStyle w:val="ListParagraph"/>
        <w:numPr>
          <w:ilvl w:val="0"/>
          <w:numId w:val="27"/>
        </w:numPr>
        <w:spacing w:after="0" w:line="240" w:lineRule="auto"/>
      </w:pPr>
      <w:r>
        <w:t xml:space="preserve">Evidence was synthesised from diverse sources and setting and this raises challenges around the comparability and generalisability to </w:t>
      </w:r>
      <w:r w:rsidR="005B76BF">
        <w:t>Pakistan</w:t>
      </w:r>
    </w:p>
    <w:p w14:paraId="720A9112" w14:textId="77777777" w:rsidR="00F917C1" w:rsidRDefault="00F917C1">
      <w:pPr>
        <w:spacing w:after="0" w:line="240" w:lineRule="auto"/>
      </w:pPr>
    </w:p>
    <w:p w14:paraId="087767D1" w14:textId="7DC0EA2A" w:rsidR="005F4D14" w:rsidRPr="005F4D14" w:rsidRDefault="005F4D14" w:rsidP="005F4D14">
      <w:pPr>
        <w:pStyle w:val="Heading1"/>
      </w:pPr>
      <w:r>
        <w:t>Main text:</w:t>
      </w:r>
    </w:p>
    <w:p w14:paraId="00000018" w14:textId="77777777" w:rsidR="007C098D" w:rsidRDefault="00326F22">
      <w:pPr>
        <w:pStyle w:val="Heading1"/>
      </w:pPr>
      <w:r>
        <w:t>Introduction</w:t>
      </w:r>
    </w:p>
    <w:p w14:paraId="2782DDB3" w14:textId="178A48C5" w:rsidR="00016F3D" w:rsidRDefault="00DB6DA1" w:rsidP="00027CB1">
      <w:pPr>
        <w:pBdr>
          <w:top w:val="nil"/>
          <w:left w:val="nil"/>
          <w:bottom w:val="nil"/>
          <w:right w:val="nil"/>
          <w:between w:val="nil"/>
        </w:pBdr>
        <w:spacing w:after="0"/>
      </w:pPr>
      <w:r>
        <w:rPr>
          <w:color w:val="000000"/>
        </w:rPr>
        <w:t xml:space="preserve">Individuals can experience </w:t>
      </w:r>
      <w:r w:rsidR="0025789D">
        <w:rPr>
          <w:color w:val="000000"/>
        </w:rPr>
        <w:t>multiple long term</w:t>
      </w:r>
      <w:r w:rsidR="00165CA8">
        <w:rPr>
          <w:color w:val="000000"/>
        </w:rPr>
        <w:t xml:space="preserve"> conditions</w:t>
      </w:r>
      <w:r w:rsidR="006239FD">
        <w:rPr>
          <w:color w:val="000000"/>
        </w:rPr>
        <w:t xml:space="preserve"> </w:t>
      </w:r>
      <w:r w:rsidR="00D94573">
        <w:rPr>
          <w:color w:val="000000"/>
        </w:rPr>
        <w:t>(MLTC</w:t>
      </w:r>
      <w:r w:rsidR="00F66DDF">
        <w:rPr>
          <w:color w:val="000000"/>
        </w:rPr>
        <w:t>s</w:t>
      </w:r>
      <w:r w:rsidR="00D94573">
        <w:rPr>
          <w:color w:val="000000"/>
        </w:rPr>
        <w:t xml:space="preserve">) </w:t>
      </w:r>
      <w:r>
        <w:rPr>
          <w:color w:val="000000"/>
        </w:rPr>
        <w:t>simultaneously</w:t>
      </w:r>
      <w:r w:rsidR="000D2FC4">
        <w:rPr>
          <w:color w:val="000000"/>
        </w:rPr>
        <w:t xml:space="preserve"> </w:t>
      </w:r>
      <w:r w:rsidR="000D2FC4">
        <w:rPr>
          <w:color w:val="000000"/>
        </w:rPr>
        <w:fldChar w:fldCharType="begin"/>
      </w:r>
      <w:r w:rsidR="002D7A98">
        <w:rPr>
          <w:color w:val="000000"/>
        </w:rPr>
        <w:instrText xml:space="preserve"> ADDIN EN.CITE &lt;EndNote&gt;&lt;Cite&gt;&lt;Author&gt;Khunti&lt;/Author&gt;&lt;Year&gt;2023&lt;/Year&gt;&lt;RecNum&gt;87&lt;/RecNum&gt;&lt;DisplayText&gt;[1, 2]&lt;/DisplayText&gt;&lt;record&gt;&lt;rec-number&gt;87&lt;/rec-number&gt;&lt;foreign-keys&gt;&lt;key app="EN" db-id="p5ftvpwwdxdp5ee5xzqp9d9vx9a5pdzxp20z" timestamp="1743005243"&gt;87&lt;/key&gt;&lt;/foreign-keys&gt;&lt;ref-type name="Journal Article"&gt;17&lt;/ref-type&gt;&lt;contributors&gt;&lt;authors&gt;&lt;author&gt;Khunti, Kamlesh&lt;/author&gt;&lt;author&gt;Sathanapally, Harini&lt;/author&gt;&lt;author&gt;Mountain, Pauline&lt;/author&gt;&lt;/authors&gt;&lt;/contributors&gt;&lt;titles&gt;&lt;title&gt;Multiple long term conditions, multimorbidity, and co-morbidities: we should reconsider the terminology we use&lt;/title&gt;&lt;secondary-title&gt;BMJ: British Medical Journal (Online)&lt;/secondary-title&gt;&lt;/titles&gt;&lt;periodical&gt;&lt;full-title&gt;BMJ: British Medical Journal (Online)&lt;/full-title&gt;&lt;/periodical&gt;&lt;pages&gt;p2327&lt;/pages&gt;&lt;volume&gt;383&lt;/volume&gt;&lt;dates&gt;&lt;year&gt;2023&lt;/year&gt;&lt;/dates&gt;&lt;isbn&gt;1756-1833&lt;/isbn&gt;&lt;urls&gt;&lt;/urls&gt;&lt;/record&gt;&lt;/Cite&gt;&lt;Cite&gt;&lt;Author&gt;NIHR&lt;/Author&gt;&lt;Year&gt;2020&lt;/Year&gt;&lt;RecNum&gt;88&lt;/RecNum&gt;&lt;record&gt;&lt;rec-number&gt;88&lt;/rec-number&gt;&lt;foreign-keys&gt;&lt;key app="EN" db-id="p5ftvpwwdxdp5ee5xzqp9d9vx9a5pdzxp20z" timestamp="1743005336"&gt;88&lt;/key&gt;&lt;/foreign-keys&gt;&lt;ref-type name="Web Page"&gt;12&lt;/ref-type&gt;&lt;contributors&gt;&lt;authors&gt;&lt;author&gt;NIHR&lt;/author&gt;&lt;/authors&gt;&lt;/contributors&gt;&lt;titles&gt;&lt;title&gt;NIHR Strategic Framework for Multiple Long-Term Conditions&lt;/title&gt;&lt;/titles&gt;&lt;dates&gt;&lt;year&gt;2020&lt;/year&gt;&lt;/dates&gt;&lt;urls&gt;&lt;related-urls&gt;&lt;url&gt;https://www.nihr.ac.uk/nihr-strategic-framework-multiple-long-term-conditions#:~:text=The%20Multiple%20Long%2Dterm%20Conditions%20(Multimorbidity)%20Strategic%20Framework,-MLTC%2DM%20is&amp;amp;text=The%20NIHR%20will%3A,their%20trajectories%20among%20the%20population&lt;/url&gt;&lt;/related-urls&gt;&lt;/urls&gt;&lt;/record&gt;&lt;/Cite&gt;&lt;/EndNote&gt;</w:instrText>
      </w:r>
      <w:r w:rsidR="000D2FC4">
        <w:rPr>
          <w:color w:val="000000"/>
        </w:rPr>
        <w:fldChar w:fldCharType="separate"/>
      </w:r>
      <w:r w:rsidR="002D7A98">
        <w:rPr>
          <w:noProof/>
          <w:color w:val="000000"/>
        </w:rPr>
        <w:t>[1, 2]</w:t>
      </w:r>
      <w:r w:rsidR="000D2FC4">
        <w:rPr>
          <w:color w:val="000000"/>
        </w:rPr>
        <w:fldChar w:fldCharType="end"/>
      </w:r>
      <w:r w:rsidR="00165CA8">
        <w:rPr>
          <w:color w:val="000000"/>
        </w:rPr>
        <w:t xml:space="preserve">. </w:t>
      </w:r>
      <w:r w:rsidR="008E0FC9">
        <w:rPr>
          <w:color w:val="000000"/>
        </w:rPr>
        <w:t>T</w:t>
      </w:r>
      <w:r w:rsidR="0034299A">
        <w:rPr>
          <w:color w:val="000000"/>
        </w:rPr>
        <w:t xml:space="preserve">he co-occurrence of </w:t>
      </w:r>
      <w:r w:rsidR="003719BF">
        <w:rPr>
          <w:color w:val="000000"/>
        </w:rPr>
        <w:t>diabetes and depression</w:t>
      </w:r>
      <w:r w:rsidR="00E3325E">
        <w:rPr>
          <w:color w:val="000000"/>
        </w:rPr>
        <w:t xml:space="preserve"> is recognised as </w:t>
      </w:r>
      <w:r w:rsidR="00F84B0C">
        <w:rPr>
          <w:color w:val="000000"/>
        </w:rPr>
        <w:t xml:space="preserve">an important issue </w:t>
      </w:r>
      <w:r w:rsidR="003719BF">
        <w:rPr>
          <w:color w:val="000000"/>
        </w:rPr>
        <w:fldChar w:fldCharType="begin">
          <w:fldData xml:space="preserve">PEVuZE5vdGU+PENpdGU+PEF1dGhvcj5QYXRpPC9BdXRob3I+PFllYXI+MjAxNTwvWWVhcj48UmVj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==
</w:fldData>
        </w:fldChar>
      </w:r>
      <w:r w:rsidR="002D7A98">
        <w:rPr>
          <w:color w:val="000000"/>
        </w:rPr>
        <w:instrText xml:space="preserve"> ADDIN EN.CITE </w:instrText>
      </w:r>
      <w:r w:rsidR="002D7A98">
        <w:rPr>
          <w:color w:val="000000"/>
        </w:rPr>
        <w:fldChar w:fldCharType="begin">
          <w:fldData xml:space="preserve">PEVuZE5vdGU+PENpdGU+PEF1dGhvcj5QYXRpPC9BdXRob3I+PFllYXI+MjAxNTwvWWVhcj48UmVj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==
</w:fldData>
        </w:fldChar>
      </w:r>
      <w:r w:rsidR="002D7A98">
        <w:rPr>
          <w:color w:val="000000"/>
        </w:rPr>
        <w:instrText xml:space="preserve"> ADDIN EN.CITE.DATA </w:instrText>
      </w:r>
      <w:r w:rsidR="002D7A98">
        <w:rPr>
          <w:color w:val="000000"/>
        </w:rPr>
      </w:r>
      <w:r w:rsidR="002D7A98">
        <w:rPr>
          <w:color w:val="000000"/>
        </w:rPr>
        <w:fldChar w:fldCharType="end"/>
      </w:r>
      <w:r w:rsidR="003719BF">
        <w:rPr>
          <w:color w:val="000000"/>
        </w:rPr>
      </w:r>
      <w:r w:rsidR="003719BF">
        <w:rPr>
          <w:color w:val="000000"/>
        </w:rPr>
        <w:fldChar w:fldCharType="separate"/>
      </w:r>
      <w:r w:rsidR="002D7A98">
        <w:rPr>
          <w:noProof/>
          <w:color w:val="000000"/>
        </w:rPr>
        <w:t>[3-5]</w:t>
      </w:r>
      <w:r w:rsidR="003719BF">
        <w:rPr>
          <w:color w:val="000000"/>
        </w:rPr>
        <w:fldChar w:fldCharType="end"/>
      </w:r>
      <w:r w:rsidR="003719BF">
        <w:rPr>
          <w:color w:val="000000"/>
        </w:rPr>
        <w:t>.</w:t>
      </w:r>
      <w:r w:rsidR="00F84B0C">
        <w:rPr>
          <w:color w:val="000000"/>
        </w:rPr>
        <w:t xml:space="preserve"> </w:t>
      </w:r>
      <w:r w:rsidR="005D36E4">
        <w:rPr>
          <w:color w:val="000000"/>
        </w:rPr>
        <w:t>T</w:t>
      </w:r>
      <w:r w:rsidR="00165CA8">
        <w:rPr>
          <w:color w:val="000000"/>
        </w:rPr>
        <w:t>he</w:t>
      </w:r>
      <w:r w:rsidR="00457DE9">
        <w:rPr>
          <w:color w:val="000000"/>
        </w:rPr>
        <w:t>se</w:t>
      </w:r>
      <w:r w:rsidR="00165CA8">
        <w:rPr>
          <w:color w:val="000000"/>
        </w:rPr>
        <w:t xml:space="preserve"> conditions can interact in complex ways which can increase morbidity and mortality.</w:t>
      </w:r>
      <w:r w:rsidR="00326F22">
        <w:rPr>
          <w:color w:val="000000"/>
        </w:rPr>
        <w:t xml:space="preserve"> </w:t>
      </w:r>
      <w:r w:rsidR="00F66DDF">
        <w:rPr>
          <w:color w:val="000000"/>
        </w:rPr>
        <w:t>M</w:t>
      </w:r>
      <w:r w:rsidR="008E0FC9">
        <w:rPr>
          <w:color w:val="000000"/>
        </w:rPr>
        <w:t>LT</w:t>
      </w:r>
      <w:r w:rsidR="00F66DDF">
        <w:rPr>
          <w:color w:val="000000"/>
        </w:rPr>
        <w:t>Cs are</w:t>
      </w:r>
      <w:r w:rsidR="00165CA8">
        <w:rPr>
          <w:color w:val="000000"/>
        </w:rPr>
        <w:t xml:space="preserve"> increasingly</w:t>
      </w:r>
      <w:r w:rsidR="00326F22">
        <w:rPr>
          <w:color w:val="000000"/>
        </w:rPr>
        <w:t xml:space="preserve"> </w:t>
      </w:r>
      <w:r w:rsidR="00165CA8">
        <w:rPr>
          <w:color w:val="000000"/>
        </w:rPr>
        <w:t>recognised as an important issue</w:t>
      </w:r>
      <w:r w:rsidR="00326F22">
        <w:rPr>
          <w:color w:val="000000"/>
        </w:rPr>
        <w:t xml:space="preserve"> globally</w:t>
      </w:r>
      <w:r w:rsidR="00165CA8">
        <w:rPr>
          <w:color w:val="000000"/>
        </w:rPr>
        <w:t xml:space="preserve"> which requires research </w:t>
      </w:r>
      <w:r w:rsidR="00165CA8">
        <w:rPr>
          <w:color w:val="000000"/>
        </w:rPr>
        <w:fldChar w:fldCharType="begin"/>
      </w:r>
      <w:r w:rsidR="002D7A98">
        <w:rPr>
          <w:color w:val="000000"/>
        </w:rPr>
        <w:instrText xml:space="preserve"> ADDIN EN.CITE &lt;EndNote&gt;&lt;Cite&gt;&lt;Author&gt;The Academy of Medical Sciences&lt;/Author&gt;&lt;Year&gt;2024&lt;/Year&gt;&lt;RecNum&gt;57&lt;/RecNum&gt;&lt;DisplayText&gt;[6, 7]&lt;/DisplayText&gt;&lt;record&gt;&lt;rec-number&gt;57&lt;/rec-number&gt;&lt;foreign-keys&gt;&lt;key app="EN" db-id="p5ftvpwwdxdp5ee5xzqp9d9vx9a5pdzxp20z" timestamp="1710418754"&gt;57&lt;/key&gt;&lt;/foreign-keys&gt;&lt;ref-type name="Web Page"&gt;12&lt;/ref-type&gt;&lt;contributors&gt;&lt;authors&gt;&lt;author&gt;The Academy of Medical Sciences,&lt;/author&gt;&lt;/authors&gt;&lt;/contributors&gt;&lt;titles&gt;&lt;title&gt;Multiple Long-Term Conditions (Multimorbidity): a priority for global health research&lt;/title&gt;&lt;/titles&gt;&lt;dates&gt;&lt;year&gt;2024&lt;/year&gt;&lt;/dates&gt;&lt;urls&gt;&lt;related-urls&gt;&lt;url&gt;https://acmedsci.ac.uk/policy/policy-projects/multimorbidity&lt;/url&gt;&lt;/related-urls&gt;&lt;/urls&gt;&lt;/record&gt;&lt;/Cite&gt;&lt;Cite&gt;&lt;Author&gt;Banstola&lt;/Author&gt;&lt;Year&gt;2024&lt;/Year&gt;&lt;RecNum&gt;90&lt;/RecNum&gt;&lt;record&gt;&lt;rec-number&gt;90&lt;/rec-number&gt;&lt;foreign-keys&gt;&lt;key app="EN" db-id="p5ftvpwwdxdp5ee5xzqp9d9vx9a5pdzxp20z" timestamp="1743068227"&gt;90&lt;/key&gt;&lt;/foreign-keys&gt;&lt;ref-type name="Journal Article"&gt;17&lt;/ref-type&gt;&lt;contributors&gt;&lt;authors&gt;&lt;author&gt;Banstola, Amrit&lt;/author&gt;&lt;author&gt;Anokye, Nana&lt;/author&gt;&lt;author&gt;Pokhrel, Subhash&lt;/author&gt;&lt;/authors&gt;&lt;/contributors&gt;&lt;titles&gt;&lt;title&gt;The economic burden of multimorbidity: Protocol for a systematic review&lt;/title&gt;&lt;secondary-title&gt;Plos one&lt;/secondary-title&gt;&lt;/titles&gt;&lt;periodical&gt;&lt;full-title&gt;PloS one&lt;/full-title&gt;&lt;/periodical&gt;&lt;pages&gt;e0301485&lt;/pages&gt;&lt;volume&gt;19&lt;/volume&gt;&lt;number&gt;5&lt;/number&gt;&lt;dates&gt;&lt;year&gt;2024&lt;/year&gt;&lt;/dates&gt;&lt;isbn&gt;1932-6203&lt;/isbn&gt;&lt;urls&gt;&lt;/urls&gt;&lt;/record&gt;&lt;/Cite&gt;&lt;/EndNote&gt;</w:instrText>
      </w:r>
      <w:r w:rsidR="00165CA8">
        <w:rPr>
          <w:color w:val="000000"/>
        </w:rPr>
        <w:fldChar w:fldCharType="separate"/>
      </w:r>
      <w:r w:rsidR="002D7A98">
        <w:rPr>
          <w:noProof/>
          <w:color w:val="000000"/>
        </w:rPr>
        <w:t>[6, 7]</w:t>
      </w:r>
      <w:r w:rsidR="00165CA8">
        <w:rPr>
          <w:color w:val="000000"/>
        </w:rPr>
        <w:fldChar w:fldCharType="end"/>
      </w:r>
      <w:r w:rsidR="00165CA8">
        <w:rPr>
          <w:color w:val="000000"/>
        </w:rPr>
        <w:t>.</w:t>
      </w:r>
      <w:r w:rsidR="00165CA8">
        <w:t xml:space="preserve"> </w:t>
      </w:r>
    </w:p>
    <w:p w14:paraId="3042C069" w14:textId="77777777" w:rsidR="00016F3D" w:rsidRDefault="00016F3D" w:rsidP="00027CB1">
      <w:pPr>
        <w:pBdr>
          <w:top w:val="nil"/>
          <w:left w:val="nil"/>
          <w:bottom w:val="nil"/>
          <w:right w:val="nil"/>
          <w:between w:val="nil"/>
        </w:pBdr>
        <w:spacing w:after="0"/>
      </w:pPr>
    </w:p>
    <w:p w14:paraId="5273D4BA" w14:textId="48D4C2C0" w:rsidR="00587861" w:rsidRPr="00F212DD" w:rsidRDefault="007F7FC9" w:rsidP="00027CB1">
      <w:pPr>
        <w:pBdr>
          <w:top w:val="nil"/>
          <w:left w:val="nil"/>
          <w:bottom w:val="nil"/>
          <w:right w:val="nil"/>
          <w:between w:val="nil"/>
        </w:pBdr>
        <w:spacing w:after="0"/>
        <w:rPr>
          <w:color w:val="000000"/>
        </w:rPr>
      </w:pPr>
      <w:r>
        <w:rPr>
          <w:color w:val="000000"/>
        </w:rPr>
        <w:t xml:space="preserve">The </w:t>
      </w:r>
      <w:r>
        <w:t>‘Developing and evaluating an adapted behavioural activation intervention for depression and diabetes in South Asia</w:t>
      </w:r>
      <w:r w:rsidR="00DB5AAF">
        <w:t>’</w:t>
      </w:r>
      <w:r>
        <w:t xml:space="preserve"> (DiaDeM) trial is designed to address </w:t>
      </w:r>
      <w:r w:rsidR="00F80E86">
        <w:t>the co-</w:t>
      </w:r>
      <w:r w:rsidR="008E0FC9">
        <w:t>occurrence</w:t>
      </w:r>
      <w:r w:rsidR="00F80E86">
        <w:t xml:space="preserve"> of </w:t>
      </w:r>
      <w:r w:rsidR="00722400">
        <w:t>these MLTCs</w:t>
      </w:r>
      <w:r w:rsidR="00DA1817">
        <w:t xml:space="preserve"> </w:t>
      </w:r>
      <w:r w:rsidR="00DA1817">
        <w:fldChar w:fldCharType="begin"/>
      </w:r>
      <w:r w:rsidR="002D7A98">
        <w:instrText xml:space="preserve"> ADDIN EN.CITE &lt;EndNote&gt;&lt;Cite&gt;&lt;Author&gt;ISRCTN registry&lt;/Author&gt;&lt;Year&gt;2023&lt;/Year&gt;&lt;RecNum&gt;58&lt;/RecNum&gt;&lt;DisplayText&gt;[8]&lt;/DisplayText&gt;&lt;record&gt;&lt;rec-number&gt;58&lt;/rec-number&gt;&lt;foreign-keys&gt;&lt;key app="EN" db-id="p5ftvpwwdxdp5ee5xzqp9d9vx9a5pdzxp20z" timestamp="1710419328"&gt;58&lt;/key&gt;&lt;/foreign-keys&gt;&lt;ref-type name="Web Page"&gt;12&lt;/ref-type&gt;&lt;contributors&gt;&lt;authors&gt;&lt;author&gt;ISRCTN registry,&lt;/author&gt;&lt;/authors&gt;&lt;/contributors&gt;&lt;titles&gt;&lt;title&gt;ISRCTN40885204. Randomized controlled trial of DiaDeM, an adapted behavioural activation intervention, for people with depression and diabetes in South Asia&lt;/title&gt;&lt;/titles&gt;&lt;dates&gt;&lt;year&gt;2023&lt;/year&gt;&lt;/dates&gt;&lt;publisher&gt;BMC&lt;/publisher&gt;&lt;urls&gt;&lt;related-urls&gt;&lt;url&gt;https://www.isrctn.com/ISRCTN40885204&lt;/url&gt;&lt;/related-urls&gt;&lt;/urls&gt;&lt;/record&gt;&lt;/Cite&gt;&lt;/EndNote&gt;</w:instrText>
      </w:r>
      <w:r w:rsidR="00DA1817">
        <w:fldChar w:fldCharType="separate"/>
      </w:r>
      <w:r w:rsidR="002D7A98">
        <w:rPr>
          <w:noProof/>
        </w:rPr>
        <w:t>[8]</w:t>
      </w:r>
      <w:r w:rsidR="00DA1817">
        <w:fldChar w:fldCharType="end"/>
      </w:r>
      <w:r>
        <w:t>.</w:t>
      </w:r>
      <w:r>
        <w:rPr>
          <w:color w:val="000000"/>
        </w:rPr>
        <w:t xml:space="preserve"> The </w:t>
      </w:r>
      <w:r w:rsidR="00326F22">
        <w:rPr>
          <w:color w:val="000000"/>
        </w:rPr>
        <w:t>D</w:t>
      </w:r>
      <w:r w:rsidR="00FF341C">
        <w:rPr>
          <w:color w:val="000000"/>
        </w:rPr>
        <w:t>ia</w:t>
      </w:r>
      <w:r w:rsidR="00326F22">
        <w:rPr>
          <w:color w:val="000000"/>
        </w:rPr>
        <w:t>D</w:t>
      </w:r>
      <w:r w:rsidR="00FF341C">
        <w:rPr>
          <w:color w:val="000000"/>
        </w:rPr>
        <w:t>e</w:t>
      </w:r>
      <w:r w:rsidR="00326F22">
        <w:rPr>
          <w:color w:val="000000"/>
        </w:rPr>
        <w:t xml:space="preserve">M trial </w:t>
      </w:r>
      <w:r>
        <w:rPr>
          <w:color w:val="000000"/>
        </w:rPr>
        <w:t xml:space="preserve">is </w:t>
      </w:r>
      <w:r w:rsidR="00071328">
        <w:rPr>
          <w:color w:val="000000"/>
        </w:rPr>
        <w:t>taking</w:t>
      </w:r>
      <w:r w:rsidR="00326F22">
        <w:rPr>
          <w:color w:val="000000"/>
        </w:rPr>
        <w:t xml:space="preserve"> place in Bangladesh and Pakistan</w:t>
      </w:r>
      <w:r w:rsidR="002B5AC2">
        <w:rPr>
          <w:color w:val="000000"/>
        </w:rPr>
        <w:t xml:space="preserve"> </w:t>
      </w:r>
      <w:r w:rsidR="002B5AC2">
        <w:rPr>
          <w:color w:val="000000"/>
        </w:rPr>
        <w:fldChar w:fldCharType="begin"/>
      </w:r>
      <w:r w:rsidR="002D7A98">
        <w:rPr>
          <w:color w:val="000000"/>
        </w:rPr>
        <w:instrText xml:space="preserve"> ADDIN EN.CITE &lt;EndNote&gt;&lt;Cite&gt;&lt;Author&gt;Zavala&lt;/Author&gt;&lt;Year&gt;2023&lt;/Year&gt;&lt;RecNum&gt;78&lt;/RecNum&gt;&lt;DisplayText&gt;[9]&lt;/DisplayText&gt;&lt;record&gt;&lt;rec-number&gt;78&lt;/rec-number&gt;&lt;foreign-keys&gt;&lt;key app="EN" db-id="p5ftvpwwdxdp5ee5xzqp9d9vx9a5pdzxp20z" timestamp="1722597729"&gt;78&lt;/key&gt;&lt;/foreign-keys&gt;&lt;ref-type name="Journal Article"&gt;17&lt;/ref-type&gt;&lt;contributors&gt;&lt;authors&gt;&lt;author&gt;Zavala, Gerardo A.&lt;/author&gt;&lt;author&gt;Afaq, Saima&lt;/author&gt;&lt;author&gt;Anas, Ashraful&lt;/author&gt;&lt;author&gt;Ahmed, Naveed&lt;/author&gt;&lt;author&gt;Aslam, Faiza&lt;/author&gt;&lt;author&gt;Benkalkar, Saumit&lt;/author&gt;&lt;author&gt;Coales, Karen&lt;/author&gt;&lt;author&gt;Jennings, Hannah Maria&lt;/author&gt;&lt;author&gt;Kellar, Ian&lt;/author&gt;&lt;author&gt;Nabi, Mumtahanah&lt;/author&gt;&lt;author&gt;Naz, Anum&lt;/author&gt;&lt;author&gt;Shakoor, Hira&lt;/author&gt;&lt;author&gt;Siddiqi, Najma&lt;/author&gt;&lt;author&gt;Ekers, David&lt;/author&gt;&lt;/authors&gt;&lt;/contributors&gt;&lt;titles&gt;&lt;title&gt;Adaptation of a Behavioural Activation Intervention for Depression in People with Diabetes in Bangladesh and Pakistan: DiaDeM Intervention&lt;/title&gt;&lt;secondary-title&gt;Global Implementation Research and Applications&lt;/secondary-title&gt;&lt;/titles&gt;&lt;periodical&gt;&lt;full-title&gt;Global Implementation Research and Applications&lt;/full-title&gt;&lt;/periodical&gt;&lt;pages&gt;44-55&lt;/pages&gt;&lt;volume&gt;3&lt;/volume&gt;&lt;number&gt;1&lt;/number&gt;&lt;dates&gt;&lt;year&gt;2023&lt;/year&gt;&lt;pub-dates&gt;&lt;date&gt;2023/03/01&lt;/date&gt;&lt;/pub-dates&gt;&lt;/dates&gt;&lt;isbn&gt;2662-9275&lt;/isbn&gt;&lt;urls&gt;&lt;related-urls&gt;&lt;url&gt;https://doi.org/10.1007/s43477-023-00072-9&lt;/url&gt;&lt;/related-urls&gt;&lt;/urls&gt;&lt;electronic-resource-num&gt;10.1007/s43477-023-00072-9&lt;/electronic-resource-num&gt;&lt;/record&gt;&lt;/Cite&gt;&lt;/EndNote&gt;</w:instrText>
      </w:r>
      <w:r w:rsidR="002B5AC2">
        <w:rPr>
          <w:color w:val="000000"/>
        </w:rPr>
        <w:fldChar w:fldCharType="separate"/>
      </w:r>
      <w:r w:rsidR="002D7A98">
        <w:rPr>
          <w:noProof/>
          <w:color w:val="000000"/>
        </w:rPr>
        <w:t>[9]</w:t>
      </w:r>
      <w:r w:rsidR="002B5AC2">
        <w:rPr>
          <w:color w:val="000000"/>
        </w:rPr>
        <w:fldChar w:fldCharType="end"/>
      </w:r>
      <w:r w:rsidR="00326F22">
        <w:rPr>
          <w:color w:val="000000"/>
        </w:rPr>
        <w:t xml:space="preserve">. It aims to compare </w:t>
      </w:r>
      <w:r w:rsidR="00326F22">
        <w:t xml:space="preserve">an adapted </w:t>
      </w:r>
      <w:r w:rsidR="00326F22">
        <w:rPr>
          <w:color w:val="000000"/>
        </w:rPr>
        <w:t>beha</w:t>
      </w:r>
      <w:r w:rsidR="00326F22">
        <w:t>vioural activation</w:t>
      </w:r>
      <w:r>
        <w:t xml:space="preserve"> (BA)</w:t>
      </w:r>
      <w:r w:rsidR="00326F22">
        <w:t xml:space="preserve"> therapy delivered by </w:t>
      </w:r>
      <w:r w:rsidR="00D2096B">
        <w:t>non-</w:t>
      </w:r>
      <w:r w:rsidR="00326F22">
        <w:t>specialist health workers</w:t>
      </w:r>
      <w:r>
        <w:t xml:space="preserve"> in addition</w:t>
      </w:r>
      <w:r w:rsidR="00326F22">
        <w:t xml:space="preserve"> to </w:t>
      </w:r>
      <w:r w:rsidR="00096FEB">
        <w:rPr>
          <w:color w:val="000000"/>
        </w:rPr>
        <w:t>optimised usual care</w:t>
      </w:r>
      <w:r w:rsidR="00326F22">
        <w:rPr>
          <w:color w:val="000000"/>
        </w:rPr>
        <w:t xml:space="preserve"> to </w:t>
      </w:r>
      <w:r w:rsidR="00096FEB">
        <w:rPr>
          <w:color w:val="000000"/>
        </w:rPr>
        <w:t>optimised usual care</w:t>
      </w:r>
      <w:r w:rsidR="00326F22">
        <w:rPr>
          <w:color w:val="000000"/>
        </w:rPr>
        <w:t xml:space="preserve"> </w:t>
      </w:r>
      <w:r w:rsidR="00326F22">
        <w:t>alone.</w:t>
      </w:r>
      <w:r>
        <w:t xml:space="preserve"> </w:t>
      </w:r>
      <w:r w:rsidR="00326F22">
        <w:rPr>
          <w:color w:val="000000"/>
        </w:rPr>
        <w:t xml:space="preserve">BA is a psychological treatment that has been shown to treat depression effectively and can be delivered by non-specialist health workers. </w:t>
      </w:r>
      <w:r w:rsidR="00DA1817">
        <w:rPr>
          <w:color w:val="000000"/>
        </w:rPr>
        <w:t>BA</w:t>
      </w:r>
      <w:r w:rsidR="00326F22">
        <w:rPr>
          <w:color w:val="000000"/>
        </w:rPr>
        <w:t xml:space="preserve"> helps people make the link between what they do and how they feel and supports them to make changes to improve their health</w:t>
      </w:r>
      <w:r w:rsidR="00FF341C">
        <w:rPr>
          <w:color w:val="000000"/>
        </w:rPr>
        <w:t xml:space="preserve"> </w:t>
      </w:r>
      <w:r w:rsidR="00DA1817">
        <w:rPr>
          <w:color w:val="000000"/>
        </w:rPr>
        <w:fldChar w:fldCharType="begin"/>
      </w:r>
      <w:r w:rsidR="002D7A98">
        <w:rPr>
          <w:color w:val="000000"/>
        </w:rPr>
        <w:instrText xml:space="preserve"> ADDIN EN.CITE &lt;EndNote&gt;&lt;Cite&gt;&lt;Author&gt;Ekers&lt;/Author&gt;&lt;Year&gt;2014&lt;/Year&gt;&lt;RecNum&gt;38&lt;/RecNum&gt;&lt;DisplayText&gt;[10, 11]&lt;/DisplayText&gt;&lt;record&gt;&lt;rec-number&gt;38&lt;/rec-number&gt;&lt;foreign-keys&gt;&lt;key app="EN" db-id="p5ftvpwwdxdp5ee5xzqp9d9vx9a5pdzxp20z" timestamp="1644576954"&gt;38&lt;/key&gt;&lt;/foreign-keys&gt;&lt;ref-type name="Journal Article"&gt;17&lt;/ref-type&gt;&lt;contributors&gt;&lt;authors&gt;&lt;author&gt;Ekers, David&lt;/author&gt;&lt;author&gt;Webster, Lisa&lt;/author&gt;&lt;author&gt;Van Straten, Annemieke&lt;/author&gt;&lt;author&gt;Cuijpers, Pim&lt;/author&gt;&lt;author&gt;Richards, David&lt;/author&gt;&lt;author&gt;Gilbody, Simon&lt;/author&gt;&lt;/authors&gt;&lt;/contributors&gt;&lt;titles&gt;&lt;title&gt;Behavioural activation for depression; an update of meta-analysis of effectiveness and sub group analysis&lt;/title&gt;&lt;secondary-title&gt;PloS one&lt;/secondary-title&gt;&lt;/titles&gt;&lt;periodical&gt;&lt;full-title&gt;PloS one&lt;/full-title&gt;&lt;/periodical&gt;&lt;pages&gt;e100100&lt;/pages&gt;&lt;volume&gt;9&lt;/volume&gt;&lt;number&gt;6&lt;/number&gt;&lt;dates&gt;&lt;year&gt;2014&lt;/year&gt;&lt;/dates&gt;&lt;isbn&gt;1932-6203&lt;/isbn&gt;&lt;urls&gt;&lt;/urls&gt;&lt;/record&gt;&lt;/Cite&gt;&lt;Cite&gt;&lt;Author&gt;Uphoff&lt;/Author&gt;&lt;Year&gt;2020&lt;/Year&gt;&lt;RecNum&gt;37&lt;/RecNum&gt;&lt;record&gt;&lt;rec-number&gt;37&lt;/rec-number&gt;&lt;foreign-keys&gt;&lt;key app="EN" db-id="p5ftvpwwdxdp5ee5xzqp9d9vx9a5pdzxp20z" timestamp="1644576872"&gt;37&lt;/key&gt;&lt;/foreign-keys&gt;&lt;ref-type name="Journal Article"&gt;17&lt;/ref-type&gt;&lt;contributors&gt;&lt;authors&gt;&lt;author&gt;Uphoff, Eleonora&lt;/author&gt;&lt;author&gt;Ekers, David&lt;/author&gt;&lt;author&gt;Robertson, Lindsay&lt;/author&gt;&lt;author&gt;Dawson, Sarah&lt;/author&gt;&lt;author&gt;Sanger, Emily&lt;/author&gt;&lt;author&gt;South, Emily&lt;/author&gt;&lt;author&gt;Samaan, Zainab&lt;/author&gt;&lt;author&gt;Richards, David&lt;/author&gt;&lt;author&gt;Meader, Nicholas&lt;/author&gt;&lt;author&gt;Churchill, Rachel&lt;/author&gt;&lt;/authors&gt;&lt;/contributors&gt;&lt;titles&gt;&lt;title&gt;Behavioural activation therapy for depression in adults&lt;/title&gt;&lt;secondary-title&gt;Cochrane Database of Systematic Reviews&lt;/secondary-title&gt;&lt;/titles&gt;&lt;periodical&gt;&lt;full-title&gt;Cochrane Database of Systematic Reviews&lt;/full-title&gt;&lt;/periodical&gt;&lt;number&gt;7&lt;/number&gt;&lt;dates&gt;&lt;year&gt;2020&lt;/year&gt;&lt;/dates&gt;&lt;isbn&gt;1465-1858&lt;/isbn&gt;&lt;urls&gt;&lt;/urls&gt;&lt;/record&gt;&lt;/Cite&gt;&lt;/EndNote&gt;</w:instrText>
      </w:r>
      <w:r w:rsidR="00DA1817">
        <w:rPr>
          <w:color w:val="000000"/>
        </w:rPr>
        <w:fldChar w:fldCharType="separate"/>
      </w:r>
      <w:r w:rsidR="002D7A98">
        <w:rPr>
          <w:noProof/>
          <w:color w:val="000000"/>
        </w:rPr>
        <w:t>[10, 11]</w:t>
      </w:r>
      <w:r w:rsidR="00DA1817">
        <w:rPr>
          <w:color w:val="000000"/>
        </w:rPr>
        <w:fldChar w:fldCharType="end"/>
      </w:r>
      <w:r w:rsidR="00DA1817">
        <w:rPr>
          <w:color w:val="000000"/>
        </w:rPr>
        <w:t xml:space="preserve">. </w:t>
      </w:r>
      <w:r w:rsidR="00587861">
        <w:t>However</w:t>
      </w:r>
      <w:r w:rsidR="00047059">
        <w:t>,</w:t>
      </w:r>
      <w:r w:rsidR="00587861">
        <w:t xml:space="preserve"> evidence is largely from </w:t>
      </w:r>
      <w:r w:rsidR="00DE71DB">
        <w:t>high income countries</w:t>
      </w:r>
      <w:r w:rsidR="00587861">
        <w:t xml:space="preserve"> and may not be generalisable to </w:t>
      </w:r>
      <w:r w:rsidR="00887AD9">
        <w:t xml:space="preserve">South </w:t>
      </w:r>
      <w:r w:rsidR="00587861">
        <w:t xml:space="preserve">Asian </w:t>
      </w:r>
      <w:r w:rsidR="00DE71DB">
        <w:t>low-middle-income countries</w:t>
      </w:r>
      <w:r w:rsidR="00587861">
        <w:t xml:space="preserve"> because of differences in </w:t>
      </w:r>
      <w:r w:rsidR="00A5467B">
        <w:t xml:space="preserve">the </w:t>
      </w:r>
      <w:r w:rsidR="00587861">
        <w:t>cultur</w:t>
      </w:r>
      <w:r w:rsidR="00A5467B">
        <w:t>al context (</w:t>
      </w:r>
      <w:r w:rsidR="00587861">
        <w:t>including attitudes towards depression</w:t>
      </w:r>
      <w:r w:rsidR="00A5467B">
        <w:t xml:space="preserve"> and</w:t>
      </w:r>
      <w:r w:rsidR="00587861">
        <w:t xml:space="preserve"> talking therapies</w:t>
      </w:r>
      <w:r w:rsidR="00A5467B">
        <w:t>)</w:t>
      </w:r>
      <w:r w:rsidR="00587861">
        <w:t xml:space="preserve"> and healthcare </w:t>
      </w:r>
      <w:r w:rsidR="00A5467B">
        <w:t>systems</w:t>
      </w:r>
      <w:r w:rsidR="00587861">
        <w:t xml:space="preserve">. </w:t>
      </w:r>
      <w:r w:rsidR="00071328">
        <w:t>Further</w:t>
      </w:r>
      <w:r w:rsidR="00DE71DB">
        <w:t>,</w:t>
      </w:r>
      <w:r w:rsidR="00587861">
        <w:t xml:space="preserve"> there is limited evidence on BA for the treatment of depression </w:t>
      </w:r>
      <w:r w:rsidR="0054133A">
        <w:t xml:space="preserve">as part of </w:t>
      </w:r>
      <w:r w:rsidR="00135253">
        <w:t>MLTCs</w:t>
      </w:r>
      <w:r w:rsidR="00A5467B">
        <w:t>,</w:t>
      </w:r>
      <w:r w:rsidR="00587861">
        <w:t xml:space="preserve"> including diabetes</w:t>
      </w:r>
      <w:r w:rsidR="002B5AC2">
        <w:t xml:space="preserve"> </w:t>
      </w:r>
      <w:r w:rsidR="002B5AC2">
        <w:fldChar w:fldCharType="begin"/>
      </w:r>
      <w:r w:rsidR="002D7A98">
        <w:instrText xml:space="preserve"> ADDIN EN.CITE &lt;EndNote&gt;&lt;Cite&gt;&lt;Author&gt;Zavala&lt;/Author&gt;&lt;Year&gt;2023&lt;/Year&gt;&lt;RecNum&gt;79&lt;/RecNum&gt;&lt;DisplayText&gt;[12]&lt;/DisplayText&gt;&lt;record&gt;&lt;rec-number&gt;79&lt;/rec-number&gt;&lt;foreign-keys&gt;&lt;key app="EN" db-id="p5ftvpwwdxdp5ee5xzqp9d9vx9a5pdzxp20z" timestamp="1722597816"&gt;79&lt;/key&gt;&lt;/foreign-keys&gt;&lt;ref-type name="Journal Article"&gt;17&lt;/ref-type&gt;&lt;contributors&gt;&lt;authors&gt;&lt;author&gt;Zavala, Gerardo A.&lt;/author&gt;&lt;author&gt;Jennings, Hannah Maria&lt;/author&gt;&lt;author&gt;Afaq, Saima&lt;/author&gt;&lt;author&gt;Alam, Ashraful&lt;/author&gt;&lt;author&gt;Ahmed, Naveed&lt;/author&gt;&lt;author&gt;Aslam, Faiza&lt;/author&gt;&lt;author&gt;Arsh, Aatik&lt;/author&gt;&lt;author&gt;Coales, Karen&lt;/author&gt;&lt;author&gt;Ekers, David&lt;/author&gt;&lt;author&gt;Nabi, Mumtahana&lt;/author&gt;&lt;author&gt;Naz, Anum&lt;/author&gt;&lt;author&gt;Shakur, Nayeema&lt;/author&gt;&lt;author&gt;Siddiqi, Najma&lt;/author&gt;&lt;author&gt;Wright, Judy M.&lt;/author&gt;&lt;author&gt;Kellar, Ian&lt;/author&gt;&lt;/authors&gt;&lt;/contributors&gt;&lt;titles&gt;&lt;title&gt;Effectiveness and implementation of psychological interventions for depression in people with non-communicable diseases in South Asia: Systematic review and meta-analysis&lt;/title&gt;&lt;secondary-title&gt;International Journal of Mental Health&lt;/secondary-title&gt;&lt;/titles&gt;&lt;periodical&gt;&lt;full-title&gt;International Journal of Mental Health&lt;/full-title&gt;&lt;/periodical&gt;&lt;pages&gt;260-284&lt;/pages&gt;&lt;volume&gt;52&lt;/volume&gt;&lt;number&gt;3&lt;/number&gt;&lt;dates&gt;&lt;year&gt;2023&lt;/year&gt;&lt;pub-dates&gt;&lt;date&gt;2023/07/03&lt;/date&gt;&lt;/pub-dates&gt;&lt;/dates&gt;&lt;publisher&gt;Routledge&lt;/publisher&gt;&lt;isbn&gt;0020-7411&lt;/isbn&gt;&lt;urls&gt;&lt;related-urls&gt;&lt;url&gt;https://doi.org/10.1080/00207411.2023.2202431&lt;/url&gt;&lt;/related-urls&gt;&lt;/urls&gt;&lt;electronic-resource-num&gt;10.1080/00207411.2023.2202431&lt;/electronic-resource-num&gt;&lt;/record&gt;&lt;/Cite&gt;&lt;/EndNote&gt;</w:instrText>
      </w:r>
      <w:r w:rsidR="002B5AC2">
        <w:fldChar w:fldCharType="separate"/>
      </w:r>
      <w:r w:rsidR="002D7A98">
        <w:rPr>
          <w:noProof/>
        </w:rPr>
        <w:t>[12]</w:t>
      </w:r>
      <w:r w:rsidR="002B5AC2">
        <w:fldChar w:fldCharType="end"/>
      </w:r>
      <w:r w:rsidR="00587861">
        <w:t xml:space="preserve">. </w:t>
      </w:r>
      <w:r w:rsidR="001A6A29">
        <w:t xml:space="preserve">This study will add to the growing literature on cost effectiveness </w:t>
      </w:r>
      <w:r w:rsidR="000F268B">
        <w:t xml:space="preserve">in the context of MLTCs </w:t>
      </w:r>
      <w:r w:rsidR="000F268B">
        <w:fldChar w:fldCharType="begin">
          <w:fldData xml:space="preserve">PEVuZE5vdGU+PENpdGU+PEF1dGhvcj5CYW5zdG9sYTwvQXV0aG9yPjxZZWFyPjIwMjQ8L1llYXI+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</w:fldData>
        </w:fldChar>
      </w:r>
      <w:r w:rsidR="002D7A98">
        <w:instrText xml:space="preserve"> ADDIN EN.CITE </w:instrText>
      </w:r>
      <w:r w:rsidR="002D7A98">
        <w:fldChar w:fldCharType="begin">
          <w:fldData xml:space="preserve">PEVuZE5vdGU+PENpdGU+PEF1dGhvcj5CYW5zdG9sYTwvQXV0aG9yPjxZZWFyPjIwMjQ8L1llYXI+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</w:fldData>
        </w:fldChar>
      </w:r>
      <w:r w:rsidR="002D7A98">
        <w:instrText xml:space="preserve"> ADDIN EN.CITE.DATA </w:instrText>
      </w:r>
      <w:r w:rsidR="002D7A98">
        <w:fldChar w:fldCharType="end"/>
      </w:r>
      <w:r w:rsidR="000F268B">
        <w:fldChar w:fldCharType="separate"/>
      </w:r>
      <w:r w:rsidR="002D7A98">
        <w:rPr>
          <w:noProof/>
        </w:rPr>
        <w:t>[7, 13, 14]</w:t>
      </w:r>
      <w:r w:rsidR="000F268B">
        <w:fldChar w:fldCharType="end"/>
      </w:r>
      <w:r w:rsidR="000F268B">
        <w:t>.</w:t>
      </w:r>
    </w:p>
    <w:p w14:paraId="18CF34B5" w14:textId="6AE2CF82" w:rsidR="00027CB1" w:rsidRDefault="00027CB1" w:rsidP="00027CB1">
      <w:pPr>
        <w:pBdr>
          <w:top w:val="nil"/>
          <w:left w:val="nil"/>
          <w:bottom w:val="nil"/>
          <w:right w:val="nil"/>
          <w:between w:val="nil"/>
        </w:pBdr>
        <w:spacing w:after="0"/>
      </w:pPr>
    </w:p>
    <w:p w14:paraId="4DCB3EC0" w14:textId="30A98DA5" w:rsidR="00BA5C91" w:rsidRPr="00E93A97" w:rsidRDefault="00BA5C91" w:rsidP="00E93A97">
      <w:pPr>
        <w:pBdr>
          <w:top w:val="nil"/>
          <w:left w:val="nil"/>
          <w:bottom w:val="nil"/>
          <w:right w:val="nil"/>
          <w:between w:val="nil"/>
        </w:pBdr>
        <w:spacing w:after="0"/>
        <w:rPr>
          <w:color w:val="000000"/>
        </w:rPr>
      </w:pPr>
      <w:r>
        <w:t xml:space="preserve">In this paper we </w:t>
      </w:r>
      <w:r w:rsidR="004B2235">
        <w:t xml:space="preserve">develop </w:t>
      </w:r>
      <w:r>
        <w:t xml:space="preserve">a </w:t>
      </w:r>
      <w:r w:rsidR="004B2235">
        <w:t xml:space="preserve">novel </w:t>
      </w:r>
      <w:r w:rsidR="00326F22">
        <w:rPr>
          <w:color w:val="000000"/>
        </w:rPr>
        <w:t xml:space="preserve">decision analytic model </w:t>
      </w:r>
      <w:r w:rsidR="004B2235">
        <w:rPr>
          <w:color w:val="000000"/>
        </w:rPr>
        <w:t xml:space="preserve">and use it </w:t>
      </w:r>
      <w:r>
        <w:rPr>
          <w:color w:val="000000"/>
        </w:rPr>
        <w:t>to</w:t>
      </w:r>
      <w:r w:rsidR="004B2235">
        <w:rPr>
          <w:color w:val="000000"/>
        </w:rPr>
        <w:t xml:space="preserve"> inform </w:t>
      </w:r>
      <w:r>
        <w:rPr>
          <w:color w:val="000000"/>
        </w:rPr>
        <w:t xml:space="preserve">the design of the </w:t>
      </w:r>
      <w:r>
        <w:t xml:space="preserve">DiaDeM </w:t>
      </w:r>
      <w:r w:rsidR="004B2235">
        <w:t xml:space="preserve">intervention and </w:t>
      </w:r>
      <w:r>
        <w:t>trial</w:t>
      </w:r>
      <w:r w:rsidR="00A04FD6">
        <w:t xml:space="preserve"> </w:t>
      </w:r>
      <w:r w:rsidR="00A04FD6">
        <w:fldChar w:fldCharType="begin"/>
      </w:r>
      <w:r w:rsidR="002D7A98">
        <w:instrText xml:space="preserve"> ADDIN EN.CITE &lt;EndNote&gt;&lt;Cite&gt;&lt;Author&gt;Briggs&lt;/Author&gt;&lt;Year&gt;2006&lt;/Year&gt;&lt;RecNum&gt;8&lt;/RecNum&gt;&lt;DisplayText&gt;[15]&lt;/DisplayText&gt;&lt;record&gt;&lt;rec-number&gt;8&lt;/rec-number&gt;&lt;foreign-keys&gt;&lt;key app="EN" db-id="p5ftvpwwdxdp5ee5xzqp9d9vx9a5pdzxp20z" timestamp="1619697214"&gt;8&lt;/key&gt;&lt;/foreign-keys&gt;&lt;ref-type name="Book"&gt;6&lt;/ref-type&gt;&lt;contributors&gt;&lt;authors&gt;&lt;author&gt;Briggs, Andrew&lt;/author&gt;&lt;author&gt;Sculpher, Mark&lt;/author&gt;&lt;author&gt;Claxton, Karl&lt;/author&gt;&lt;/authors&gt;&lt;/contributors&gt;&lt;titles&gt;&lt;title&gt;Decision modelling for health economic evaluation&lt;/title&gt;&lt;/titles&gt;&lt;dates&gt;&lt;year&gt;2006&lt;/year&gt;&lt;/dates&gt;&lt;publisher&gt;Oup Oxford&lt;/publisher&gt;&lt;isbn&gt;0191592978&lt;/isbn&gt;&lt;urls&gt;&lt;/urls&gt;&lt;/record&gt;&lt;/Cite&gt;&lt;/EndNote&gt;</w:instrText>
      </w:r>
      <w:r w:rsidR="00A04FD6">
        <w:fldChar w:fldCharType="separate"/>
      </w:r>
      <w:r w:rsidR="002D7A98">
        <w:rPr>
          <w:noProof/>
        </w:rPr>
        <w:t>[15]</w:t>
      </w:r>
      <w:r w:rsidR="00A04FD6">
        <w:fldChar w:fldCharType="end"/>
      </w:r>
      <w:r>
        <w:t xml:space="preserve">. This model </w:t>
      </w:r>
      <w:r w:rsidR="00326F22">
        <w:rPr>
          <w:color w:val="000000"/>
        </w:rPr>
        <w:t>take</w:t>
      </w:r>
      <w:r>
        <w:rPr>
          <w:color w:val="000000"/>
        </w:rPr>
        <w:t>s</w:t>
      </w:r>
      <w:r w:rsidR="00326F22">
        <w:rPr>
          <w:color w:val="000000"/>
        </w:rPr>
        <w:t xml:space="preserve"> account of</w:t>
      </w:r>
      <w:r w:rsidR="00326F22">
        <w:t xml:space="preserve"> t</w:t>
      </w:r>
      <w:r w:rsidR="00326F22">
        <w:rPr>
          <w:color w:val="000000"/>
        </w:rPr>
        <w:t xml:space="preserve">he natural history of </w:t>
      </w:r>
      <w:r w:rsidR="00A537CD">
        <w:rPr>
          <w:color w:val="000000"/>
        </w:rPr>
        <w:t xml:space="preserve">diabetes and </w:t>
      </w:r>
      <w:r w:rsidR="00326F22">
        <w:rPr>
          <w:color w:val="000000"/>
        </w:rPr>
        <w:t>depression and any interactions.</w:t>
      </w:r>
      <w:r w:rsidR="00FF341C">
        <w:rPr>
          <w:color w:val="000000"/>
        </w:rPr>
        <w:t xml:space="preserve"> </w:t>
      </w:r>
      <w:r>
        <w:rPr>
          <w:color w:val="000000"/>
        </w:rPr>
        <w:t xml:space="preserve">It </w:t>
      </w:r>
      <w:r w:rsidR="001B5994">
        <w:rPr>
          <w:color w:val="000000"/>
        </w:rPr>
        <w:t>predicts</w:t>
      </w:r>
      <w:r w:rsidR="00170CCA">
        <w:rPr>
          <w:color w:val="000000"/>
        </w:rPr>
        <w:t xml:space="preserve"> costs, morbidity and mortality over a patient’s lifetime, </w:t>
      </w:r>
      <w:r>
        <w:rPr>
          <w:color w:val="000000"/>
        </w:rPr>
        <w:t>adjust</w:t>
      </w:r>
      <w:r w:rsidR="00170CCA">
        <w:rPr>
          <w:color w:val="000000"/>
        </w:rPr>
        <w:t>ing</w:t>
      </w:r>
      <w:r>
        <w:rPr>
          <w:color w:val="000000"/>
        </w:rPr>
        <w:t xml:space="preserve"> costs and patient characteristics to match the decision context. There </w:t>
      </w:r>
      <w:r w:rsidR="001B5994">
        <w:rPr>
          <w:color w:val="000000"/>
        </w:rPr>
        <w:t xml:space="preserve">were </w:t>
      </w:r>
      <w:r>
        <w:rPr>
          <w:color w:val="000000"/>
        </w:rPr>
        <w:t xml:space="preserve">two aims of the analysis. Firstly, </w:t>
      </w:r>
      <w:r>
        <w:t>c</w:t>
      </w:r>
      <w:r w:rsidR="00326F22">
        <w:rPr>
          <w:color w:val="000000"/>
        </w:rPr>
        <w:t>onduct</w:t>
      </w:r>
      <w:r w:rsidR="001B5994">
        <w:rPr>
          <w:color w:val="000000"/>
        </w:rPr>
        <w:t>ing</w:t>
      </w:r>
      <w:r w:rsidR="00326F22">
        <w:rPr>
          <w:color w:val="000000"/>
        </w:rPr>
        <w:t xml:space="preserve"> a head room analysis to estimate the maximum cost of a </w:t>
      </w:r>
      <w:r>
        <w:rPr>
          <w:color w:val="000000"/>
        </w:rPr>
        <w:t>BA</w:t>
      </w:r>
      <w:r w:rsidR="00326F22">
        <w:rPr>
          <w:color w:val="000000"/>
        </w:rPr>
        <w:t xml:space="preserve"> treatment which would still be considered cost-effective for a given treatment effect</w:t>
      </w:r>
      <w:r>
        <w:rPr>
          <w:color w:val="000000"/>
        </w:rPr>
        <w:t xml:space="preserve"> </w:t>
      </w:r>
      <w:r>
        <w:rPr>
          <w:color w:val="000000"/>
        </w:rPr>
        <w:fldChar w:fldCharType="begin">
          <w:fldData xml:space="preserve">PEVuZE5vdGU+PENpdGU+PEF1dGhvcj5Db3NoPC9BdXRob3I+PFllYXI+MjAwNzwvWWVhcj48UmVj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</w:fldData>
        </w:fldChar>
      </w:r>
      <w:r w:rsidR="002D7A98">
        <w:rPr>
          <w:color w:val="000000"/>
        </w:rPr>
        <w:instrText xml:space="preserve"> ADDIN EN.CITE </w:instrText>
      </w:r>
      <w:r w:rsidR="002D7A98">
        <w:rPr>
          <w:color w:val="000000"/>
        </w:rPr>
        <w:fldChar w:fldCharType="begin">
          <w:fldData xml:space="preserve">PEVuZE5vdGU+PENpdGU+PEF1dGhvcj5Db3NoPC9BdXRob3I+PFllYXI+MjAwNzwvWWVhcj48UmVj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</w:fldData>
        </w:fldChar>
      </w:r>
      <w:r w:rsidR="002D7A98">
        <w:rPr>
          <w:color w:val="000000"/>
        </w:rPr>
        <w:instrText xml:space="preserve"> ADDIN EN.CITE.DATA </w:instrText>
      </w:r>
      <w:r w:rsidR="002D7A98">
        <w:rPr>
          <w:color w:val="000000"/>
        </w:rPr>
      </w:r>
      <w:r w:rsidR="002D7A98">
        <w:rPr>
          <w:color w:val="000000"/>
        </w:rPr>
        <w:fldChar w:fldCharType="end"/>
      </w:r>
      <w:r>
        <w:rPr>
          <w:color w:val="000000"/>
        </w:rPr>
      </w:r>
      <w:r>
        <w:rPr>
          <w:color w:val="000000"/>
        </w:rPr>
        <w:fldChar w:fldCharType="separate"/>
      </w:r>
      <w:r w:rsidR="002D7A98">
        <w:rPr>
          <w:noProof/>
          <w:color w:val="000000"/>
        </w:rPr>
        <w:t>[16, 17]</w:t>
      </w:r>
      <w:r>
        <w:rPr>
          <w:color w:val="000000"/>
        </w:rPr>
        <w:fldChar w:fldCharType="end"/>
      </w:r>
      <w:r>
        <w:t xml:space="preserve">. </w:t>
      </w:r>
      <w:r w:rsidR="001B5994">
        <w:t>These helped to inform</w:t>
      </w:r>
      <w:r>
        <w:t xml:space="preserve"> the number of BA sessions to provide. Secondly, </w:t>
      </w:r>
      <w:r>
        <w:rPr>
          <w:color w:val="000000"/>
        </w:rPr>
        <w:t>c</w:t>
      </w:r>
      <w:r w:rsidR="00326F22">
        <w:t>onduct</w:t>
      </w:r>
      <w:r w:rsidR="001B5994">
        <w:t>ing</w:t>
      </w:r>
      <w:r w:rsidR="00326F22">
        <w:t xml:space="preserve"> value of information analyses to inform the trial design by estimating </w:t>
      </w:r>
      <w:r w:rsidR="004911DB" w:rsidRPr="004911DB">
        <w:t xml:space="preserve">the relative value of collecting specific outcome measures during </w:t>
      </w:r>
      <w:r w:rsidR="004911DB">
        <w:t xml:space="preserve">the </w:t>
      </w:r>
      <w:r w:rsidR="004911DB" w:rsidRPr="004911DB">
        <w:t>trial</w:t>
      </w:r>
      <w:r w:rsidR="001B5994">
        <w:t xml:space="preserve">, for example, should we prioritise collecting data on </w:t>
      </w:r>
      <w:r w:rsidR="004911DB" w:rsidRPr="004911DB">
        <w:t xml:space="preserve">systolic blood pressure </w:t>
      </w:r>
      <w:r w:rsidR="001B5994">
        <w:t xml:space="preserve">or </w:t>
      </w:r>
      <w:r w:rsidR="004911DB" w:rsidRPr="004911DB">
        <w:t>low density lipoprotein</w:t>
      </w:r>
      <w:r w:rsidR="00326F22">
        <w:t xml:space="preserve"> </w:t>
      </w:r>
      <w:r w:rsidR="00E93A97">
        <w:fldChar w:fldCharType="begin">
          <w:fldData xml:space="preserve">PEVuZE5vdGU+PENpdGU+PEF1dGhvcj5Sb3RoZXJ5PC9BdXRob3I+PFllYXI+MjAyMDwvWWVhcj48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</w:fldData>
        </w:fldChar>
      </w:r>
      <w:r w:rsidR="002D7A98">
        <w:instrText xml:space="preserve"> ADDIN EN.CITE </w:instrText>
      </w:r>
      <w:r w:rsidR="002D7A98">
        <w:fldChar w:fldCharType="begin">
          <w:fldData xml:space="preserve">PEVuZE5vdGU+PENpdGU+PEF1dGhvcj5Sb3RoZXJ5PC9BdXRob3I+PFllYXI+MjAyMDwvWWVhcj48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</w:fldData>
        </w:fldChar>
      </w:r>
      <w:r w:rsidR="002D7A98">
        <w:instrText xml:space="preserve"> ADDIN EN.CITE.DATA </w:instrText>
      </w:r>
      <w:r w:rsidR="002D7A98">
        <w:fldChar w:fldCharType="end"/>
      </w:r>
      <w:r w:rsidR="00E93A97">
        <w:fldChar w:fldCharType="separate"/>
      </w:r>
      <w:r w:rsidR="002D7A98">
        <w:rPr>
          <w:noProof/>
        </w:rPr>
        <w:t>[18, 19]</w:t>
      </w:r>
      <w:r w:rsidR="00E93A97">
        <w:fldChar w:fldCharType="end"/>
      </w:r>
      <w:r w:rsidR="00E93A97">
        <w:t>.</w:t>
      </w:r>
      <w:r w:rsidR="00E93A97">
        <w:rPr>
          <w:color w:val="000000"/>
        </w:rPr>
        <w:t xml:space="preserve"> </w:t>
      </w:r>
      <w:r w:rsidR="00326F22">
        <w:t xml:space="preserve">Further, this model will be used to assess the </w:t>
      </w:r>
      <w:r w:rsidR="00240818">
        <w:t>long-term</w:t>
      </w:r>
      <w:r w:rsidR="00326F22">
        <w:t xml:space="preserve"> cost-effectiveness of the DiaDeM BA intervention following the culmination of the definitive trial.</w:t>
      </w:r>
    </w:p>
    <w:p w14:paraId="00000026" w14:textId="77777777" w:rsidR="007C098D" w:rsidRDefault="00326F22">
      <w:pPr>
        <w:pStyle w:val="Heading1"/>
      </w:pPr>
      <w:r>
        <w:lastRenderedPageBreak/>
        <w:t>Methods</w:t>
      </w:r>
    </w:p>
    <w:p w14:paraId="00000027" w14:textId="77777777" w:rsidR="007C098D" w:rsidRDefault="00326F22">
      <w:pPr>
        <w:pStyle w:val="Heading2"/>
      </w:pPr>
      <w:bookmarkStart w:id="0" w:name="_heading=h.pm4g9bz1r22e" w:colFirst="0" w:colLast="0"/>
      <w:bookmarkEnd w:id="0"/>
      <w:r>
        <w:t>Overview</w:t>
      </w:r>
    </w:p>
    <w:p w14:paraId="6ED79A78" w14:textId="6550F347" w:rsidR="00DB5AAF" w:rsidRDefault="0071752C" w:rsidP="00DB5AAF">
      <w:r>
        <w:t xml:space="preserve">A </w:t>
      </w:r>
      <w:r w:rsidR="003C30CF">
        <w:t xml:space="preserve">MLTC </w:t>
      </w:r>
      <w:r>
        <w:t xml:space="preserve">diabetes and depression decision analytic model was developed to estimate the </w:t>
      </w:r>
      <w:r w:rsidR="002E5D75">
        <w:t xml:space="preserve">lifetime </w:t>
      </w:r>
      <w:r>
        <w:t>cost and health impacts of a behavioural activation intervention</w:t>
      </w:r>
      <w:r w:rsidR="003B0702">
        <w:t xml:space="preserve"> in addition to usual care versus usual care alone</w:t>
      </w:r>
      <w:r>
        <w:t xml:space="preserve"> in Pakistan</w:t>
      </w:r>
      <w:r w:rsidR="001D228C">
        <w:t xml:space="preserve"> for individuals with </w:t>
      </w:r>
      <w:r w:rsidR="002C04B6">
        <w:t xml:space="preserve">both </w:t>
      </w:r>
      <w:r w:rsidR="001D228C">
        <w:t>diabetes and depression</w:t>
      </w:r>
      <w:r w:rsidR="004500C3">
        <w:t xml:space="preserve"> </w:t>
      </w:r>
      <w:r w:rsidR="004500C3">
        <w:fldChar w:fldCharType="begin"/>
      </w:r>
      <w:r w:rsidR="002D7A98">
        <w:instrText xml:space="preserve"> ADDIN EN.CITE &lt;EndNote&gt;&lt;Cite&gt;&lt;Author&gt;Briggs&lt;/Author&gt;&lt;Year&gt;2006&lt;/Year&gt;&lt;RecNum&gt;8&lt;/RecNum&gt;&lt;DisplayText&gt;[15]&lt;/DisplayText&gt;&lt;record&gt;&lt;rec-number&gt;8&lt;/rec-number&gt;&lt;foreign-keys&gt;&lt;key app="EN" db-id="p5ftvpwwdxdp5ee5xzqp9d9vx9a5pdzxp20z" timestamp="1619697214"&gt;8&lt;/key&gt;&lt;/foreign-keys&gt;&lt;ref-type name="Book"&gt;6&lt;/ref-type&gt;&lt;contributors&gt;&lt;authors&gt;&lt;author&gt;Briggs, Andrew&lt;/author&gt;&lt;author&gt;Sculpher, Mark&lt;/author&gt;&lt;author&gt;Claxton, Karl&lt;/author&gt;&lt;/authors&gt;&lt;/contributors&gt;&lt;titles&gt;&lt;title&gt;Decision modelling for health economic evaluation&lt;/title&gt;&lt;/titles&gt;&lt;dates&gt;&lt;year&gt;2006&lt;/year&gt;&lt;/dates&gt;&lt;publisher&gt;Oup Oxford&lt;/publisher&gt;&lt;isbn&gt;0191592978&lt;/isbn&gt;&lt;urls&gt;&lt;/urls&gt;&lt;/record&gt;&lt;/Cite&gt;&lt;/EndNote&gt;</w:instrText>
      </w:r>
      <w:r w:rsidR="004500C3">
        <w:fldChar w:fldCharType="separate"/>
      </w:r>
      <w:r w:rsidR="002D7A98">
        <w:rPr>
          <w:noProof/>
        </w:rPr>
        <w:t>[15]</w:t>
      </w:r>
      <w:r w:rsidR="004500C3">
        <w:fldChar w:fldCharType="end"/>
      </w:r>
      <w:r w:rsidR="004500C3">
        <w:t xml:space="preserve">. </w:t>
      </w:r>
      <w:r w:rsidR="004500C3" w:rsidRPr="004500C3">
        <w:t xml:space="preserve">This analysis focuses on Pakistan only </w:t>
      </w:r>
      <w:r w:rsidR="003E7B1E" w:rsidRPr="004500C3">
        <w:t>because of</w:t>
      </w:r>
      <w:r w:rsidR="004500C3" w:rsidRPr="004500C3">
        <w:t xml:space="preserve"> </w:t>
      </w:r>
      <w:r w:rsidR="004911DB">
        <w:t>lack of</w:t>
      </w:r>
      <w:r w:rsidR="004500C3" w:rsidRPr="004500C3">
        <w:t xml:space="preserve"> data</w:t>
      </w:r>
      <w:r w:rsidR="004911DB">
        <w:t xml:space="preserve"> for Bangladesh</w:t>
      </w:r>
      <w:r w:rsidR="004500C3">
        <w:t xml:space="preserve">. </w:t>
      </w:r>
      <w:r w:rsidR="00DB5AAF" w:rsidRPr="00EA0370">
        <w:t>Health outcomes included life years and disability</w:t>
      </w:r>
      <w:r w:rsidR="00616D31">
        <w:t>-</w:t>
      </w:r>
      <w:r w:rsidR="00DB5AAF" w:rsidRPr="00EA0370">
        <w:t>adjusted life</w:t>
      </w:r>
      <w:r w:rsidR="00616D31">
        <w:t>-</w:t>
      </w:r>
      <w:r w:rsidR="00DB5AAF" w:rsidRPr="00EA0370">
        <w:t>years (DALYs) averted, a generic health outcome capturing morbidity and mortality. Costs reflected those related to health care, including out of pocket payments given the mixed public-private nature of the Pakistan health care system</w:t>
      </w:r>
      <w:r w:rsidR="00DB5AAF">
        <w:t xml:space="preserve"> </w:t>
      </w:r>
      <w:r w:rsidR="00DB5AAF">
        <w:fldChar w:fldCharType="begin"/>
      </w:r>
      <w:r w:rsidR="002D7A98">
        <w:instrText xml:space="preserve"> ADDIN EN.CITE &lt;EndNote&gt;&lt;Cite&gt;&lt;Author&gt;Walker&lt;/Author&gt;&lt;Year&gt;2019&lt;/Year&gt;&lt;RecNum&gt;5&lt;/RecNum&gt;&lt;DisplayText&gt;[20]&lt;/DisplayText&gt;&lt;record&gt;&lt;rec-number&gt;5&lt;/rec-number&gt;&lt;foreign-keys&gt;&lt;key app="EN" db-id="p5ftvpwwdxdp5ee5xzqp9d9vx9a5pdzxp20z" timestamp="1619688728"&gt;5&lt;/key&gt;&lt;/foreign-keys&gt;&lt;ref-type name="Journal Article"&gt;17&lt;/ref-type&gt;&lt;contributors&gt;&lt;authors&gt;&lt;author&gt;Walker, Simon&lt;/author&gt;&lt;author&gt;Griffin, Susan&lt;/author&gt;&lt;author&gt;Asaria, Miqdad&lt;/author&gt;&lt;author&gt;Tsuchiya, Aki&lt;/author&gt;&lt;author&gt;Sculpher, Mark&lt;/author&gt;&lt;/authors&gt;&lt;/contributors&gt;&lt;titles&gt;&lt;title&gt;Striving for a societal perspective: a framework for economic evaluations when costs and effects fall on multiple sectors and decision makers&lt;/title&gt;&lt;secondary-title&gt;Applied health economics and health policy&lt;/secondary-title&gt;&lt;/titles&gt;&lt;periodical&gt;&lt;full-title&gt;Applied health economics and health policy&lt;/full-title&gt;&lt;/periodical&gt;&lt;pages&gt;577-590&lt;/pages&gt;&lt;volume&gt;17&lt;/volume&gt;&lt;number&gt;5&lt;/number&gt;&lt;dates&gt;&lt;year&gt;2019&lt;/year&gt;&lt;/dates&gt;&lt;isbn&gt;1179-1896&lt;/isbn&gt;&lt;urls&gt;&lt;/urls&gt;&lt;/record&gt;&lt;/Cite&gt;&lt;/EndNote&gt;</w:instrText>
      </w:r>
      <w:r w:rsidR="00DB5AAF">
        <w:fldChar w:fldCharType="separate"/>
      </w:r>
      <w:r w:rsidR="002D7A98">
        <w:rPr>
          <w:noProof/>
        </w:rPr>
        <w:t>[20]</w:t>
      </w:r>
      <w:r w:rsidR="00DB5AAF">
        <w:fldChar w:fldCharType="end"/>
      </w:r>
      <w:r w:rsidR="00DB5AAF">
        <w:t xml:space="preserve">. </w:t>
      </w:r>
      <w:r w:rsidR="005807F8">
        <w:t>C</w:t>
      </w:r>
      <w:r w:rsidR="005807F8" w:rsidRPr="00EA0370">
        <w:t xml:space="preserve">osts and outcomes were discounted at a rate of 3% </w:t>
      </w:r>
      <w:r w:rsidR="009E2487">
        <w:t xml:space="preserve">per annum </w:t>
      </w:r>
      <w:r w:rsidR="005807F8" w:rsidRPr="00EA0370">
        <w:t xml:space="preserve">in line with international guidelines </w:t>
      </w:r>
      <w:r w:rsidR="005807F8">
        <w:fldChar w:fldCharType="begin">
          <w:fldData xml:space="preserve">PEVuZE5vdGU+PENpdGU+PEF1dGhvcj5XaWxraW5zb248L0F1dGhvcj48WWVhcj4yMDE2PC9ZZWFy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</w:fldData>
        </w:fldChar>
      </w:r>
      <w:r w:rsidR="002D7A98">
        <w:instrText xml:space="preserve"> ADDIN EN.CITE </w:instrText>
      </w:r>
      <w:r w:rsidR="002D7A98">
        <w:fldChar w:fldCharType="begin">
          <w:fldData xml:space="preserve">PEVuZE5vdGU+PENpdGU+PEF1dGhvcj5XaWxraW5zb248L0F1dGhvcj48WWVhcj4yMDE2PC9ZZWFy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</w:fldData>
        </w:fldChar>
      </w:r>
      <w:r w:rsidR="002D7A98">
        <w:instrText xml:space="preserve"> ADDIN EN.CITE.DATA </w:instrText>
      </w:r>
      <w:r w:rsidR="002D7A98">
        <w:fldChar w:fldCharType="end"/>
      </w:r>
      <w:r w:rsidR="005807F8">
        <w:fldChar w:fldCharType="separate"/>
      </w:r>
      <w:r w:rsidR="002D7A98">
        <w:rPr>
          <w:noProof/>
        </w:rPr>
        <w:t>[21]</w:t>
      </w:r>
      <w:r w:rsidR="005807F8">
        <w:fldChar w:fldCharType="end"/>
      </w:r>
    </w:p>
    <w:p w14:paraId="4E2A4523" w14:textId="7960AE1E" w:rsidR="007C3156" w:rsidRDefault="00EA0370">
      <w:bookmarkStart w:id="1" w:name="_heading=h.30j0zll" w:colFirst="0" w:colLast="0"/>
      <w:bookmarkEnd w:id="1"/>
      <w:r>
        <w:t xml:space="preserve">The </w:t>
      </w:r>
      <w:r w:rsidR="00AE6EAF">
        <w:t xml:space="preserve">decision </w:t>
      </w:r>
      <w:r>
        <w:t>model was based on a</w:t>
      </w:r>
      <w:r w:rsidR="00326F22">
        <w:t xml:space="preserve"> previously developed diabetes model and </w:t>
      </w:r>
      <w:r w:rsidR="00102AE1">
        <w:t>a</w:t>
      </w:r>
      <w:r w:rsidR="008A710A">
        <w:t>n innovative</w:t>
      </w:r>
      <w:r w:rsidR="00102AE1">
        <w:t xml:space="preserve"> de novo </w:t>
      </w:r>
      <w:r w:rsidR="00326F22">
        <w:t xml:space="preserve">depression component </w:t>
      </w:r>
      <w:r w:rsidR="00AE6EAF">
        <w:fldChar w:fldCharType="begin">
          <w:fldData xml:space="preserve">PEVuZE5vdGU+PENpdGU+PEF1dGhvcj5DbGFya2U8L0F1dGhvcj48WWVhcj4yMDA0PC9ZZWFyPjxS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</w:fldData>
        </w:fldChar>
      </w:r>
      <w:r w:rsidR="002D7A98">
        <w:instrText xml:space="preserve"> ADDIN EN.CITE </w:instrText>
      </w:r>
      <w:r w:rsidR="002D7A98">
        <w:fldChar w:fldCharType="begin">
          <w:fldData xml:space="preserve">PEVuZE5vdGU+PENpdGU+PEF1dGhvcj5DbGFya2U8L0F1dGhvcj48WWVhcj4yMDA0PC9ZZWFyPjxS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</w:fldData>
        </w:fldChar>
      </w:r>
      <w:r w:rsidR="002D7A98">
        <w:instrText xml:space="preserve"> ADDIN EN.CITE.DATA </w:instrText>
      </w:r>
      <w:r w:rsidR="002D7A98">
        <w:fldChar w:fldCharType="end"/>
      </w:r>
      <w:r w:rsidR="00AE6EAF">
        <w:fldChar w:fldCharType="separate"/>
      </w:r>
      <w:r w:rsidR="002D7A98">
        <w:rPr>
          <w:noProof/>
        </w:rPr>
        <w:t>[14, 22-24]</w:t>
      </w:r>
      <w:r w:rsidR="00AE6EAF">
        <w:fldChar w:fldCharType="end"/>
      </w:r>
      <w:r w:rsidR="00AE6EAF">
        <w:t>.</w:t>
      </w:r>
      <w:r w:rsidR="00326F22">
        <w:t xml:space="preserve"> </w:t>
      </w:r>
      <w:r w:rsidR="0086481F">
        <w:t xml:space="preserve">All patients enter the model with known </w:t>
      </w:r>
      <w:r w:rsidR="00A537CD">
        <w:t xml:space="preserve">diabetes and </w:t>
      </w:r>
      <w:r w:rsidR="0086481F">
        <w:t xml:space="preserve">depression. </w:t>
      </w:r>
      <w:r w:rsidR="00326F22">
        <w:t xml:space="preserve">The treatment options modelled are those included in the </w:t>
      </w:r>
      <w:r w:rsidR="00AE6EAF" w:rsidRPr="00AE6EAF">
        <w:t xml:space="preserve">DiaDeM </w:t>
      </w:r>
      <w:r w:rsidR="00326F22">
        <w:t xml:space="preserve">trial: </w:t>
      </w:r>
      <w:r w:rsidR="003B0702">
        <w:t xml:space="preserve">BA in addition to </w:t>
      </w:r>
      <w:r w:rsidR="001E70C3">
        <w:t>usual care</w:t>
      </w:r>
      <w:r w:rsidR="00326F22">
        <w:t xml:space="preserve"> vs</w:t>
      </w:r>
      <w:r w:rsidR="001E70C3">
        <w:t>.</w:t>
      </w:r>
      <w:r w:rsidR="00326F22">
        <w:t xml:space="preserve"> </w:t>
      </w:r>
      <w:r w:rsidR="007C3156">
        <w:t xml:space="preserve">“optimised” </w:t>
      </w:r>
      <w:r w:rsidR="001E70C3">
        <w:t>usual care</w:t>
      </w:r>
      <w:r w:rsidR="00326F22">
        <w:t xml:space="preserve">. </w:t>
      </w:r>
      <w:r w:rsidR="007C3156">
        <w:t xml:space="preserve">The BA intervention is delivered in </w:t>
      </w:r>
      <w:bookmarkStart w:id="2" w:name="_Hlk193875492"/>
      <w:r w:rsidR="007C3156">
        <w:t>six face-to-face or online sessions by a trained (non-mental health) facilitator. The usual care comparator is the prevailing mix of pharmacological and non-pharmacological treatments used in Pakistan</w:t>
      </w:r>
      <w:bookmarkEnd w:id="2"/>
      <w:r w:rsidR="007C3156">
        <w:t>, “optimisation” in this case is the provision of an information leaflet with details for accessing care locally</w:t>
      </w:r>
      <w:r w:rsidR="002B5AC2">
        <w:t xml:space="preserve"> </w:t>
      </w:r>
      <w:r w:rsidR="002B5AC2">
        <w:fldChar w:fldCharType="begin"/>
      </w:r>
      <w:r w:rsidR="002D7A98">
        <w:instrText xml:space="preserve"> ADDIN EN.CITE &lt;EndNote&gt;&lt;Cite&gt;&lt;Author&gt;Siddiqui&lt;/Author&gt;&lt;Year&gt;2023&lt;/Year&gt;&lt;RecNum&gt;80&lt;/RecNum&gt;&lt;DisplayText&gt;[25]&lt;/DisplayText&gt;&lt;record&gt;&lt;rec-number&gt;80&lt;/rec-number&gt;&lt;foreign-keys&gt;&lt;key app="EN" db-id="p5ftvpwwdxdp5ee5xzqp9d9vx9a5pdzxp20z" timestamp="1722597905"&gt;80&lt;/key&gt;&lt;/foreign-keys&gt;&lt;ref-type name="Journal Article"&gt;17&lt;/ref-type&gt;&lt;contributors&gt;&lt;authors&gt;&lt;author&gt;Siddiqui, Faraz&lt;/author&gt;&lt;author&gt;Aslam, Faiza&lt;/author&gt;&lt;author&gt;Ahmed, Naveed&lt;/author&gt;&lt;author&gt;Afaq, Saima&lt;/author&gt;&lt;author&gt;Khan, Asima&lt;/author&gt;&lt;author&gt;Keding, Ada&lt;/author&gt;&lt;author&gt;Walker, Simon&lt;/author&gt;&lt;author&gt;Jennings, Hannah Maria&lt;/author&gt;&lt;author&gt;Zavala, Gerardo A&lt;/author&gt;&lt;author&gt;Ekers, David&lt;/author&gt;&lt;author&gt;Fottrell, Edward&lt;/author&gt;&lt;author&gt;Hewitt, Catherine&lt;/author&gt;&lt;author&gt;Haq, Zia Ul&lt;/author&gt;&lt;author&gt;Siddiqi, Najma&lt;/author&gt;&lt;/authors&gt;&lt;/contributors&gt;&lt;titles&gt;&lt;title&gt;Effectiveness and cost-effectiveness of a culturally tailored Behavioural Activation intervention (DiaDeM) for treating Depression in Type 2 Diabetes: Protocol for a parallel arm, multi-country, randomised controlled trial in South Asia&lt;/title&gt;&lt;secondary-title&gt;medRxiv&lt;/secondary-title&gt;&lt;/titles&gt;&lt;periodical&gt;&lt;full-title&gt;medRxiv&lt;/full-title&gt;&lt;/periodical&gt;&lt;pages&gt;2023.08.11.23294009&lt;/pages&gt;&lt;dates&gt;&lt;year&gt;2023&lt;/year&gt;&lt;/dates&gt;&lt;urls&gt;&lt;related-urls&gt;&lt;url&gt;https://www.medrxiv.org/content/medrxiv/early/2023/08/16/2023.08.11.23294009.full.pdf&lt;/url&gt;&lt;/related-urls&gt;&lt;/urls&gt;&lt;electronic-resource-num&gt;10.1101/2023.08.11.23294009&lt;/electronic-resource-num&gt;&lt;/record&gt;&lt;/Cite&gt;&lt;/EndNote&gt;</w:instrText>
      </w:r>
      <w:r w:rsidR="002B5AC2">
        <w:fldChar w:fldCharType="separate"/>
      </w:r>
      <w:r w:rsidR="002D7A98">
        <w:rPr>
          <w:noProof/>
        </w:rPr>
        <w:t>[25]</w:t>
      </w:r>
      <w:r w:rsidR="002B5AC2">
        <w:fldChar w:fldCharType="end"/>
      </w:r>
      <w:r w:rsidR="007C3156">
        <w:t xml:space="preserve">. </w:t>
      </w:r>
    </w:p>
    <w:p w14:paraId="00000050" w14:textId="3CF2D89F" w:rsidR="007C098D" w:rsidRDefault="00BB242D">
      <w:r>
        <w:t>Next, we</w:t>
      </w:r>
      <w:r w:rsidR="00B41C38">
        <w:t xml:space="preserve"> </w:t>
      </w:r>
      <w:r w:rsidR="00326F22">
        <w:t>describe the diabetes model, then the depression model and finally we describe the nature of their interaction.</w:t>
      </w:r>
      <w:r w:rsidR="003E7B1E">
        <w:t xml:space="preserve"> </w:t>
      </w:r>
      <w:r>
        <w:t xml:space="preserve">This model was developed in R and the Viking computing cluster at the University of York was used to carry out all analyses </w:t>
      </w:r>
      <w:r>
        <w:fldChar w:fldCharType="begin"/>
      </w:r>
      <w:r w:rsidR="002D7A98">
        <w:instrText xml:space="preserve"> ADDIN EN.CITE &lt;EndNote&gt;&lt;Cite&gt;&lt;Author&gt;R Core Team&lt;/Author&gt;&lt;Year&gt;2021&lt;/Year&gt;&lt;RecNum&gt;44&lt;/RecNum&gt;&lt;DisplayText&gt;[26]&lt;/DisplayText&gt;&lt;record&gt;&lt;rec-number&gt;44&lt;/rec-number&gt;&lt;foreign-keys&gt;&lt;key app="EN" db-id="p5ftvpwwdxdp5ee5xzqp9d9vx9a5pdzxp20z" timestamp="1646654453"&gt;44&lt;/key&gt;&lt;/foreign-keys&gt;&lt;ref-type name="Computer Program"&gt;9&lt;/ref-type&gt;&lt;contributors&gt;&lt;authors&gt;&lt;author&gt;R Core Team,&lt;/author&gt;&lt;/authors&gt;&lt;/contributors&gt;&lt;titles&gt;&lt;title&gt;R: A language and environment for statistical computing. R Foundation for Statistical Computing&lt;/title&gt;&lt;/titles&gt;&lt;dates&gt;&lt;year&gt;2021&lt;/year&gt;&lt;/dates&gt;&lt;pub-location&gt;Vienna, Austria&lt;/pub-location&gt;&lt;publisher&gt;R Foundation for Statistical Computing&lt;/publisher&gt;&lt;urls&gt;&lt;/urls&gt;&lt;/record&gt;&lt;/Cite&gt;&lt;/EndNote&gt;</w:instrText>
      </w:r>
      <w:r>
        <w:fldChar w:fldCharType="separate"/>
      </w:r>
      <w:r w:rsidR="002D7A98">
        <w:rPr>
          <w:noProof/>
        </w:rPr>
        <w:t>[26]</w:t>
      </w:r>
      <w:r>
        <w:fldChar w:fldCharType="end"/>
      </w:r>
      <w:r>
        <w:t>.</w:t>
      </w:r>
    </w:p>
    <w:p w14:paraId="06D6E7EF" w14:textId="5E2DD86C" w:rsidR="00560515" w:rsidRDefault="00560515" w:rsidP="00560515">
      <w:pPr>
        <w:pStyle w:val="Heading3"/>
      </w:pPr>
      <w:r>
        <w:t>Patient and public involvement</w:t>
      </w:r>
    </w:p>
    <w:p w14:paraId="3A5D71F2" w14:textId="2893687F" w:rsidR="00C05C53" w:rsidRDefault="008668F9">
      <w:r>
        <w:t>Th</w:t>
      </w:r>
      <w:r w:rsidR="00F03AA8">
        <w:t xml:space="preserve">e model was produced in collaboration with local researchers and </w:t>
      </w:r>
      <w:r w:rsidR="006D10D8">
        <w:t xml:space="preserve">the </w:t>
      </w:r>
      <w:r w:rsidR="003D2CAC">
        <w:t xml:space="preserve">international </w:t>
      </w:r>
      <w:r w:rsidR="003D2CAC" w:rsidRPr="00AE6EAF">
        <w:t xml:space="preserve">DiaDeM </w:t>
      </w:r>
      <w:r w:rsidR="006D10D8">
        <w:t>advisory group</w:t>
      </w:r>
      <w:r w:rsidR="00810E63">
        <w:t xml:space="preserve">, which included academics, policy makers and patient representatives. </w:t>
      </w:r>
    </w:p>
    <w:p w14:paraId="00000051" w14:textId="77777777" w:rsidR="007C098D" w:rsidRDefault="00326F22">
      <w:pPr>
        <w:pStyle w:val="Heading2"/>
      </w:pPr>
      <w:r>
        <w:t>Diabetes model</w:t>
      </w:r>
    </w:p>
    <w:p w14:paraId="00000057" w14:textId="6858BE87" w:rsidR="007C098D" w:rsidRDefault="00326F22">
      <w:bookmarkStart w:id="3" w:name="_heading=h.1fob9te" w:colFirst="0" w:colLast="0"/>
      <w:bookmarkEnd w:id="3"/>
      <w:r>
        <w:t xml:space="preserve">The diabetes component of the model is based on the </w:t>
      </w:r>
      <w:r w:rsidR="00DB5AAF">
        <w:t>‘</w:t>
      </w:r>
      <w:r>
        <w:t xml:space="preserve">United Kingdom </w:t>
      </w:r>
      <w:r w:rsidR="000F449D">
        <w:t xml:space="preserve">Prospective </w:t>
      </w:r>
      <w:r>
        <w:t>Diabetes Study</w:t>
      </w:r>
      <w:r w:rsidR="00DB5AAF">
        <w:t>’</w:t>
      </w:r>
      <w:r>
        <w:t xml:space="preserve"> (UKPDS) Outcomes Model 2 </w:t>
      </w:r>
      <w:r w:rsidR="00647CD3">
        <w:t>which captures the risk of diabetes complications and mortality over an individual’s lifetime based on their characteristics</w:t>
      </w:r>
      <w:r w:rsidR="008552EF">
        <w:t xml:space="preserve"> including general characteristics</w:t>
      </w:r>
      <w:r w:rsidR="00797A1D">
        <w:t xml:space="preserve"> (e.g. </w:t>
      </w:r>
      <w:r w:rsidR="00647CD3">
        <w:t xml:space="preserve"> age, gender</w:t>
      </w:r>
      <w:r w:rsidR="00797A1D">
        <w:t>, years with diabetes)</w:t>
      </w:r>
      <w:r w:rsidR="00647CD3">
        <w:t xml:space="preserve"> and</w:t>
      </w:r>
      <w:r w:rsidR="00797A1D">
        <w:t xml:space="preserve"> a range of </w:t>
      </w:r>
      <w:r w:rsidR="008552EF">
        <w:t xml:space="preserve">risk factors and </w:t>
      </w:r>
      <w:r w:rsidR="00797A1D">
        <w:t xml:space="preserve">biomarkers (e.g. </w:t>
      </w:r>
      <w:r w:rsidR="00647CD3">
        <w:t>HbA</w:t>
      </w:r>
      <w:r w:rsidR="00647CD3" w:rsidRPr="005F51B8">
        <w:rPr>
          <w:vertAlign w:val="subscript"/>
        </w:rPr>
        <w:t>1c</w:t>
      </w:r>
      <w:r w:rsidR="00647CD3">
        <w:t xml:space="preserve"> </w:t>
      </w:r>
      <w:r w:rsidR="00797A1D">
        <w:t xml:space="preserve">and </w:t>
      </w:r>
      <w:r w:rsidR="00F8539A">
        <w:t xml:space="preserve">estimate </w:t>
      </w:r>
      <w:r w:rsidR="00F8539A" w:rsidRPr="00402117">
        <w:t>glomerular filtration rate</w:t>
      </w:r>
      <w:r w:rsidR="00F8539A">
        <w:t xml:space="preserve"> (</w:t>
      </w:r>
      <w:r w:rsidR="00797A1D">
        <w:t>eGFR</w:t>
      </w:r>
      <w:r w:rsidR="00F8539A">
        <w:t>)</w:t>
      </w:r>
      <w:r w:rsidR="00797A1D">
        <w:t xml:space="preserve">) </w:t>
      </w:r>
      <w:r w:rsidR="006A75E6">
        <w:fldChar w:fldCharType="begin">
          <w:fldData xml:space="preserve">PEVuZE5vdGU+PENpdGU+PEF1dGhvcj5IYXllczwvQXV0aG9yPjxZZWFyPjIwMTM8L1llYXI+PFJl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</w:fldData>
        </w:fldChar>
      </w:r>
      <w:r w:rsidR="002D7A98">
        <w:instrText xml:space="preserve"> ADDIN EN.CITE </w:instrText>
      </w:r>
      <w:r w:rsidR="002D7A98">
        <w:fldChar w:fldCharType="begin">
          <w:fldData xml:space="preserve">PEVuZE5vdGU+PENpdGU+PEF1dGhvcj5IYXllczwvQXV0aG9yPjxZZWFyPjIwMTM8L1llYXI+PFJl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</w:fldData>
        </w:fldChar>
      </w:r>
      <w:r w:rsidR="002D7A98">
        <w:instrText xml:space="preserve"> ADDIN EN.CITE.DATA </w:instrText>
      </w:r>
      <w:r w:rsidR="002D7A98">
        <w:fldChar w:fldCharType="end"/>
      </w:r>
      <w:r w:rsidR="006A75E6">
        <w:fldChar w:fldCharType="separate"/>
      </w:r>
      <w:r w:rsidR="002D7A98">
        <w:rPr>
          <w:noProof/>
        </w:rPr>
        <w:t>[23, 24]</w:t>
      </w:r>
      <w:r w:rsidR="006A75E6">
        <w:fldChar w:fldCharType="end"/>
      </w:r>
      <w:r w:rsidR="006A75E6">
        <w:t xml:space="preserve">. </w:t>
      </w:r>
      <w:r w:rsidR="00464203">
        <w:t>The model captures</w:t>
      </w:r>
      <w:r w:rsidR="00647CD3">
        <w:t xml:space="preserve"> the risk of</w:t>
      </w:r>
      <w:r w:rsidR="00464203">
        <w:t xml:space="preserve"> </w:t>
      </w:r>
      <w:r w:rsidR="00684A46">
        <w:t xml:space="preserve">the following </w:t>
      </w:r>
      <w:r w:rsidR="00464203">
        <w:t xml:space="preserve">diabetes </w:t>
      </w:r>
      <w:r>
        <w:t>complications</w:t>
      </w:r>
      <w:r w:rsidR="00684A46">
        <w:t>:</w:t>
      </w:r>
      <w:r>
        <w:t xml:space="preserve"> congestive heart failure, myocardial infarction, ischaemic heart disease, stroke, blindness, ulcer, amputation and renal failure. </w:t>
      </w:r>
      <w:r w:rsidR="003E7B1E">
        <w:t>In each year patient</w:t>
      </w:r>
      <w:r w:rsidR="00684A46">
        <w:t>s</w:t>
      </w:r>
      <w:r w:rsidR="003E7B1E">
        <w:t xml:space="preserve"> are at risk of dying and/or having a diabetes related complication. The risk of events depends on patient characteristics and any history of previous events in the model. Risk factors also </w:t>
      </w:r>
      <w:r w:rsidR="008552EF">
        <w:t xml:space="preserve">change </w:t>
      </w:r>
      <w:r w:rsidR="003E7B1E">
        <w:t xml:space="preserve">over time e.g. eGFR deteriorates with age </w:t>
      </w:r>
      <w:r w:rsidR="003E7B1E">
        <w:fldChar w:fldCharType="begin"/>
      </w:r>
      <w:r w:rsidR="002D7A98">
        <w:instrText xml:space="preserve"> ADDIN EN.CITE &lt;EndNote&gt;&lt;Cite&gt;&lt;Author&gt;Leal&lt;/Author&gt;&lt;Year&gt;2021&lt;/Year&gt;&lt;RecNum&gt;11&lt;/RecNum&gt;&lt;DisplayText&gt;[24]&lt;/DisplayText&gt;&lt;record&gt;&lt;rec-number&gt;11&lt;/rec-number&gt;&lt;foreign-keys&gt;&lt;key app="EN" db-id="p5ftvpwwdxdp5ee5xzqp9d9vx9a5pdzxp20z" timestamp="1633090875"&gt;11&lt;/key&gt;&lt;/foreign-keys&gt;&lt;ref-type name="Journal Article"&gt;17&lt;/ref-type&gt;&lt;contributors&gt;&lt;authors&gt;&lt;author&gt;Leal, Jose&lt;/author&gt;&lt;author&gt;Alva, Maria&lt;/author&gt;&lt;author&gt;Gregory, Vanessa&lt;/author&gt;&lt;author&gt;Hayes, Alison&lt;/author&gt;&lt;author&gt;Mihaylova, Borislava&lt;/author&gt;&lt;author&gt;Gray, Alastair M&lt;/author&gt;&lt;author&gt;Holman, Rury R&lt;/author&gt;&lt;author&gt;Clarke, Philip&lt;/author&gt;&lt;/authors&gt;&lt;/contributors&gt;&lt;titles&gt;&lt;title&gt;Estimating risk factor progression equations for the UKPDS Outcomes Model 2 (UKPDS 90)&lt;/title&gt;&lt;secondary-title&gt;Diabetic Medicine&lt;/secondary-title&gt;&lt;/titles&gt;&lt;periodical&gt;&lt;full-title&gt;Diabetic Medicine&lt;/full-title&gt;&lt;/periodical&gt;&lt;pages&gt;e14656&lt;/pages&gt;&lt;volume&gt;38&lt;/volume&gt;&lt;number&gt;10&lt;/number&gt;&lt;dates&gt;&lt;year&gt;2021&lt;/year&gt;&lt;/dates&gt;&lt;isbn&gt;0742-3071&lt;/isbn&gt;&lt;urls&gt;&lt;/urls&gt;&lt;/record&gt;&lt;/Cite&gt;&lt;/EndNote&gt;</w:instrText>
      </w:r>
      <w:r w:rsidR="003E7B1E">
        <w:fldChar w:fldCharType="separate"/>
      </w:r>
      <w:r w:rsidR="002D7A98">
        <w:rPr>
          <w:noProof/>
        </w:rPr>
        <w:t>[24]</w:t>
      </w:r>
      <w:r w:rsidR="003E7B1E">
        <w:fldChar w:fldCharType="end"/>
      </w:r>
      <w:r w:rsidR="003E7B1E">
        <w:t>.</w:t>
      </w:r>
      <w:r w:rsidR="008552EF">
        <w:t xml:space="preserve"> To reflect the Pakistani context, patient profiles are based on individuals attending a diabetes clinic in Pakistan (see section on patient population for further details).</w:t>
      </w:r>
      <w:r w:rsidR="008A710A">
        <w:t xml:space="preserve"> </w:t>
      </w:r>
      <w:r w:rsidR="008552EF">
        <w:t>A similar approach of accounting for national patient characteristics has recently been used to model diabetes in India</w:t>
      </w:r>
      <w:r w:rsidR="002B5AC2">
        <w:t xml:space="preserve"> </w:t>
      </w:r>
      <w:r w:rsidR="002B5AC2">
        <w:fldChar w:fldCharType="begin">
          <w:fldData xml:space="preserve">PEVuZE5vdGU+PENpdGU+PEF1dGhvcj5HdXB0YTwvQXV0aG9yPjxZZWFyPjIwMTk8L1llYXI+PFJl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</w:fldData>
        </w:fldChar>
      </w:r>
      <w:r w:rsidR="002D7A98">
        <w:instrText xml:space="preserve"> ADDIN EN.CITE </w:instrText>
      </w:r>
      <w:r w:rsidR="002D7A98">
        <w:fldChar w:fldCharType="begin">
          <w:fldData xml:space="preserve">PEVuZE5vdGU+PENpdGU+PEF1dGhvcj5HdXB0YTwvQXV0aG9yPjxZZWFyPjIwMTk8L1llYXI+PFJl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</w:fldData>
        </w:fldChar>
      </w:r>
      <w:r w:rsidR="002D7A98">
        <w:instrText xml:space="preserve"> ADDIN EN.CITE.DATA </w:instrText>
      </w:r>
      <w:r w:rsidR="002D7A98">
        <w:fldChar w:fldCharType="end"/>
      </w:r>
      <w:r w:rsidR="002B5AC2">
        <w:fldChar w:fldCharType="separate"/>
      </w:r>
      <w:r w:rsidR="002D7A98">
        <w:rPr>
          <w:noProof/>
        </w:rPr>
        <w:t>[27]</w:t>
      </w:r>
      <w:r w:rsidR="002B5AC2">
        <w:fldChar w:fldCharType="end"/>
      </w:r>
      <w:r w:rsidR="008552EF">
        <w:t xml:space="preserve">. </w:t>
      </w:r>
      <w:r w:rsidR="00E4692C">
        <w:t xml:space="preserve">To our knowledge this is the first time the UKPDS model has been adapted in this way to Pakistan. </w:t>
      </w:r>
      <w:r>
        <w:t>A schematic of the diabetes model is shown in</w:t>
      </w:r>
      <w:r w:rsidR="002E658A">
        <w:t xml:space="preserve"> appendix</w:t>
      </w:r>
      <w:r>
        <w:t xml:space="preserve"> </w:t>
      </w:r>
      <w:bookmarkStart w:id="4" w:name="_heading=h.3znysh7" w:colFirst="0" w:colLast="0"/>
      <w:bookmarkEnd w:id="4"/>
      <w:r w:rsidR="00D3421B">
        <w:t>Figure A1.</w:t>
      </w:r>
    </w:p>
    <w:p w14:paraId="00000058" w14:textId="77777777" w:rsidR="007C098D" w:rsidRDefault="00326F22">
      <w:pPr>
        <w:pStyle w:val="Heading2"/>
      </w:pPr>
      <w:r>
        <w:t>Depression model</w:t>
      </w:r>
    </w:p>
    <w:p w14:paraId="38AA467C" w14:textId="6252B83F" w:rsidR="0093134D" w:rsidRPr="0093134D" w:rsidRDefault="00326F22" w:rsidP="0093134D">
      <w:r>
        <w:t>Depression is modelled as a cyclical disease in which patients can</w:t>
      </w:r>
      <w:r w:rsidR="00800886">
        <w:t xml:space="preserve"> potentially</w:t>
      </w:r>
      <w:r>
        <w:t xml:space="preserve"> experience multiple depressive episodes</w:t>
      </w:r>
      <w:r w:rsidR="003E7B1E">
        <w:t xml:space="preserve"> </w:t>
      </w:r>
      <w:r w:rsidR="003E7B1E">
        <w:fldChar w:fldCharType="begin">
          <w:fldData xml:space="preserve">PEVuZE5vdGU+PENpdGU+PEF1dGhvcj5Ub3NoPC9BdXRob3I+PFllYXI+MjAxMzwvWWVhcj48UmVj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</w:fldData>
        </w:fldChar>
      </w:r>
      <w:r w:rsidR="002D7A98">
        <w:instrText xml:space="preserve"> ADDIN EN.CITE </w:instrText>
      </w:r>
      <w:r w:rsidR="002D7A98">
        <w:fldChar w:fldCharType="begin">
          <w:fldData xml:space="preserve">PEVuZE5vdGU+PENpdGU+PEF1dGhvcj5Ub3NoPC9BdXRob3I+PFllYXI+MjAxMzwvWWVhcj48UmVj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</w:fldData>
        </w:fldChar>
      </w:r>
      <w:r w:rsidR="002D7A98">
        <w:instrText xml:space="preserve"> ADDIN EN.CITE.DATA </w:instrText>
      </w:r>
      <w:r w:rsidR="002D7A98">
        <w:fldChar w:fldCharType="end"/>
      </w:r>
      <w:r w:rsidR="003E7B1E">
        <w:fldChar w:fldCharType="separate"/>
      </w:r>
      <w:r w:rsidR="002D7A98">
        <w:rPr>
          <w:noProof/>
        </w:rPr>
        <w:t>[14, 28]</w:t>
      </w:r>
      <w:r w:rsidR="003E7B1E">
        <w:fldChar w:fldCharType="end"/>
      </w:r>
      <w:r w:rsidR="003E7B1E">
        <w:t xml:space="preserve">. </w:t>
      </w:r>
      <w:r>
        <w:t xml:space="preserve">Employing a novel approach to depression modelling, we modelled outcomes at the level of individual </w:t>
      </w:r>
      <w:r w:rsidR="00B41C38">
        <w:t xml:space="preserve">depressive symptom </w:t>
      </w:r>
      <w:r>
        <w:t>scores captured by Patient Health Questionnaire-9 (PHQ-9)</w:t>
      </w:r>
      <w:r w:rsidR="0037764D">
        <w:t xml:space="preserve"> trajectories</w:t>
      </w:r>
      <w:r w:rsidR="002B3394">
        <w:t xml:space="preserve"> over time</w:t>
      </w:r>
      <w:r>
        <w:t xml:space="preserve"> (see</w:t>
      </w:r>
      <w:r w:rsidR="003B3425">
        <w:t xml:space="preserve"> Figure 1</w:t>
      </w:r>
      <w:r>
        <w:t xml:space="preserve">). </w:t>
      </w:r>
      <w:r w:rsidR="009325FD">
        <w:t>Individuals enter the model in a depressive episode, they then gradually recover (i.e. their PHQ</w:t>
      </w:r>
      <w:r w:rsidR="00A67FFB">
        <w:t>-</w:t>
      </w:r>
      <w:r w:rsidR="009325FD">
        <w:t xml:space="preserve">9 score decreases) with the rate of </w:t>
      </w:r>
      <w:r w:rsidR="009325FD">
        <w:lastRenderedPageBreak/>
        <w:t>recovery dependent on the time since the episode began and the treatment they receive. Throughout they are at risk of having a new depressive episode</w:t>
      </w:r>
      <w:r w:rsidR="003B393C">
        <w:t>, even if they have not recovered from the previous episode</w:t>
      </w:r>
      <w:r w:rsidR="009325FD">
        <w:t>. If they experience a new episode, their PHQ</w:t>
      </w:r>
      <w:r w:rsidR="00A67FFB">
        <w:t>-</w:t>
      </w:r>
      <w:r w:rsidR="009325FD">
        <w:t>9 score increases to a value which represents episodic depression for them</w:t>
      </w:r>
      <w:r w:rsidR="003B393C">
        <w:t xml:space="preserve"> (</w:t>
      </w:r>
      <w:r w:rsidR="0014565B">
        <w:t>this depends on their baseline PHQ-9 score and their lowest PHQ-9 score in the current episode)</w:t>
      </w:r>
      <w:r w:rsidR="009325FD">
        <w:t xml:space="preserve">, </w:t>
      </w:r>
      <w:r w:rsidR="0037764D">
        <w:t xml:space="preserve">after which </w:t>
      </w:r>
      <w:r w:rsidR="009325FD">
        <w:t xml:space="preserve">they begin recovering and the cycle starts again. </w:t>
      </w:r>
      <w:r w:rsidR="0037764D">
        <w:t xml:space="preserve">Evidence to inform the initial distribution of PHQ-9, the recovery rate and the </w:t>
      </w:r>
      <w:r w:rsidR="00671ABC">
        <w:t xml:space="preserve">risk of a </w:t>
      </w:r>
      <w:r w:rsidR="00671ABC" w:rsidRPr="0093134D">
        <w:t>new depressive episode was taken from the INDEPENDENT</w:t>
      </w:r>
      <w:r w:rsidR="00FF30FE">
        <w:t xml:space="preserve"> </w:t>
      </w:r>
      <w:r w:rsidR="000F1651">
        <w:t>study</w:t>
      </w:r>
      <w:r w:rsidR="005A1090">
        <w:t xml:space="preserve">, an </w:t>
      </w:r>
      <w:r w:rsidR="000F1651">
        <w:t xml:space="preserve">RCT of </w:t>
      </w:r>
      <w:r w:rsidR="005A1090">
        <w:t>individuals with depression and diabetes</w:t>
      </w:r>
      <w:r w:rsidR="000F1651">
        <w:t xml:space="preserve"> in India</w:t>
      </w:r>
      <w:r w:rsidR="00FF30FE">
        <w:t xml:space="preserve"> </w:t>
      </w:r>
      <w:r w:rsidR="00FF30FE">
        <w:fldChar w:fldCharType="begin">
          <w:fldData xml:space="preserve">PEVuZE5vdGU+PENpdGU+PEF1dGhvcj5BbGk8L0F1dGhvcj48WWVhcj4yMDIwPC9ZZWFyPjxSZWNO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</w:fldData>
        </w:fldChar>
      </w:r>
      <w:r w:rsidR="002D7A98">
        <w:instrText xml:space="preserve"> ADDIN EN.CITE </w:instrText>
      </w:r>
      <w:r w:rsidR="002D7A98">
        <w:fldChar w:fldCharType="begin">
          <w:fldData xml:space="preserve">PEVuZE5vdGU+PENpdGU+PEF1dGhvcj5BbGk8L0F1dGhvcj48WWVhcj4yMDIwPC9ZZWFyPjxSZWNO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</w:fldData>
        </w:fldChar>
      </w:r>
      <w:r w:rsidR="002D7A98">
        <w:instrText xml:space="preserve"> ADDIN EN.CITE.DATA </w:instrText>
      </w:r>
      <w:r w:rsidR="002D7A98">
        <w:fldChar w:fldCharType="end"/>
      </w:r>
      <w:r w:rsidR="00FF30FE">
        <w:fldChar w:fldCharType="separate"/>
      </w:r>
      <w:r w:rsidR="002D7A98">
        <w:rPr>
          <w:noProof/>
        </w:rPr>
        <w:t>[29]</w:t>
      </w:r>
      <w:r w:rsidR="00FF30FE">
        <w:fldChar w:fldCharType="end"/>
      </w:r>
      <w:r w:rsidR="00671ABC" w:rsidRPr="0093134D">
        <w:t xml:space="preserve"> (</w:t>
      </w:r>
      <w:r w:rsidR="0093134D" w:rsidRPr="0093134D">
        <w:t>further</w:t>
      </w:r>
      <w:r w:rsidR="00671ABC" w:rsidRPr="0093134D">
        <w:t xml:space="preserve"> details</w:t>
      </w:r>
      <w:r w:rsidR="0093134D" w:rsidRPr="0093134D">
        <w:t xml:space="preserve"> </w:t>
      </w:r>
      <w:r w:rsidR="00671ABC" w:rsidRPr="0093134D">
        <w:t>in Appendix A</w:t>
      </w:r>
      <w:r w:rsidR="00D3421B">
        <w:t>3</w:t>
      </w:r>
      <w:r w:rsidR="00671ABC" w:rsidRPr="0093134D">
        <w:t>)</w:t>
      </w:r>
      <w:r w:rsidR="0093134D" w:rsidRPr="0093134D">
        <w:t>.</w:t>
      </w:r>
      <w:r>
        <w:t xml:space="preserve"> </w:t>
      </w:r>
      <w:bookmarkStart w:id="5" w:name="_heading=h.2et92p0" w:colFirst="0" w:colLast="0"/>
      <w:bookmarkEnd w:id="5"/>
    </w:p>
    <w:p w14:paraId="3EC26FA7" w14:textId="0012FAA9" w:rsidR="00FA2BE2" w:rsidRPr="00FA2BE2" w:rsidRDefault="00D903BA" w:rsidP="00811ACB">
      <w:pPr>
        <w:jc w:val="center"/>
      </w:pPr>
      <w:r>
        <w:rPr>
          <w:noProof/>
        </w:rPr>
        <w:t>[INSERT FIG1]</w:t>
      </w:r>
    </w:p>
    <w:p w14:paraId="00000061" w14:textId="2C1F4959" w:rsidR="007C098D" w:rsidRDefault="00326F22">
      <w:pPr>
        <w:pStyle w:val="Heading2"/>
      </w:pPr>
      <w:r>
        <w:t xml:space="preserve">Interaction between </w:t>
      </w:r>
      <w:r w:rsidR="00A537CD">
        <w:t xml:space="preserve">diabetes and </w:t>
      </w:r>
      <w:r>
        <w:t>depression</w:t>
      </w:r>
    </w:p>
    <w:p w14:paraId="11B65A3B" w14:textId="01FE6360" w:rsidR="0093134D" w:rsidRPr="0093134D" w:rsidRDefault="004A2925" w:rsidP="0093134D">
      <w:r>
        <w:t>The model includes a</w:t>
      </w:r>
      <w:r w:rsidR="00326F22">
        <w:t xml:space="preserve"> </w:t>
      </w:r>
      <w:r w:rsidR="0098180D">
        <w:t>two-way</w:t>
      </w:r>
      <w:r w:rsidR="00326F22">
        <w:t xml:space="preserve"> interaction between </w:t>
      </w:r>
      <w:r w:rsidR="00A537CD">
        <w:t xml:space="preserve">diabetes and </w:t>
      </w:r>
      <w:r w:rsidR="00326F22">
        <w:t>depression</w:t>
      </w:r>
      <w:r w:rsidR="00056EAC">
        <w:t>. D</w:t>
      </w:r>
      <w:r>
        <w:t xml:space="preserve">epression </w:t>
      </w:r>
      <w:r w:rsidR="00264A47">
        <w:t xml:space="preserve">increasing </w:t>
      </w:r>
      <w:r>
        <w:t>the</w:t>
      </w:r>
      <w:r w:rsidR="00326F22">
        <w:t xml:space="preserve"> </w:t>
      </w:r>
      <w:r w:rsidR="00264A47">
        <w:t xml:space="preserve">risk of future </w:t>
      </w:r>
      <w:r w:rsidR="002532C9">
        <w:t xml:space="preserve">diabetes-related </w:t>
      </w:r>
      <w:r w:rsidR="00264A47">
        <w:t>events by impacting on an individual’s HbA</w:t>
      </w:r>
      <w:r w:rsidR="00264A47" w:rsidRPr="0093134D">
        <w:rPr>
          <w:vertAlign w:val="subscript"/>
        </w:rPr>
        <w:t>1c</w:t>
      </w:r>
      <w:r w:rsidR="00264A47">
        <w:t xml:space="preserve"> </w:t>
      </w:r>
      <w:r w:rsidR="002532C9">
        <w:t>levels</w:t>
      </w:r>
      <w:r w:rsidR="00056EAC">
        <w:t xml:space="preserve">, for example, because depression may result in worse </w:t>
      </w:r>
      <w:proofErr w:type="spellStart"/>
      <w:r w:rsidR="00056EAC">
        <w:t>self management</w:t>
      </w:r>
      <w:proofErr w:type="spellEnd"/>
      <w:r w:rsidR="00056EAC">
        <w:t xml:space="preserve"> of diabetes</w:t>
      </w:r>
      <w:r w:rsidR="00FF30FE">
        <w:t xml:space="preserve"> </w:t>
      </w:r>
      <w:r w:rsidR="00FF30FE">
        <w:fldChar w:fldCharType="begin"/>
      </w:r>
      <w:r w:rsidR="002D7A98">
        <w:instrText xml:space="preserve"> ADDIN EN.CITE &lt;EndNote&gt;&lt;Cite&gt;&lt;Author&gt;Schmitt&lt;/Author&gt;&lt;Year&gt;2021&lt;/Year&gt;&lt;RecNum&gt;81&lt;/RecNum&gt;&lt;DisplayText&gt;[30]&lt;/DisplayText&gt;&lt;record&gt;&lt;rec-number&gt;81&lt;/rec-number&gt;&lt;foreign-keys&gt;&lt;key app="EN" db-id="p5ftvpwwdxdp5ee5xzqp9d9vx9a5pdzxp20z" timestamp="1722598094"&gt;81&lt;/key&gt;&lt;/foreign-keys&gt;&lt;ref-type name="Journal Article"&gt;17&lt;/ref-type&gt;&lt;contributors&gt;&lt;authors&gt;&lt;author&gt;Schmitt, A.&lt;/author&gt;&lt;author&gt;Bendig, E.&lt;/author&gt;&lt;author&gt;Baumeister, H.&lt;/author&gt;&lt;author&gt;Hermanns, N.&lt;/author&gt;&lt;author&gt;Kulzer, B.&lt;/author&gt;&lt;/authors&gt;&lt;/contributors&gt;&lt;auth-address&gt;Research Institute of the Diabetes Academy Mergentheim, Diabetes Center Mergentheim.&amp;#xD;Department for Clinical Psychology and Psychotherapy, Institute of Psychology and Education, Ulm University.&lt;/auth-address&gt;&lt;titles&gt;&lt;title&gt;Associations of depression and diabetes distress with self-management behavior and glycemic control&lt;/title&gt;&lt;secondary-title&gt;Health Psychol&lt;/secondary-title&gt;&lt;/titles&gt;&lt;periodical&gt;&lt;full-title&gt;Health Psychol&lt;/full-title&gt;&lt;/periodical&gt;&lt;pages&gt;113-124&lt;/pages&gt;&lt;volume&gt;40&lt;/volume&gt;&lt;number&gt;2&lt;/number&gt;&lt;edition&gt;20201130&lt;/edition&gt;&lt;keywords&gt;&lt;keyword&gt;Adult&lt;/keyword&gt;&lt;keyword&gt;Cross-Sectional Studies&lt;/keyword&gt;&lt;keyword&gt;Depression/*psychology&lt;/keyword&gt;&lt;keyword&gt;Diabetes Mellitus, Type 2/*psychology&lt;/keyword&gt;&lt;keyword&gt;Female&lt;/keyword&gt;&lt;keyword&gt;Glycemic Control/*psychology&lt;/keyword&gt;&lt;keyword&gt;Humans&lt;/keyword&gt;&lt;keyword&gt;Male&lt;/keyword&gt;&lt;keyword&gt;Middle Aged&lt;/keyword&gt;&lt;keyword&gt;Self Report&lt;/keyword&gt;&lt;keyword&gt;Self-Management/*methods&lt;/keyword&gt;&lt;keyword&gt;Surveys and Questionnaires&lt;/keyword&gt;&lt;/keywords&gt;&lt;dates&gt;&lt;year&gt;2021&lt;/year&gt;&lt;pub-dates&gt;&lt;date&gt;Feb&lt;/date&gt;&lt;/pub-dates&gt;&lt;/dates&gt;&lt;isbn&gt;0278-6133&lt;/isbn&gt;&lt;accession-num&gt;33252963&lt;/accession-num&gt;&lt;urls&gt;&lt;/urls&gt;&lt;electronic-resource-num&gt;10.1037/hea0001037&lt;/electronic-resource-num&gt;&lt;remote-database-provider&gt;NLM&lt;/remote-database-provider&gt;&lt;language&gt;eng&lt;/language&gt;&lt;/record&gt;&lt;/Cite&gt;&lt;/EndNote&gt;</w:instrText>
      </w:r>
      <w:r w:rsidR="00FF30FE">
        <w:fldChar w:fldCharType="separate"/>
      </w:r>
      <w:r w:rsidR="002D7A98">
        <w:rPr>
          <w:noProof/>
        </w:rPr>
        <w:t>[30]</w:t>
      </w:r>
      <w:r w:rsidR="00FF30FE">
        <w:fldChar w:fldCharType="end"/>
      </w:r>
      <w:r w:rsidR="00056EAC">
        <w:t>.</w:t>
      </w:r>
      <w:r w:rsidR="002532C9">
        <w:t xml:space="preserve"> </w:t>
      </w:r>
      <w:r w:rsidR="00056EAC">
        <w:t>T</w:t>
      </w:r>
      <w:r w:rsidR="00264A47">
        <w:t>he occurrence of diabetes adverse events increasing the risk of new depressive episodes.</w:t>
      </w:r>
      <w:r w:rsidR="0003734D">
        <w:t xml:space="preserve"> The relationship between PHQ-9 and future HbA</w:t>
      </w:r>
      <w:r w:rsidR="0003734D" w:rsidRPr="0093134D">
        <w:rPr>
          <w:vertAlign w:val="subscript"/>
        </w:rPr>
        <w:t>1c</w:t>
      </w:r>
      <w:r w:rsidR="0003734D">
        <w:t xml:space="preserve"> was based on the INDEPENDENT study </w:t>
      </w:r>
      <w:r w:rsidR="00FF30FE">
        <w:fldChar w:fldCharType="begin">
          <w:fldData xml:space="preserve">PEVuZE5vdGU+PENpdGU+PEF1dGhvcj5BbGk8L0F1dGhvcj48WWVhcj4yMDIwPC9ZZWFyPjxSZWNO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</w:fldData>
        </w:fldChar>
      </w:r>
      <w:r w:rsidR="002D7A98">
        <w:instrText xml:space="preserve"> ADDIN EN.CITE </w:instrText>
      </w:r>
      <w:r w:rsidR="002D7A98">
        <w:fldChar w:fldCharType="begin">
          <w:fldData xml:space="preserve">PEVuZE5vdGU+PENpdGU+PEF1dGhvcj5BbGk8L0F1dGhvcj48WWVhcj4yMDIwPC9ZZWFyPjxSZWNO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</w:fldData>
        </w:fldChar>
      </w:r>
      <w:r w:rsidR="002D7A98">
        <w:instrText xml:space="preserve"> ADDIN EN.CITE.DATA </w:instrText>
      </w:r>
      <w:r w:rsidR="002D7A98">
        <w:fldChar w:fldCharType="end"/>
      </w:r>
      <w:r w:rsidR="00FF30FE">
        <w:fldChar w:fldCharType="separate"/>
      </w:r>
      <w:r w:rsidR="002D7A98">
        <w:rPr>
          <w:noProof/>
        </w:rPr>
        <w:t>[29]</w:t>
      </w:r>
      <w:r w:rsidR="00FF30FE">
        <w:fldChar w:fldCharType="end"/>
      </w:r>
      <w:r w:rsidR="00FF30FE">
        <w:t>. T</w:t>
      </w:r>
      <w:r w:rsidR="0003734D">
        <w:t xml:space="preserve">he increased risk of depressive episodes following </w:t>
      </w:r>
      <w:r w:rsidR="00082E64">
        <w:t xml:space="preserve">diabetes-related </w:t>
      </w:r>
      <w:r w:rsidR="0003734D">
        <w:t>complications was based on a published study</w:t>
      </w:r>
      <w:r w:rsidR="00F407A6">
        <w:t xml:space="preserve"> examining the relationship between complications and incidence of depression</w:t>
      </w:r>
      <w:r w:rsidR="0003734D">
        <w:t xml:space="preserve"> (see Appendix </w:t>
      </w:r>
      <w:r w:rsidR="0093134D">
        <w:t>A</w:t>
      </w:r>
      <w:r w:rsidR="00D3421B">
        <w:t>3</w:t>
      </w:r>
      <w:r w:rsidR="0093134D">
        <w:t xml:space="preserve"> </w:t>
      </w:r>
      <w:r w:rsidR="0003734D">
        <w:t xml:space="preserve">for further details) </w:t>
      </w:r>
      <w:r w:rsidR="0093134D">
        <w:fldChar w:fldCharType="begin">
          <w:fldData xml:space="preserve">PEVuZE5vdGU+PENpdGU+PEF1dGhvcj52YW4gU3RlZW5iZXJnZW4tV2VpamVuYnVyZzwvQXV0aG9y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</w:fldData>
        </w:fldChar>
      </w:r>
      <w:r w:rsidR="002D7A98">
        <w:instrText xml:space="preserve"> ADDIN EN.CITE </w:instrText>
      </w:r>
      <w:r w:rsidR="002D7A98">
        <w:fldChar w:fldCharType="begin">
          <w:fldData xml:space="preserve">PEVuZE5vdGU+PENpdGU+PEF1dGhvcj52YW4gU3RlZW5iZXJnZW4tV2VpamVuYnVyZzwvQXV0aG9y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</w:fldData>
        </w:fldChar>
      </w:r>
      <w:r w:rsidR="002D7A98">
        <w:instrText xml:space="preserve"> ADDIN EN.CITE.DATA </w:instrText>
      </w:r>
      <w:r w:rsidR="002D7A98">
        <w:fldChar w:fldCharType="end"/>
      </w:r>
      <w:r w:rsidR="0093134D">
        <w:fldChar w:fldCharType="separate"/>
      </w:r>
      <w:r w:rsidR="002D7A98">
        <w:rPr>
          <w:noProof/>
        </w:rPr>
        <w:t>[31]</w:t>
      </w:r>
      <w:r w:rsidR="0093134D">
        <w:fldChar w:fldCharType="end"/>
      </w:r>
      <w:r w:rsidR="0093134D">
        <w:t xml:space="preserve">. </w:t>
      </w:r>
      <w:r w:rsidR="00326F22">
        <w:t>A schematic summarising the mechanism of this interaction is given in</w:t>
      </w:r>
      <w:r w:rsidR="003B3425">
        <w:t xml:space="preserve"> Figure 2</w:t>
      </w:r>
      <w:r w:rsidR="00326F22">
        <w:t>.</w:t>
      </w:r>
      <w:bookmarkStart w:id="6" w:name="_heading=h.tyjcwt" w:colFirst="0" w:colLast="0"/>
      <w:bookmarkEnd w:id="6"/>
    </w:p>
    <w:p w14:paraId="00000064" w14:textId="18D885D9" w:rsidR="007C098D" w:rsidRDefault="00A82688" w:rsidP="00811ACB">
      <w:pPr>
        <w:jc w:val="center"/>
      </w:pPr>
      <w:r>
        <w:rPr>
          <w:noProof/>
        </w:rPr>
        <w:t>[INSERT FIG2]</w:t>
      </w:r>
    </w:p>
    <w:p w14:paraId="723E11F6" w14:textId="6C1416DB" w:rsidR="00671ABC" w:rsidRDefault="00671ABC" w:rsidP="00671ABC">
      <w:pPr>
        <w:pStyle w:val="Heading3"/>
      </w:pPr>
      <w:r>
        <w:t xml:space="preserve">Treatment effect for </w:t>
      </w:r>
      <w:r w:rsidR="00F407A6">
        <w:t>Behavioural Activation</w:t>
      </w:r>
    </w:p>
    <w:p w14:paraId="534DEE54" w14:textId="766B0E55" w:rsidR="00671ABC" w:rsidRPr="00645A62" w:rsidRDefault="00671ABC">
      <w:r>
        <w:t xml:space="preserve">A large, network meta-analysis (NMA) of psychological therapies </w:t>
      </w:r>
      <w:r w:rsidR="008B1590">
        <w:t xml:space="preserve">found that </w:t>
      </w:r>
      <w:r>
        <w:t xml:space="preserve">BA relative to </w:t>
      </w:r>
      <w:r w:rsidR="00891948">
        <w:t xml:space="preserve">“care as </w:t>
      </w:r>
      <w:r w:rsidR="006043D4">
        <w:t>usual</w:t>
      </w:r>
      <w:r w:rsidR="00891948">
        <w:t>”</w:t>
      </w:r>
      <w:r w:rsidR="000E797F">
        <w:t xml:space="preserve"> </w:t>
      </w:r>
      <w:r w:rsidR="008B1590">
        <w:t>resulted in a standardized mean difference (SMD) of</w:t>
      </w:r>
      <w:r w:rsidR="000E797F">
        <w:t xml:space="preserve"> -0.73 with a 95% confidence interval </w:t>
      </w:r>
      <w:r w:rsidR="000E797F" w:rsidRPr="000E797F">
        <w:t>–0.95 to –0.52</w:t>
      </w:r>
      <w:r w:rsidR="008B1590">
        <w:t>, where negative values indicate improvement on a continuous outcome scale</w:t>
      </w:r>
      <w:r w:rsidR="000E797F">
        <w:t xml:space="preserve"> </w:t>
      </w:r>
      <w:r w:rsidR="000E797F">
        <w:fldChar w:fldCharType="begin"/>
      </w:r>
      <w:r w:rsidR="002D7A98">
        <w:instrText xml:space="preserve"> ADDIN EN.CITE &lt;EndNote&gt;&lt;Cite&gt;&lt;Author&gt;Cuijpers&lt;/Author&gt;&lt;Year&gt;2021&lt;/Year&gt;&lt;RecNum&gt;36&lt;/RecNum&gt;&lt;DisplayText&gt;[32]&lt;/DisplayText&gt;&lt;record&gt;&lt;rec-number&gt;36&lt;/rec-number&gt;&lt;foreign-keys&gt;&lt;key app="EN" db-id="p5ftvpwwdxdp5ee5xzqp9d9vx9a5pdzxp20z" timestamp="1643304824"&gt;36&lt;/key&gt;&lt;/foreign-keys&gt;&lt;ref-type name="Journal Article"&gt;17&lt;/ref-type&gt;&lt;contributors&gt;&lt;authors&gt;&lt;author&gt;Cuijpers, Pim&lt;/author&gt;&lt;author&gt;Quero, Soledad&lt;/author&gt;&lt;author&gt;Noma, Hisashi&lt;/author&gt;&lt;author&gt;Ciharova, Marketa&lt;/author&gt;&lt;author&gt;Miguel, Clara&lt;/author&gt;&lt;author&gt;Karyotaki, Eirini&lt;/author&gt;&lt;author&gt;Cipriani, Andrea&lt;/author&gt;&lt;author&gt;Cristea, Ioana A&lt;/author&gt;&lt;author&gt;Furukawa, Toshi A&lt;/author&gt;&lt;/authors&gt;&lt;/contributors&gt;&lt;titles&gt;&lt;title&gt;Psychotherapies for depression: a network meta‐analysis covering efficacy, acceptability and long‐term outcomes of all main treatment types&lt;/title&gt;&lt;secondary-title&gt;World Psychiatry&lt;/secondary-title&gt;&lt;/titles&gt;&lt;periodical&gt;&lt;full-title&gt;World Psychiatry&lt;/full-title&gt;&lt;/periodical&gt;&lt;pages&gt;283-293&lt;/pages&gt;&lt;volume&gt;20&lt;/volume&gt;&lt;number&gt;2&lt;/number&gt;&lt;dates&gt;&lt;year&gt;2021&lt;/year&gt;&lt;/dates&gt;&lt;isbn&gt;1723-8617&lt;/isbn&gt;&lt;urls&gt;&lt;/urls&gt;&lt;/record&gt;&lt;/Cite&gt;&lt;/EndNote&gt;</w:instrText>
      </w:r>
      <w:r w:rsidR="000E797F">
        <w:fldChar w:fldCharType="separate"/>
      </w:r>
      <w:r w:rsidR="002D7A98">
        <w:rPr>
          <w:noProof/>
        </w:rPr>
        <w:t>[32]</w:t>
      </w:r>
      <w:r w:rsidR="000E797F">
        <w:fldChar w:fldCharType="end"/>
      </w:r>
      <w:r w:rsidR="000E797F">
        <w:t xml:space="preserve">. </w:t>
      </w:r>
      <w:r w:rsidR="008B1590">
        <w:t>T</w:t>
      </w:r>
      <w:r w:rsidR="008B1590" w:rsidRPr="0098180D">
        <w:t xml:space="preserve">o transport </w:t>
      </w:r>
      <w:r w:rsidR="008B1590">
        <w:t xml:space="preserve">this treatment effect </w:t>
      </w:r>
      <w:r w:rsidR="008B1590" w:rsidRPr="0098180D">
        <w:t xml:space="preserve">into our model </w:t>
      </w:r>
      <w:r w:rsidR="008B1590">
        <w:t xml:space="preserve">we assume that the BA impacts PHQ-9 though modifying the rate of recovery during a depressive episode. A calibration approach was used to </w:t>
      </w:r>
      <w:r w:rsidR="00B90850">
        <w:t xml:space="preserve">“back calculate” </w:t>
      </w:r>
      <w:r w:rsidR="008B1590">
        <w:t xml:space="preserve">the </w:t>
      </w:r>
      <w:r w:rsidR="00B90850">
        <w:t>change in</w:t>
      </w:r>
      <w:r w:rsidR="008B1590">
        <w:t xml:space="preserve"> rate of recovery </w:t>
      </w:r>
      <w:r w:rsidR="00B90850">
        <w:t xml:space="preserve">with BA </w:t>
      </w:r>
      <w:r w:rsidR="008B1590">
        <w:t xml:space="preserve">required </w:t>
      </w:r>
      <w:r w:rsidR="00B90850">
        <w:t xml:space="preserve">to </w:t>
      </w:r>
      <w:r w:rsidR="008B1590">
        <w:t>result in a -0.73 SMD on PHQ-9</w:t>
      </w:r>
      <w:r w:rsidR="00645A62">
        <w:t xml:space="preserve"> </w:t>
      </w:r>
      <w:r w:rsidR="00645A62">
        <w:fldChar w:fldCharType="begin"/>
      </w:r>
      <w:r w:rsidR="002D7A98">
        <w:instrText xml:space="preserve"> ADDIN EN.CITE &lt;EndNote&gt;&lt;Cite&gt;&lt;Author&gt;Kennedy&lt;/Author&gt;&lt;Year&gt;2001&lt;/Year&gt;&lt;RecNum&gt;41&lt;/RecNum&gt;&lt;DisplayText&gt;[33, 34]&lt;/DisplayText&gt;&lt;record&gt;&lt;rec-number&gt;41&lt;/rec-number&gt;&lt;foreign-keys&gt;&lt;key app="EN" db-id="p5ftvpwwdxdp5ee5xzqp9d9vx9a5pdzxp20z" timestamp="1644579967"&gt;41&lt;/key&gt;&lt;/foreign-keys&gt;&lt;ref-type name="Journal Article"&gt;17&lt;/ref-type&gt;&lt;contributors&gt;&lt;authors&gt;&lt;author&gt;Kennedy, Marc C&lt;/author&gt;&lt;author&gt;O&amp;apos;Hagan, Anthony&lt;/author&gt;&lt;/authors&gt;&lt;/contributors&gt;&lt;titles&gt;&lt;title&gt;Bayesian calibration of computer models&lt;/title&gt;&lt;secondary-title&gt;Journal of the Royal Statistical Society: Series B (Statistical Methodology)&lt;/secondary-title&gt;&lt;/titles&gt;&lt;periodical&gt;&lt;full-title&gt;Journal of the Royal Statistical Society: Series B (Statistical Methodology)&lt;/full-title&gt;&lt;/periodical&gt;&lt;pages&gt;425-464&lt;/pages&gt;&lt;volume&gt;63&lt;/volume&gt;&lt;number&gt;3&lt;/number&gt;&lt;dates&gt;&lt;year&gt;2001&lt;/year&gt;&lt;/dates&gt;&lt;isbn&gt;1369-7412&lt;/isbn&gt;&lt;urls&gt;&lt;/urls&gt;&lt;/record&gt;&lt;/Cite&gt;&lt;Cite&gt;&lt;Author&gt;Alarid-Escudero&lt;/Author&gt;&lt;Year&gt;2018&lt;/Year&gt;&lt;RecNum&gt;42&lt;/RecNum&gt;&lt;record&gt;&lt;rec-number&gt;42&lt;/rec-number&gt;&lt;foreign-keys&gt;&lt;key app="EN" db-id="p5ftvpwwdxdp5ee5xzqp9d9vx9a5pdzxp20z" timestamp="1644580026"&gt;42&lt;/key&gt;&lt;/foreign-keys&gt;&lt;ref-type name="Journal Article"&gt;17&lt;/ref-type&gt;&lt;contributors&gt;&lt;authors&gt;&lt;author&gt;Alarid-Escudero, Fernando&lt;/author&gt;&lt;author&gt;MacLehose, Richard F&lt;/author&gt;&lt;author&gt;Peralta, Yadira&lt;/author&gt;&lt;author&gt;Kuntz, Karen M&lt;/author&gt;&lt;author&gt;Enns, Eva A&lt;/author&gt;&lt;/authors&gt;&lt;/contributors&gt;&lt;titles&gt;&lt;title&gt;Nonidentifiability in model calibration and implications for medical decision making&lt;/title&gt;&lt;secondary-title&gt;Medical Decision Making&lt;/secondary-title&gt;&lt;/titles&gt;&lt;periodical&gt;&lt;full-title&gt;Medical Decision Making&lt;/full-title&gt;&lt;/periodical&gt;&lt;pages&gt;810-821&lt;/pages&gt;&lt;volume&gt;38&lt;/volume&gt;&lt;number&gt;7&lt;/number&gt;&lt;dates&gt;&lt;year&gt;2018&lt;/year&gt;&lt;/dates&gt;&lt;isbn&gt;0272-989X&lt;/isbn&gt;&lt;urls&gt;&lt;/urls&gt;&lt;/record&gt;&lt;/Cite&gt;&lt;/EndNote&gt;</w:instrText>
      </w:r>
      <w:r w:rsidR="00645A62">
        <w:fldChar w:fldCharType="separate"/>
      </w:r>
      <w:r w:rsidR="002D7A98">
        <w:rPr>
          <w:noProof/>
        </w:rPr>
        <w:t>[33, 34]</w:t>
      </w:r>
      <w:r w:rsidR="00645A62">
        <w:fldChar w:fldCharType="end"/>
      </w:r>
      <w:r w:rsidR="00123118">
        <w:t xml:space="preserve">. </w:t>
      </w:r>
      <w:r w:rsidR="00645A62">
        <w:t xml:space="preserve">It was found that </w:t>
      </w:r>
      <w:r w:rsidR="00645A62" w:rsidRPr="00645A62">
        <w:t>an SMD for PHQ-9 of 0.95</w:t>
      </w:r>
      <w:r w:rsidR="00645A62">
        <w:t xml:space="preserve"> was consistent with a doubling of the rate of recovery with BA relative to </w:t>
      </w:r>
      <w:r w:rsidR="00914751">
        <w:t>usual care</w:t>
      </w:r>
      <w:r w:rsidR="00645A62">
        <w:t xml:space="preserve">. See </w:t>
      </w:r>
      <w:r w:rsidR="00543E8A">
        <w:t xml:space="preserve">Figure 1 </w:t>
      </w:r>
      <w:r w:rsidR="00B90850">
        <w:t xml:space="preserve">for an illustration of the impact of BA on </w:t>
      </w:r>
      <w:r w:rsidR="00D3421B">
        <w:t xml:space="preserve">the </w:t>
      </w:r>
      <w:r w:rsidR="00B90850">
        <w:t xml:space="preserve">PHQ-9 time path and see </w:t>
      </w:r>
      <w:r>
        <w:t>appendix A</w:t>
      </w:r>
      <w:r w:rsidR="00D3421B">
        <w:t>3</w:t>
      </w:r>
      <w:r>
        <w:t xml:space="preserve"> for </w:t>
      </w:r>
      <w:r w:rsidR="00645A62">
        <w:t>full</w:t>
      </w:r>
      <w:r>
        <w:t xml:space="preserve"> details of the analysis</w:t>
      </w:r>
      <w:r w:rsidR="00645A62">
        <w:t>, including the characterisation of uncertainty.</w:t>
      </w:r>
    </w:p>
    <w:p w14:paraId="0000006A" w14:textId="77777777" w:rsidR="007C098D" w:rsidRDefault="00326F22">
      <w:pPr>
        <w:pStyle w:val="Heading2"/>
      </w:pPr>
      <w:bookmarkStart w:id="7" w:name="_Hlk139019343"/>
      <w:r>
        <w:t>Patient population</w:t>
      </w:r>
    </w:p>
    <w:p w14:paraId="34A3DBA1" w14:textId="6F844023" w:rsidR="009C3E09" w:rsidRDefault="00326F22">
      <w:r>
        <w:t xml:space="preserve">Patient profiles were </w:t>
      </w:r>
      <w:r w:rsidR="00DF61AE">
        <w:t>buil</w:t>
      </w:r>
      <w:r w:rsidR="00CA65BE">
        <w:t>t</w:t>
      </w:r>
      <w:r w:rsidR="00DF61AE">
        <w:t xml:space="preserve"> based on a representative population of individuals with diabetes from Pakistan using </w:t>
      </w:r>
      <w:r>
        <w:t>the Baqai Institute of Diabetology &amp; Endocrinology (BIDE) patient registry containing 28,942 individuals</w:t>
      </w:r>
      <w:r w:rsidR="00645A62">
        <w:t xml:space="preserve"> </w:t>
      </w:r>
      <w:r w:rsidR="00645A62">
        <w:fldChar w:fldCharType="begin"/>
      </w:r>
      <w:r w:rsidR="002D7A98">
        <w:instrText xml:space="preserve"> ADDIN EN.CITE &lt;EndNote&gt;&lt;Cite ExcludeAuth="1"&gt;&lt;Author&gt;Baqai Institute of Diabetology &amp;amp; Endocrinology&lt;/Author&gt;&lt;Year&gt;2023&lt;/Year&gt;&lt;RecNum&gt;63&lt;/RecNum&gt;&lt;DisplayText&gt;[35]&lt;/DisplayText&gt;&lt;record&gt;&lt;rec-number&gt;63&lt;/rec-number&gt;&lt;foreign-keys&gt;&lt;key app="EN" db-id="p5ftvpwwdxdp5ee5xzqp9d9vx9a5pdzxp20z" timestamp="1710426999"&gt;63&lt;/key&gt;&lt;/foreign-keys&gt;&lt;ref-type name="Web Page"&gt;12&lt;/ref-type&gt;&lt;contributors&gt;&lt;authors&gt;&lt;author&gt;Baqai Institute of Diabetology &amp;amp; Endocrinology,&lt;/author&gt;&lt;/authors&gt;&lt;/contributors&gt;&lt;titles&gt;&lt;title&gt;Patient registry &lt;/title&gt;&lt;/titles&gt;&lt;dates&gt;&lt;year&gt;2023&lt;/year&gt;&lt;/dates&gt;&lt;urls&gt;&lt;related-urls&gt;&lt;url&gt;https://bide.edu.pk/&lt;/url&gt;&lt;/related-urls&gt;&lt;/urls&gt;&lt;/record&gt;&lt;/Cite&gt;&lt;/EndNote&gt;</w:instrText>
      </w:r>
      <w:r w:rsidR="00645A62">
        <w:fldChar w:fldCharType="separate"/>
      </w:r>
      <w:r w:rsidR="002D7A98">
        <w:rPr>
          <w:noProof/>
        </w:rPr>
        <w:t>[35]</w:t>
      </w:r>
      <w:r w:rsidR="00645A62">
        <w:fldChar w:fldCharType="end"/>
      </w:r>
      <w:r>
        <w:t xml:space="preserve">. </w:t>
      </w:r>
      <w:bookmarkEnd w:id="7"/>
      <w:r w:rsidR="00A9555C">
        <w:t>I</w:t>
      </w:r>
      <w:r w:rsidR="009C3E09" w:rsidRPr="009C3E09">
        <w:t>nformation on disease history</w:t>
      </w:r>
      <w:r w:rsidR="009C3E09">
        <w:t xml:space="preserve"> and heart rate </w:t>
      </w:r>
      <w:r w:rsidR="006B0D84">
        <w:t xml:space="preserve">not captured in the registry </w:t>
      </w:r>
      <w:r w:rsidR="009C3E09">
        <w:t xml:space="preserve">were imputed using external data </w:t>
      </w:r>
      <w:r w:rsidR="009C3E09">
        <w:fldChar w:fldCharType="begin">
          <w:fldData xml:space="preserve">PEVuZE5vdGU+PENpdGU+PEF1dGhvcj5LZWFybnM8L0F1dGhvcj48WWVhcj4yMDE3PC9ZZWFyPjxS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</w:fldData>
        </w:fldChar>
      </w:r>
      <w:r w:rsidR="002D7A98">
        <w:instrText xml:space="preserve"> ADDIN EN.CITE </w:instrText>
      </w:r>
      <w:r w:rsidR="002D7A98">
        <w:fldChar w:fldCharType="begin">
          <w:fldData xml:space="preserve">PEVuZE5vdGU+PENpdGU+PEF1dGhvcj5LZWFybnM8L0F1dGhvcj48WWVhcj4yMDE3PC9ZZWFyPjxS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</w:fldData>
        </w:fldChar>
      </w:r>
      <w:r w:rsidR="002D7A98">
        <w:instrText xml:space="preserve"> ADDIN EN.CITE.DATA </w:instrText>
      </w:r>
      <w:r w:rsidR="002D7A98">
        <w:fldChar w:fldCharType="end"/>
      </w:r>
      <w:r w:rsidR="009C3E09">
        <w:fldChar w:fldCharType="separate"/>
      </w:r>
      <w:r w:rsidR="002D7A98">
        <w:rPr>
          <w:noProof/>
        </w:rPr>
        <w:t>[14, 29, 36]</w:t>
      </w:r>
      <w:r w:rsidR="009C3E09">
        <w:fldChar w:fldCharType="end"/>
      </w:r>
      <w:r w:rsidR="009C3E09">
        <w:t>.</w:t>
      </w:r>
      <w:r w:rsidR="00BB77B1">
        <w:t xml:space="preserve"> </w:t>
      </w:r>
      <w:r w:rsidR="00DF61AE">
        <w:t>The BIDE register did not include information on depression, so PHQ-9 scores were estimated for individuals based on the relationship observed between covariates and PHQ-9 in the INDEPENDENT trial</w:t>
      </w:r>
      <w:r w:rsidR="009C3E09">
        <w:t xml:space="preserve"> </w:t>
      </w:r>
      <w:r w:rsidR="009C3E09">
        <w:fldChar w:fldCharType="begin">
          <w:fldData xml:space="preserve">PEVuZE5vdGU+PENpdGU+PEF1dGhvcj5BbGk8L0F1dGhvcj48WWVhcj4yMDIwPC9ZZWFyPjxSZWNO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</w:fldData>
        </w:fldChar>
      </w:r>
      <w:r w:rsidR="002D7A98">
        <w:instrText xml:space="preserve"> ADDIN EN.CITE </w:instrText>
      </w:r>
      <w:r w:rsidR="002D7A98">
        <w:fldChar w:fldCharType="begin">
          <w:fldData xml:space="preserve">PEVuZE5vdGU+PENpdGU+PEF1dGhvcj5BbGk8L0F1dGhvcj48WWVhcj4yMDIwPC9ZZWFyPjxSZWNO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</w:fldData>
        </w:fldChar>
      </w:r>
      <w:r w:rsidR="002D7A98">
        <w:instrText xml:space="preserve"> ADDIN EN.CITE.DATA </w:instrText>
      </w:r>
      <w:r w:rsidR="002D7A98">
        <w:fldChar w:fldCharType="end"/>
      </w:r>
      <w:r w:rsidR="009C3E09">
        <w:fldChar w:fldCharType="separate"/>
      </w:r>
      <w:r w:rsidR="002D7A98">
        <w:rPr>
          <w:noProof/>
        </w:rPr>
        <w:t>[29]</w:t>
      </w:r>
      <w:r w:rsidR="009C3E09">
        <w:fldChar w:fldCharType="end"/>
      </w:r>
      <w:r w:rsidR="00796276">
        <w:t>, with uncertainty in predictions captured</w:t>
      </w:r>
      <w:r w:rsidR="00DF61AE">
        <w:t xml:space="preserve">. </w:t>
      </w:r>
      <w:r w:rsidR="0004087B">
        <w:t xml:space="preserve"> </w:t>
      </w:r>
      <w:r w:rsidR="006111AC" w:rsidRPr="006111AC">
        <w:t>Further, missing covariates were imputed using multiple imputation by chain equations</w:t>
      </w:r>
      <w:r w:rsidR="000229AA">
        <w:t xml:space="preserve"> (MICE)</w:t>
      </w:r>
      <w:r w:rsidR="006111AC" w:rsidRPr="006111AC">
        <w:t xml:space="preserve">, which produces imputations accounting for the underlying uncertainty. To account for variability in patients, we randomly sampled patient profiles from the created data set. It was assumed that the joint distribution of patient characteristics in </w:t>
      </w:r>
      <w:r w:rsidR="00884BE4">
        <w:t>our patient profile data set (based on BIDE and other</w:t>
      </w:r>
      <w:r w:rsidR="00796276">
        <w:t xml:space="preserve"> sources)</w:t>
      </w:r>
      <w:r w:rsidR="00884BE4">
        <w:t xml:space="preserve"> </w:t>
      </w:r>
      <w:r w:rsidR="006111AC" w:rsidRPr="006111AC">
        <w:t>represented the joint distribution in the population of interest.</w:t>
      </w:r>
      <w:r w:rsidR="00F00058">
        <w:t xml:space="preserve"> </w:t>
      </w:r>
      <w:r w:rsidR="00DF61AE">
        <w:t xml:space="preserve">Full details of the development of the patient population are available in the </w:t>
      </w:r>
      <w:r w:rsidR="009C3E09">
        <w:t>a</w:t>
      </w:r>
      <w:r w:rsidR="00DF61AE">
        <w:t xml:space="preserve">ppendix and descriptive statistics </w:t>
      </w:r>
      <w:r w:rsidR="006B0D84">
        <w:t xml:space="preserve">of the patient population for the analysis </w:t>
      </w:r>
      <w:r w:rsidR="00DF61AE">
        <w:t>are provided in</w:t>
      </w:r>
      <w:r w:rsidR="00D3421B">
        <w:t xml:space="preserve"> Table A2</w:t>
      </w:r>
      <w:r w:rsidR="00750148">
        <w:t>.</w:t>
      </w:r>
      <w:r w:rsidR="00DF61AE">
        <w:t xml:space="preserve">  </w:t>
      </w:r>
      <w:bookmarkStart w:id="8" w:name="_heading=h.2s8eyo1" w:colFirst="0" w:colLast="0"/>
      <w:bookmarkStart w:id="9" w:name="_heading=h.3tug3u37lns3" w:colFirst="0" w:colLast="0"/>
      <w:bookmarkEnd w:id="8"/>
      <w:bookmarkEnd w:id="9"/>
    </w:p>
    <w:p w14:paraId="0000006F" w14:textId="77777777" w:rsidR="007C098D" w:rsidRDefault="00326F22">
      <w:pPr>
        <w:pStyle w:val="Heading2"/>
      </w:pPr>
      <w:r>
        <w:lastRenderedPageBreak/>
        <w:t>Costs and Quality of life</w:t>
      </w:r>
    </w:p>
    <w:p w14:paraId="00000070" w14:textId="47852786" w:rsidR="007C098D" w:rsidRDefault="00750148">
      <w:pPr>
        <w:pStyle w:val="Heading3"/>
      </w:pPr>
      <w:bookmarkStart w:id="10" w:name="_heading=h.qmpm0mpb9r07" w:colFirst="0" w:colLast="0"/>
      <w:bookmarkEnd w:id="10"/>
      <w:r>
        <w:t>Costs</w:t>
      </w:r>
    </w:p>
    <w:p w14:paraId="00000071" w14:textId="75B9F82C" w:rsidR="007C098D" w:rsidRDefault="00750148">
      <w:bookmarkStart w:id="11" w:name="_Hlk139019405"/>
      <w:r>
        <w:t>A targeted</w:t>
      </w:r>
      <w:r w:rsidR="00326F22">
        <w:t xml:space="preserve"> review of Pakistani costing studies was conducted</w:t>
      </w:r>
      <w:r>
        <w:t xml:space="preserve"> to identify costs for the model</w:t>
      </w:r>
      <w:r w:rsidR="00326F22">
        <w:t xml:space="preserve">. </w:t>
      </w:r>
      <w:bookmarkEnd w:id="11"/>
      <w:r>
        <w:t>N</w:t>
      </w:r>
      <w:r w:rsidR="00326F22">
        <w:t xml:space="preserve">o studies were identified which provided all the necessary costing information reflecting all of the clinical events </w:t>
      </w:r>
      <w:r>
        <w:t>associated with diabetes</w:t>
      </w:r>
      <w:r w:rsidR="00326F22">
        <w:t xml:space="preserve">. However, a recent </w:t>
      </w:r>
      <w:r w:rsidR="0098180D">
        <w:t>high-quality</w:t>
      </w:r>
      <w:r w:rsidR="00326F22">
        <w:t xml:space="preserve"> study looking at general management costs associated with diabetes was identified</w:t>
      </w:r>
      <w:r w:rsidR="009C3E09">
        <w:t xml:space="preserve"> </w:t>
      </w:r>
      <w:r w:rsidR="009C3E09">
        <w:fldChar w:fldCharType="begin"/>
      </w:r>
      <w:r w:rsidR="002D7A98">
        <w:instrText xml:space="preserve"> ADDIN EN.CITE &lt;EndNote&gt;&lt;Cite&gt;&lt;Author&gt;Gupta&lt;/Author&gt;&lt;Year&gt;2020&lt;/Year&gt;&lt;RecNum&gt;56&lt;/RecNum&gt;&lt;DisplayText&gt;[37]&lt;/DisplayText&gt;&lt;record&gt;&lt;rec-number&gt;56&lt;/rec-number&gt;&lt;foreign-keys&gt;&lt;key app="EN" db-id="p5ftvpwwdxdp5ee5xzqp9d9vx9a5pdzxp20z" timestamp="1651166737"&gt;56&lt;/key&gt;&lt;/foreign-keys&gt;&lt;ref-type name="Journal Article"&gt;17&lt;/ref-type&gt;&lt;contributors&gt;&lt;authors&gt;&lt;author&gt;Gupta, &lt;/author&gt;&lt;author&gt;Singh, Kalpana&lt;/author&gt;&lt;author&gt;Shivashankar, Roopa&lt;/author&gt;&lt;author&gt;Singh, Kavita&lt;/author&gt;&lt;author&gt;Vamadevan, Ajay&lt;/author&gt;&lt;author&gt;Mohan, V&lt;/author&gt;&lt;author&gt;Kadir, Muhammad Masood&lt;/author&gt;&lt;author&gt;Tandon, Nikhil&lt;/author&gt;&lt;author&gt;Narayan, KM&lt;/author&gt;&lt;author&gt;Prabhakaran, Dorairaj&lt;/author&gt;&lt;/authors&gt;&lt;/contributors&gt;&lt;titles&gt;&lt;title&gt;Healthcare utilisation and expenditure patterns for cardio-metabolic diseases in South Asian cities: the CARRS Study&lt;/title&gt;&lt;secondary-title&gt;BMJ open&lt;/secondary-title&gt;&lt;/titles&gt;&lt;periodical&gt;&lt;full-title&gt;BMJ open&lt;/full-title&gt;&lt;/periodical&gt;&lt;pages&gt;e036317&lt;/pages&gt;&lt;volume&gt;10&lt;/volume&gt;&lt;number&gt;9&lt;/number&gt;&lt;dates&gt;&lt;year&gt;2020&lt;/year&gt;&lt;/dates&gt;&lt;isbn&gt;2044-6055&lt;/isbn&gt;&lt;urls&gt;&lt;/urls&gt;&lt;/record&gt;&lt;/Cite&gt;&lt;/EndNote&gt;</w:instrText>
      </w:r>
      <w:r w:rsidR="009C3E09">
        <w:fldChar w:fldCharType="separate"/>
      </w:r>
      <w:r w:rsidR="002D7A98">
        <w:rPr>
          <w:noProof/>
        </w:rPr>
        <w:t>[37]</w:t>
      </w:r>
      <w:r w:rsidR="009C3E09">
        <w:fldChar w:fldCharType="end"/>
      </w:r>
      <w:r w:rsidR="009C3E09">
        <w:t>. T</w:t>
      </w:r>
      <w:r w:rsidR="00326F22">
        <w:t xml:space="preserve">his provided </w:t>
      </w:r>
      <w:r w:rsidR="009C3E09">
        <w:t xml:space="preserve">an estimate of </w:t>
      </w:r>
      <w:r w:rsidR="00326F22">
        <w:t>background diabetes costs</w:t>
      </w:r>
      <w:r w:rsidR="001F538A">
        <w:t xml:space="preserve"> (i.e. routine care for diabetes and excluding diabetic events and complications)</w:t>
      </w:r>
      <w:r w:rsidR="002C13B8">
        <w:t xml:space="preserve"> for Pakistan</w:t>
      </w:r>
      <w:r w:rsidR="009C3E09">
        <w:t>.</w:t>
      </w:r>
      <w:r w:rsidR="00326F22">
        <w:t xml:space="preserve"> </w:t>
      </w:r>
      <w:r w:rsidR="00A75844">
        <w:t xml:space="preserve">Alva et al provided an estimate of </w:t>
      </w:r>
      <w:r w:rsidR="00AA1F04">
        <w:t xml:space="preserve">background diabetes costs, </w:t>
      </w:r>
      <w:r w:rsidR="00A75844">
        <w:t xml:space="preserve">diabetes </w:t>
      </w:r>
      <w:r w:rsidR="001F538A">
        <w:t xml:space="preserve">event and complication </w:t>
      </w:r>
      <w:r w:rsidR="00A75844">
        <w:t xml:space="preserve">related costs for the United Kingdom </w:t>
      </w:r>
      <w:r w:rsidR="00A75844">
        <w:fldChar w:fldCharType="begin"/>
      </w:r>
      <w:r w:rsidR="002D7A98">
        <w:instrText xml:space="preserve"> ADDIN EN.CITE &lt;EndNote&gt;&lt;Cite&gt;&lt;Author&gt;Alva&lt;/Author&gt;&lt;Year&gt;2015&lt;/Year&gt;&lt;RecNum&gt;10&lt;/RecNum&gt;&lt;DisplayText&gt;[38]&lt;/DisplayText&gt;&lt;record&gt;&lt;rec-number&gt;10&lt;/rec-number&gt;&lt;foreign-keys&gt;&lt;key app="EN" db-id="p5ftvpwwdxdp5ee5xzqp9d9vx9a5pdzxp20z" timestamp="1633090746"&gt;10&lt;/key&gt;&lt;/foreign-keys&gt;&lt;ref-type name="Journal Article"&gt;17&lt;/ref-type&gt;&lt;contributors&gt;&lt;authors&gt;&lt;author&gt;Alva, M. L.&lt;/author&gt;&lt;author&gt;Gray, A.&lt;/author&gt;&lt;author&gt;Mihaylova, B.&lt;/author&gt;&lt;author&gt;Leal, J.&lt;/author&gt;&lt;author&gt;Holman, R. R.&lt;/author&gt;&lt;/authors&gt;&lt;/contributors&gt;&lt;auth-address&gt;Health Economics Research Centre, Nuffield Department of Population Health, University of Oxford, Oxford, UK; RTI International, Washington, DC, USA.&lt;/auth-address&gt;&lt;titles&gt;&lt;title&gt;The impact of diabetes-related complications on healthcare costs: new results from the UKPDS (UKPDS 84)&lt;/title&gt;&lt;secondary-title&gt;Diabet Med&lt;/secondary-title&gt;&lt;/titles&gt;&lt;periodical&gt;&lt;full-title&gt;Diabet Med&lt;/full-title&gt;&lt;/periodical&gt;&lt;pages&gt;459-66&lt;/pages&gt;&lt;volume&gt;32&lt;/volume&gt;&lt;number&gt;4&lt;/number&gt;&lt;edition&gt;2014/12/03&lt;/edition&gt;&lt;keywords&gt;&lt;keyword&gt;Aged&lt;/keyword&gt;&lt;keyword&gt;Diabetes Complications/*economics&lt;/keyword&gt;&lt;keyword&gt;Diabetes Mellitus, Type 2/complications/*economics&lt;/keyword&gt;&lt;keyword&gt;Female&lt;/keyword&gt;&lt;keyword&gt;Health Care Costs/*statistics &amp;amp; numerical data&lt;/keyword&gt;&lt;keyword&gt;Hospital Costs/statistics &amp;amp; numerical data&lt;/keyword&gt;&lt;keyword&gt;Hospitalization/economics/statistics &amp;amp; numerical data&lt;/keyword&gt;&lt;keyword&gt;Humans&lt;/keyword&gt;&lt;keyword&gt;Male&lt;/keyword&gt;&lt;keyword&gt;Middle Aged&lt;/keyword&gt;&lt;keyword&gt;Prospective Studies&lt;/keyword&gt;&lt;keyword&gt;United Kingdom&lt;/keyword&gt;&lt;/keywords&gt;&lt;dates&gt;&lt;year&gt;2015&lt;/year&gt;&lt;pub-dates&gt;&lt;date&gt;Apr&lt;/date&gt;&lt;/pub-dates&gt;&lt;/dates&gt;&lt;isbn&gt;1464-5491 (Electronic)&amp;#xD;0742-3071 (Linking)&lt;/isbn&gt;&lt;accession-num&gt;25439048&lt;/accession-num&gt;&lt;urls&gt;&lt;related-urls&gt;&lt;url&gt;https://www.ncbi.nlm.nih.gov/pubmed/25439048&lt;/url&gt;&lt;/related-urls&gt;&lt;/urls&gt;&lt;electronic-resource-num&gt;10.1111/dme.12647&lt;/electronic-resource-num&gt;&lt;/record&gt;&lt;/Cite&gt;&lt;/EndNote&gt;</w:instrText>
      </w:r>
      <w:r w:rsidR="00A75844">
        <w:fldChar w:fldCharType="separate"/>
      </w:r>
      <w:r w:rsidR="002D7A98">
        <w:rPr>
          <w:noProof/>
        </w:rPr>
        <w:t>[38]</w:t>
      </w:r>
      <w:r w:rsidR="00A75844">
        <w:fldChar w:fldCharType="end"/>
      </w:r>
      <w:r w:rsidR="00A75844">
        <w:t xml:space="preserve">. </w:t>
      </w:r>
      <w:r w:rsidR="00326F22">
        <w:t xml:space="preserve">To estimate costs </w:t>
      </w:r>
      <w:r w:rsidR="009C3E09">
        <w:t>of diabetes related</w:t>
      </w:r>
      <w:r w:rsidR="00326F22">
        <w:t xml:space="preserve"> events</w:t>
      </w:r>
      <w:r w:rsidR="00A75844">
        <w:t xml:space="preserve"> in Pakistan</w:t>
      </w:r>
      <w:r w:rsidR="00326F22">
        <w:t xml:space="preserve">, </w:t>
      </w:r>
      <w:r w:rsidR="00A75844">
        <w:t>we calculated the ratio of background costs for Pakistan (using Gupta et al</w:t>
      </w:r>
      <w:r w:rsidR="005A0A8C">
        <w:t xml:space="preserve"> </w:t>
      </w:r>
      <w:r w:rsidR="005A0A8C">
        <w:fldChar w:fldCharType="begin"/>
      </w:r>
      <w:r w:rsidR="002D7A98">
        <w:instrText xml:space="preserve"> ADDIN EN.CITE &lt;EndNote&gt;&lt;Cite ExcludeAuth="1"&gt;&lt;Author&gt;Gupta&lt;/Author&gt;&lt;Year&gt;2020&lt;/Year&gt;&lt;RecNum&gt;56&lt;/RecNum&gt;&lt;DisplayText&gt;[37]&lt;/DisplayText&gt;&lt;record&gt;&lt;rec-number&gt;56&lt;/rec-number&gt;&lt;foreign-keys&gt;&lt;key app="EN" db-id="p5ftvpwwdxdp5ee5xzqp9d9vx9a5pdzxp20z" timestamp="1651166737"&gt;56&lt;/key&gt;&lt;/foreign-keys&gt;&lt;ref-type name="Journal Article"&gt;17&lt;/ref-type&gt;&lt;contributors&gt;&lt;authors&gt;&lt;author&gt;Gupta, &lt;/author&gt;&lt;author&gt;Singh, Kalpana&lt;/author&gt;&lt;author&gt;Shivashankar, Roopa&lt;/author&gt;&lt;author&gt;Singh, Kavita&lt;/author&gt;&lt;author&gt;Vamadevan, Ajay&lt;/author&gt;&lt;author&gt;Mohan, V&lt;/author&gt;&lt;author&gt;Kadir, Muhammad Masood&lt;/author&gt;&lt;author&gt;Tandon, Nikhil&lt;/author&gt;&lt;author&gt;Narayan, KM&lt;/author&gt;&lt;author&gt;Prabhakaran, Dorairaj&lt;/author&gt;&lt;/authors&gt;&lt;/contributors&gt;&lt;titles&gt;&lt;title&gt;Healthcare utilisation and expenditure patterns for cardio-metabolic diseases in South Asian cities: the CARRS Study&lt;/title&gt;&lt;secondary-title&gt;BMJ open&lt;/secondary-title&gt;&lt;/titles&gt;&lt;periodical&gt;&lt;full-title&gt;BMJ open&lt;/full-title&gt;&lt;/periodical&gt;&lt;pages&gt;e036317&lt;/pages&gt;&lt;volume&gt;10&lt;/volume&gt;&lt;number&gt;9&lt;/number&gt;&lt;dates&gt;&lt;year&gt;2020&lt;/year&gt;&lt;/dates&gt;&lt;isbn&gt;2044-6055&lt;/isbn&gt;&lt;urls&gt;&lt;/urls&gt;&lt;/record&gt;&lt;/Cite&gt;&lt;/EndNote&gt;</w:instrText>
      </w:r>
      <w:r w:rsidR="005A0A8C">
        <w:fldChar w:fldCharType="separate"/>
      </w:r>
      <w:r w:rsidR="002D7A98">
        <w:rPr>
          <w:noProof/>
        </w:rPr>
        <w:t>[37]</w:t>
      </w:r>
      <w:r w:rsidR="005A0A8C">
        <w:fldChar w:fldCharType="end"/>
      </w:r>
      <w:r w:rsidR="00A75844">
        <w:t>) and the United Kingdom (using Alva et al</w:t>
      </w:r>
      <w:r w:rsidR="005A0A8C">
        <w:t xml:space="preserve"> </w:t>
      </w:r>
      <w:r w:rsidR="005A0A8C">
        <w:fldChar w:fldCharType="begin"/>
      </w:r>
      <w:r w:rsidR="002D7A98">
        <w:instrText xml:space="preserve"> ADDIN EN.CITE &lt;EndNote&gt;&lt;Cite ExcludeAuth="1"&gt;&lt;Author&gt;Alva&lt;/Author&gt;&lt;Year&gt;2015&lt;/Year&gt;&lt;RecNum&gt;10&lt;/RecNum&gt;&lt;DisplayText&gt;[38]&lt;/DisplayText&gt;&lt;record&gt;&lt;rec-number&gt;10&lt;/rec-number&gt;&lt;foreign-keys&gt;&lt;key app="EN" db-id="p5ftvpwwdxdp5ee5xzqp9d9vx9a5pdzxp20z" timestamp="1633090746"&gt;10&lt;/key&gt;&lt;/foreign-keys&gt;&lt;ref-type name="Journal Article"&gt;17&lt;/ref-type&gt;&lt;contributors&gt;&lt;authors&gt;&lt;author&gt;Alva, M. L.&lt;/author&gt;&lt;author&gt;Gray, A.&lt;/author&gt;&lt;author&gt;Mihaylova, B.&lt;/author&gt;&lt;author&gt;Leal, J.&lt;/author&gt;&lt;author&gt;Holman, R. R.&lt;/author&gt;&lt;/authors&gt;&lt;/contributors&gt;&lt;auth-address&gt;Health Economics Research Centre, Nuffield Department of Population Health, University of Oxford, Oxford, UK; RTI International, Washington, DC, USA.&lt;/auth-address&gt;&lt;titles&gt;&lt;title&gt;The impact of diabetes-related complications on healthcare costs: new results from the UKPDS (UKPDS 84)&lt;/title&gt;&lt;secondary-title&gt;Diabet Med&lt;/secondary-title&gt;&lt;/titles&gt;&lt;periodical&gt;&lt;full-title&gt;Diabet Med&lt;/full-title&gt;&lt;/periodical&gt;&lt;pages&gt;459-66&lt;/pages&gt;&lt;volume&gt;32&lt;/volume&gt;&lt;number&gt;4&lt;/number&gt;&lt;edition&gt;2014/12/03&lt;/edition&gt;&lt;keywords&gt;&lt;keyword&gt;Aged&lt;/keyword&gt;&lt;keyword&gt;Diabetes Complications/*economics&lt;/keyword&gt;&lt;keyword&gt;Diabetes Mellitus, Type 2/complications/*economics&lt;/keyword&gt;&lt;keyword&gt;Female&lt;/keyword&gt;&lt;keyword&gt;Health Care Costs/*statistics &amp;amp; numerical data&lt;/keyword&gt;&lt;keyword&gt;Hospital Costs/statistics &amp;amp; numerical data&lt;/keyword&gt;&lt;keyword&gt;Hospitalization/economics/statistics &amp;amp; numerical data&lt;/keyword&gt;&lt;keyword&gt;Humans&lt;/keyword&gt;&lt;keyword&gt;Male&lt;/keyword&gt;&lt;keyword&gt;Middle Aged&lt;/keyword&gt;&lt;keyword&gt;Prospective Studies&lt;/keyword&gt;&lt;keyword&gt;United Kingdom&lt;/keyword&gt;&lt;/keywords&gt;&lt;dates&gt;&lt;year&gt;2015&lt;/year&gt;&lt;pub-dates&gt;&lt;date&gt;Apr&lt;/date&gt;&lt;/pub-dates&gt;&lt;/dates&gt;&lt;isbn&gt;1464-5491 (Electronic)&amp;#xD;0742-3071 (Linking)&lt;/isbn&gt;&lt;accession-num&gt;25439048&lt;/accession-num&gt;&lt;urls&gt;&lt;related-urls&gt;&lt;url&gt;https://www.ncbi.nlm.nih.gov/pubmed/25439048&lt;/url&gt;&lt;/related-urls&gt;&lt;/urls&gt;&lt;electronic-resource-num&gt;10.1111/dme.12647&lt;/electronic-resource-num&gt;&lt;/record&gt;&lt;/Cite&gt;&lt;/EndNote&gt;</w:instrText>
      </w:r>
      <w:r w:rsidR="005A0A8C">
        <w:fldChar w:fldCharType="separate"/>
      </w:r>
      <w:r w:rsidR="002D7A98">
        <w:rPr>
          <w:noProof/>
        </w:rPr>
        <w:t>[38]</w:t>
      </w:r>
      <w:r w:rsidR="005A0A8C">
        <w:fldChar w:fldCharType="end"/>
      </w:r>
      <w:r w:rsidR="00A75844">
        <w:t xml:space="preserve">) and assumed that the ratio of costs </w:t>
      </w:r>
      <w:r w:rsidR="00326F22">
        <w:t>w</w:t>
      </w:r>
      <w:r w:rsidR="00A75844">
        <w:t>as</w:t>
      </w:r>
      <w:r w:rsidR="00326F22">
        <w:t xml:space="preserve"> constant across </w:t>
      </w:r>
      <w:r w:rsidR="00A75844">
        <w:t>all</w:t>
      </w:r>
      <w:r w:rsidR="00326F22">
        <w:t xml:space="preserve"> events</w:t>
      </w:r>
      <w:r w:rsidR="00AB533B">
        <w:t xml:space="preserve"> to estimate Pakistan costs</w:t>
      </w:r>
      <w:r w:rsidR="00326F22">
        <w:t>. Costs were inflated to 2020 USD values</w:t>
      </w:r>
      <w:r w:rsidR="002B1ED1">
        <w:t>,</w:t>
      </w:r>
      <w:r w:rsidR="00326F22">
        <w:t xml:space="preserve"> </w:t>
      </w:r>
      <w:r w:rsidR="00E23426">
        <w:t xml:space="preserve">see appendix for </w:t>
      </w:r>
      <w:r w:rsidR="007B311E">
        <w:t xml:space="preserve">full list of costs </w:t>
      </w:r>
      <w:r w:rsidR="00326F22">
        <w:t>(</w:t>
      </w:r>
      <w:r w:rsidR="00D3421B">
        <w:t>Table A4</w:t>
      </w:r>
      <w:r w:rsidR="00326F22">
        <w:t>)</w:t>
      </w:r>
      <w:r w:rsidR="007B311E">
        <w:t xml:space="preserve"> and for details on conversion and inflation adjustment</w:t>
      </w:r>
      <w:r w:rsidR="00326F22">
        <w:t xml:space="preserve">. </w:t>
      </w:r>
    </w:p>
    <w:p w14:paraId="00000073" w14:textId="170AD2BE" w:rsidR="007C098D" w:rsidRDefault="00326F22">
      <w:bookmarkStart w:id="12" w:name="_heading=h.cgjtivjbe0yu" w:colFirst="0" w:colLast="0"/>
      <w:bookmarkEnd w:id="12"/>
      <w:r>
        <w:t xml:space="preserve">The cost of </w:t>
      </w:r>
      <w:r w:rsidR="00555E1C">
        <w:t>care per depressive episode was estimated to be</w:t>
      </w:r>
      <w:r>
        <w:t xml:space="preserve"> $67.07</w:t>
      </w:r>
      <w:r w:rsidR="00555E1C">
        <w:t>, this includes inpatient care, outpatient care and costs of medicines</w:t>
      </w:r>
      <w:r>
        <w:t xml:space="preserve"> </w:t>
      </w:r>
      <w:r w:rsidR="00A75844">
        <w:fldChar w:fldCharType="begin"/>
      </w:r>
      <w:r w:rsidR="002D7A98">
        <w:instrText xml:space="preserve"> ADDIN EN.CITE &lt;EndNote&gt;&lt;Cite&gt;&lt;Author&gt;Malik&lt;/Author&gt;&lt;Year&gt;2016&lt;/Year&gt;&lt;RecNum&gt;65&lt;/RecNum&gt;&lt;DisplayText&gt;[39]&lt;/DisplayText&gt;&lt;record&gt;&lt;rec-number&gt;65&lt;/rec-number&gt;&lt;foreign-keys&gt;&lt;key app="EN" db-id="p5ftvpwwdxdp5ee5xzqp9d9vx9a5pdzxp20z" timestamp="1710427858"&gt;65&lt;/key&gt;&lt;/foreign-keys&gt;&lt;ref-type name="Journal Article"&gt;17&lt;/ref-type&gt;&lt;contributors&gt;&lt;authors&gt;&lt;author&gt;Malik, M. A.&lt;/author&gt;&lt;author&gt;Khan, M. M.&lt;/author&gt;&lt;/authors&gt;&lt;/contributors&gt;&lt;auth-address&gt;Community Health Sciences Department, Aga Khan University, Stadium Road, Karachi 78400, Pakistan, ashar.malik@aku.edu.&lt;/auth-address&gt;&lt;titles&gt;&lt;title&gt;Economic Burden of Mental Illnesses in Pakistan&lt;/title&gt;&lt;secondary-title&gt;J Ment Health Policy Econ&lt;/secondary-title&gt;&lt;/titles&gt;&lt;periodical&gt;&lt;full-title&gt;J Ment Health Policy Econ&lt;/full-title&gt;&lt;/periodical&gt;&lt;pages&gt;155-66&lt;/pages&gt;&lt;volume&gt;19&lt;/volume&gt;&lt;number&gt;3&lt;/number&gt;&lt;keywords&gt;&lt;keyword&gt;Adolescent&lt;/keyword&gt;&lt;keyword&gt;Adult&lt;/keyword&gt;&lt;keyword&gt;Child&lt;/keyword&gt;&lt;keyword&gt;*Cost of Illness&lt;/keyword&gt;&lt;keyword&gt;Female&lt;/keyword&gt;&lt;keyword&gt;Health Care Costs/*statistics &amp;amp; numerical data&lt;/keyword&gt;&lt;keyword&gt;Humans&lt;/keyword&gt;&lt;keyword&gt;Male&lt;/keyword&gt;&lt;keyword&gt;Mental Disorders/*economics&lt;/keyword&gt;&lt;keyword&gt;Middle Aged&lt;/keyword&gt;&lt;keyword&gt;Pakistan&lt;/keyword&gt;&lt;keyword&gt;Young Adult&lt;/keyword&gt;&lt;/keywords&gt;&lt;dates&gt;&lt;year&gt;2016&lt;/year&gt;&lt;pub-dates&gt;&lt;date&gt;Sep&lt;/date&gt;&lt;/pub-dates&gt;&lt;/dates&gt;&lt;isbn&gt;1091-4358 (Print)&amp;#xD;1099-176x&lt;/isbn&gt;&lt;accession-num&gt;27572143&lt;/accession-num&gt;&lt;urls&gt;&lt;/urls&gt;&lt;remote-database-provider&gt;NLM&lt;/remote-database-provider&gt;&lt;language&gt;eng&lt;/language&gt;&lt;/record&gt;&lt;/Cite&gt;&lt;/EndNote&gt;</w:instrText>
      </w:r>
      <w:r w:rsidR="00A75844">
        <w:fldChar w:fldCharType="separate"/>
      </w:r>
      <w:r w:rsidR="002D7A98">
        <w:rPr>
          <w:noProof/>
        </w:rPr>
        <w:t>[39]</w:t>
      </w:r>
      <w:r w:rsidR="00A75844">
        <w:fldChar w:fldCharType="end"/>
      </w:r>
      <w:r>
        <w:t xml:space="preserve">. A cost per course of BA of $15 was estimated based on the expected resource use from the pilot trial protocol, which was applied in addition to the cost of </w:t>
      </w:r>
      <w:r w:rsidR="003B0702">
        <w:t>usual care</w:t>
      </w:r>
      <w:r>
        <w:t xml:space="preserve"> in the BA intervention arm for each depressive episode</w:t>
      </w:r>
      <w:r w:rsidR="004241F4">
        <w:t xml:space="preserve"> </w:t>
      </w:r>
      <w:r w:rsidR="004241F4">
        <w:fldChar w:fldCharType="begin"/>
      </w:r>
      <w:r w:rsidR="002D7A98">
        <w:instrText xml:space="preserve"> ADDIN EN.CITE &lt;EndNote&gt;&lt;Cite&gt;&lt;Author&gt;ISRCTN registry&lt;/Author&gt;&lt;Year&gt;2023&lt;/Year&gt;&lt;RecNum&gt;58&lt;/RecNum&gt;&lt;DisplayText&gt;[8]&lt;/DisplayText&gt;&lt;record&gt;&lt;rec-number&gt;58&lt;/rec-number&gt;&lt;foreign-keys&gt;&lt;key app="EN" db-id="p5ftvpwwdxdp5ee5xzqp9d9vx9a5pdzxp20z" timestamp="1710419328"&gt;58&lt;/key&gt;&lt;/foreign-keys&gt;&lt;ref-type name="Web Page"&gt;12&lt;/ref-type&gt;&lt;contributors&gt;&lt;authors&gt;&lt;author&gt;ISRCTN registry,&lt;/author&gt;&lt;/authors&gt;&lt;/contributors&gt;&lt;titles&gt;&lt;title&gt;ISRCTN40885204. Randomized controlled trial of DiaDeM, an adapted behavioural activation intervention, for people with depression and diabetes in South Asia&lt;/title&gt;&lt;/titles&gt;&lt;dates&gt;&lt;year&gt;2023&lt;/year&gt;&lt;/dates&gt;&lt;publisher&gt;BMC&lt;/publisher&gt;&lt;urls&gt;&lt;related-urls&gt;&lt;url&gt;https://www.isrctn.com/ISRCTN40885204&lt;/url&gt;&lt;/related-urls&gt;&lt;/urls&gt;&lt;/record&gt;&lt;/Cite&gt;&lt;/EndNote&gt;</w:instrText>
      </w:r>
      <w:r w:rsidR="004241F4">
        <w:fldChar w:fldCharType="separate"/>
      </w:r>
      <w:r w:rsidR="002D7A98">
        <w:rPr>
          <w:noProof/>
        </w:rPr>
        <w:t>[8]</w:t>
      </w:r>
      <w:r w:rsidR="004241F4">
        <w:fldChar w:fldCharType="end"/>
      </w:r>
      <w:r>
        <w:t xml:space="preserve">. </w:t>
      </w:r>
    </w:p>
    <w:p w14:paraId="00000074" w14:textId="035A8D97" w:rsidR="007C098D" w:rsidRDefault="00750148">
      <w:pPr>
        <w:pStyle w:val="Heading3"/>
      </w:pPr>
      <w:bookmarkStart w:id="13" w:name="_heading=h.kmakbto2lg5n" w:colFirst="0" w:colLast="0"/>
      <w:bookmarkEnd w:id="13"/>
      <w:r>
        <w:t>Disability weights</w:t>
      </w:r>
    </w:p>
    <w:p w14:paraId="00000075" w14:textId="782D8E7D" w:rsidR="007C098D" w:rsidRDefault="00326F22">
      <w:bookmarkStart w:id="14" w:name="_Hlk139019433"/>
      <w:r>
        <w:t xml:space="preserve">Quality of life impacts </w:t>
      </w:r>
      <w:r w:rsidR="002C13B8">
        <w:t xml:space="preserve">for each </w:t>
      </w:r>
      <w:r>
        <w:t>diabetes</w:t>
      </w:r>
      <w:r w:rsidR="00AF66C9">
        <w:t>-related</w:t>
      </w:r>
      <w:r>
        <w:t xml:space="preserve"> complication were captured in DALY weights </w:t>
      </w:r>
      <w:bookmarkEnd w:id="14"/>
      <w:r w:rsidR="00F46547">
        <w:fldChar w:fldCharType="begin"/>
      </w:r>
      <w:r w:rsidR="002D7A98">
        <w:instrText xml:space="preserve"> ADDIN EN.CITE &lt;EndNote&gt;&lt;Cite&gt;&lt;Author&gt;Salomon&lt;/Author&gt;&lt;Year&gt;2015&lt;/Year&gt;&lt;RecNum&gt;17&lt;/RecNum&gt;&lt;DisplayText&gt;[40]&lt;/DisplayText&gt;&lt;record&gt;&lt;rec-number&gt;17&lt;/rec-number&gt;&lt;foreign-keys&gt;&lt;key app="EN" db-id="p5ftvpwwdxdp5ee5xzqp9d9vx9a5pdzxp20z" timestamp="1633093883"&gt;17&lt;/key&gt;&lt;/foreign-keys&gt;&lt;ref-type name="Journal Article"&gt;17&lt;/ref-type&gt;&lt;contributors&gt;&lt;authors&gt;&lt;author&gt;Salomon, Joshua A.&lt;/author&gt;&lt;author&gt;Haagsma, Juanita A.&lt;/author&gt;&lt;author&gt;Davis, Adrian&lt;/author&gt;&lt;author&gt;de Noordhout, Charline Maertens&lt;/author&gt;&lt;author&gt;Polinder, Suzanne&lt;/author&gt;&lt;author&gt;Havelaar, Arie H.&lt;/author&gt;&lt;author&gt;Cassini, Alessandro&lt;/author&gt;&lt;author&gt;Devleesschauwer, Brecht&lt;/author&gt;&lt;author&gt;Kretzschmar, Mirjam&lt;/author&gt;&lt;author&gt;Speybroeck, Niko&lt;/author&gt;&lt;author&gt;Murray, Christopher J. L.&lt;/author&gt;&lt;author&gt;Vos, Theo&lt;/author&gt;&lt;/authors&gt;&lt;/contributors&gt;&lt;titles&gt;&lt;title&gt;Disability weights for the Global Burden of Disease 2013 study&lt;/title&gt;&lt;secondary-title&gt;The Lancet Global Health&lt;/secondary-title&gt;&lt;/titles&gt;&lt;periodical&gt;&lt;full-title&gt;The Lancet Global Health&lt;/full-title&gt;&lt;/periodical&gt;&lt;pages&gt;e712-e723&lt;/pages&gt;&lt;volume&gt;3&lt;/volume&gt;&lt;number&gt;11&lt;/number&gt;&lt;section&gt;e712&lt;/section&gt;&lt;dates&gt;&lt;year&gt;2015&lt;/year&gt;&lt;/dates&gt;&lt;isbn&gt;2214109X&lt;/isbn&gt;&lt;urls&gt;&lt;/urls&gt;&lt;electronic-resource-num&gt;10.1016/s2214-109x(15)00069-8&lt;/electronic-resource-num&gt;&lt;/record&gt;&lt;/Cite&gt;&lt;/EndNote&gt;</w:instrText>
      </w:r>
      <w:r w:rsidR="00F46547">
        <w:fldChar w:fldCharType="separate"/>
      </w:r>
      <w:r w:rsidR="002D7A98">
        <w:rPr>
          <w:noProof/>
        </w:rPr>
        <w:t>[40]</w:t>
      </w:r>
      <w:r w:rsidR="00F46547">
        <w:fldChar w:fldCharType="end"/>
      </w:r>
      <w:r w:rsidR="00F46547">
        <w:t xml:space="preserve">. </w:t>
      </w:r>
      <w:r>
        <w:t>For depression, the PHQ</w:t>
      </w:r>
      <w:r w:rsidR="00A67FFB">
        <w:t>-</w:t>
      </w:r>
      <w:r>
        <w:t>9 score for each individual in each month was classified into none, mild, mod</w:t>
      </w:r>
      <w:r w:rsidR="00863FCB">
        <w:t>erate and</w:t>
      </w:r>
      <w:r>
        <w:t xml:space="preserve"> severe. DALY weights were applied to each of these categories and the average DALY score for each year was calculated. In calculating DALYs, the life expectancy for each age group was taken from the </w:t>
      </w:r>
      <w:r w:rsidR="00F46547">
        <w:t>World Health Organisation (WHO) g</w:t>
      </w:r>
      <w:r>
        <w:t xml:space="preserve">lobal burden of disease 1990-2019 survey </w:t>
      </w:r>
      <w:r w:rsidR="00863FCB">
        <w:t xml:space="preserve">to reflect years of life lost </w:t>
      </w:r>
      <w:r w:rsidR="00F46547">
        <w:fldChar w:fldCharType="begin"/>
      </w:r>
      <w:r w:rsidR="002D7A98">
        <w:instrText xml:space="preserve"> ADDIN EN.CITE &lt;EndNote&gt;&lt;Cite ExcludeAuth="1"&gt;&lt;Author&gt;Organisation&lt;/Author&gt;&lt;Year&gt;2019&lt;/Year&gt;&lt;RecNum&gt;24&lt;/RecNum&gt;&lt;DisplayText&gt;[41]&lt;/DisplayText&gt;&lt;record&gt;&lt;rec-number&gt;24&lt;/rec-number&gt;&lt;foreign-keys&gt;&lt;key app="EN" db-id="p5ftvpwwdxdp5ee5xzqp9d9vx9a5pdzxp20z" timestamp="1633688429"&gt;24&lt;/key&gt;&lt;/foreign-keys&gt;&lt;ref-type name="Web Page"&gt;12&lt;/ref-type&gt;&lt;contributors&gt;&lt;authors&gt;&lt;author&gt;World Health Organisation&lt;/author&gt;&lt;/authors&gt;&lt;/contributors&gt;&lt;titles&gt;&lt;title&gt;Global burden of disease &lt;/title&gt;&lt;/titles&gt;&lt;dates&gt;&lt;year&gt;2019&lt;/year&gt;&lt;/dates&gt;&lt;urls&gt;&lt;related-urls&gt;&lt;url&gt;http://ghdx.healthdata.org/gbd-results-tool&lt;/url&gt;&lt;/related-urls&gt;&lt;/urls&gt;&lt;/record&gt;&lt;/Cite&gt;&lt;/EndNote&gt;</w:instrText>
      </w:r>
      <w:r w:rsidR="00F46547">
        <w:fldChar w:fldCharType="separate"/>
      </w:r>
      <w:r w:rsidR="002D7A98">
        <w:rPr>
          <w:noProof/>
        </w:rPr>
        <w:t>[41]</w:t>
      </w:r>
      <w:r w:rsidR="00F46547">
        <w:fldChar w:fldCharType="end"/>
      </w:r>
      <w:r w:rsidR="00F46547">
        <w:t>.</w:t>
      </w:r>
      <w:r>
        <w:t xml:space="preserve"> </w:t>
      </w:r>
      <w:r w:rsidR="004B55DA" w:rsidRPr="004B55DA">
        <w:t>See appendix for full information (Table A5).</w:t>
      </w:r>
    </w:p>
    <w:p w14:paraId="5E9BDBA3" w14:textId="719A53A1" w:rsidR="001A391F" w:rsidRDefault="001A391F">
      <w:pPr>
        <w:pStyle w:val="Heading2"/>
      </w:pPr>
      <w:r>
        <w:t>Economic analysis</w:t>
      </w:r>
    </w:p>
    <w:p w14:paraId="00000078" w14:textId="6217C463" w:rsidR="007C098D" w:rsidRDefault="00D11DAB">
      <w:pPr>
        <w:pStyle w:val="Heading2"/>
      </w:pPr>
      <w:r>
        <w:t>Cost-effectiveness analysis</w:t>
      </w:r>
    </w:p>
    <w:p w14:paraId="3D2F19F6" w14:textId="36AE80BB" w:rsidR="002E5D75" w:rsidRDefault="00326F22">
      <w:r>
        <w:t xml:space="preserve">An intervention is considered cost-effective if the health produced by the intervention exceeds the health </w:t>
      </w:r>
      <w:r w:rsidR="00D11DAB">
        <w:t>which could be generated elsewhere using the same resources</w:t>
      </w:r>
      <w:r>
        <w:t xml:space="preserve">. </w:t>
      </w:r>
      <w:r w:rsidR="002E5D75" w:rsidRPr="00EA0370">
        <w:t>Cost-effectiveness was assessed using a cost-effectiveness threshold of $183 per DALY averted</w:t>
      </w:r>
      <w:r w:rsidR="002E5D75">
        <w:t xml:space="preserve"> </w:t>
      </w:r>
      <w:r w:rsidR="002E5D75">
        <w:fldChar w:fldCharType="begin">
          <w:fldData xml:space="preserve">PEVuZE5vdGU+PENpdGU+PEF1dGhvcj5Mb21hczwvQXV0aG9yPjxZZWFyPjIwMjI8L1llYXI+PFJl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</w:fldData>
        </w:fldChar>
      </w:r>
      <w:r w:rsidR="002D7A98">
        <w:instrText xml:space="preserve"> ADDIN EN.CITE </w:instrText>
      </w:r>
      <w:r w:rsidR="002D7A98">
        <w:fldChar w:fldCharType="begin">
          <w:fldData xml:space="preserve">PEVuZE5vdGU+PENpdGU+PEF1dGhvcj5Mb21hczwvQXV0aG9yPjxZZWFyPjIwMjI8L1llYXI+PFJl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</w:fldData>
        </w:fldChar>
      </w:r>
      <w:r w:rsidR="002D7A98">
        <w:instrText xml:space="preserve"> ADDIN EN.CITE.DATA </w:instrText>
      </w:r>
      <w:r w:rsidR="002D7A98">
        <w:fldChar w:fldCharType="end"/>
      </w:r>
      <w:r w:rsidR="002E5D75">
        <w:fldChar w:fldCharType="separate"/>
      </w:r>
      <w:r w:rsidR="002D7A98">
        <w:rPr>
          <w:noProof/>
        </w:rPr>
        <w:t>[42-44]</w:t>
      </w:r>
      <w:r w:rsidR="002E5D75">
        <w:fldChar w:fldCharType="end"/>
      </w:r>
      <w:r w:rsidR="002E5D75">
        <w:t xml:space="preserve">. This is an </w:t>
      </w:r>
      <w:r w:rsidR="002E5D75" w:rsidRPr="002E5D75">
        <w:t>estimate of the marginal productivity for the Pakistani health system</w:t>
      </w:r>
      <w:r w:rsidR="002E5D75" w:rsidRPr="00EA0370">
        <w:t xml:space="preserve"> </w:t>
      </w:r>
      <w:r w:rsidR="004F695A">
        <w:t>reflecting</w:t>
      </w:r>
      <w:r w:rsidR="002E5D75" w:rsidRPr="00EA0370">
        <w:t xml:space="preserve"> how much health could be generated elsewhere if resources were used for alternative purposes i.e. an intervention must avert a DALY for less than $183 or it would not be considered a cost-effective use of resources</w:t>
      </w:r>
      <w:r w:rsidR="002E5D75">
        <w:t xml:space="preserve">. </w:t>
      </w:r>
      <w:r w:rsidR="00D11DAB">
        <w:t>Cost-effectiveness is presented in terms of incremental cost-effectiveness ratios (ICER), incremental net health benefits and incremental net monetary benefits.</w:t>
      </w:r>
      <w:r w:rsidR="002E5D75">
        <w:t xml:space="preserve"> </w:t>
      </w:r>
      <w:r w:rsidR="004F695A">
        <w:t>C</w:t>
      </w:r>
      <w:r w:rsidR="002E5D75" w:rsidRPr="00EA0370">
        <w:t xml:space="preserve">osts and outcomes were discounted at a rate of 3% </w:t>
      </w:r>
      <w:r w:rsidR="009E2487">
        <w:t xml:space="preserve">per annum </w:t>
      </w:r>
      <w:r w:rsidR="002E5D75">
        <w:fldChar w:fldCharType="begin">
          <w:fldData xml:space="preserve">PEVuZE5vdGU+PENpdGU+PEF1dGhvcj5XaWxraW5zb248L0F1dGhvcj48WWVhcj4yMDE2PC9ZZWFy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</w:fldData>
        </w:fldChar>
      </w:r>
      <w:r w:rsidR="002D7A98">
        <w:instrText xml:space="preserve"> ADDIN EN.CITE </w:instrText>
      </w:r>
      <w:r w:rsidR="002D7A98">
        <w:fldChar w:fldCharType="begin">
          <w:fldData xml:space="preserve">PEVuZE5vdGU+PENpdGU+PEF1dGhvcj5XaWxraW5zb248L0F1dGhvcj48WWVhcj4yMDE2PC9ZZWFy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</w:fldData>
        </w:fldChar>
      </w:r>
      <w:r w:rsidR="002D7A98">
        <w:instrText xml:space="preserve"> ADDIN EN.CITE.DATA </w:instrText>
      </w:r>
      <w:r w:rsidR="002D7A98">
        <w:fldChar w:fldCharType="end"/>
      </w:r>
      <w:r w:rsidR="002E5D75">
        <w:fldChar w:fldCharType="separate"/>
      </w:r>
      <w:r w:rsidR="002D7A98">
        <w:rPr>
          <w:noProof/>
        </w:rPr>
        <w:t>[21]</w:t>
      </w:r>
      <w:r w:rsidR="002E5D75">
        <w:fldChar w:fldCharType="end"/>
      </w:r>
      <w:r w:rsidR="002E5D75">
        <w:t>.</w:t>
      </w:r>
    </w:p>
    <w:p w14:paraId="0000007A" w14:textId="77777777" w:rsidR="007C098D" w:rsidRDefault="00326F22">
      <w:pPr>
        <w:pStyle w:val="Heading3"/>
      </w:pPr>
      <w:r>
        <w:t>Headroom analysis</w:t>
      </w:r>
    </w:p>
    <w:p w14:paraId="00000080" w14:textId="24FFDB13" w:rsidR="007C098D" w:rsidRDefault="00326F22" w:rsidP="001166E4">
      <w:r>
        <w:t>Headroom analysis allows us to estimate the maximum price of a treatment at which it remains cost effective</w:t>
      </w:r>
      <w:r w:rsidR="002D5377">
        <w:t xml:space="preserve"> for a given level of effectiveness</w:t>
      </w:r>
      <w:r>
        <w:t xml:space="preserve"> </w:t>
      </w:r>
      <w:r w:rsidR="00362ED6">
        <w:fldChar w:fldCharType="begin">
          <w:fldData xml:space="preserve">PEVuZE5vdGU+PENpdGU+PEF1dGhvcj5Db3NoPC9BdXRob3I+PFllYXI+MjAwNzwvWWVhcj48UmVj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</w:fldData>
        </w:fldChar>
      </w:r>
      <w:r w:rsidR="002D7A98">
        <w:instrText xml:space="preserve"> ADDIN EN.CITE </w:instrText>
      </w:r>
      <w:r w:rsidR="002D7A98">
        <w:fldChar w:fldCharType="begin">
          <w:fldData xml:space="preserve">PEVuZE5vdGU+PENpdGU+PEF1dGhvcj5Db3NoPC9BdXRob3I+PFllYXI+MjAwNzwvWWVhcj48UmVj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</w:fldData>
        </w:fldChar>
      </w:r>
      <w:r w:rsidR="002D7A98">
        <w:instrText xml:space="preserve"> ADDIN EN.CITE.DATA </w:instrText>
      </w:r>
      <w:r w:rsidR="002D7A98">
        <w:fldChar w:fldCharType="end"/>
      </w:r>
      <w:r w:rsidR="00362ED6">
        <w:fldChar w:fldCharType="separate"/>
      </w:r>
      <w:r w:rsidR="002D7A98">
        <w:rPr>
          <w:noProof/>
        </w:rPr>
        <w:t>[16, 17]</w:t>
      </w:r>
      <w:r w:rsidR="00362ED6">
        <w:fldChar w:fldCharType="end"/>
      </w:r>
      <w:r w:rsidR="00362ED6">
        <w:t xml:space="preserve">. </w:t>
      </w:r>
      <w:r>
        <w:t>Here it is used to estimate the maximum cost at which BA is the cost-effective option</w:t>
      </w:r>
      <w:r w:rsidR="00D11DAB">
        <w:t xml:space="preserve">, i.e. we estimated the maximum cost of BA for which the ICER of BA </w:t>
      </w:r>
      <w:r w:rsidR="002D5377">
        <w:t xml:space="preserve">versus usual practice </w:t>
      </w:r>
      <w:r w:rsidR="00D11DAB">
        <w:t>is equal to the cost-effectiveness threshold of 183US$</w:t>
      </w:r>
      <w:r>
        <w:t>.</w:t>
      </w:r>
      <w:r w:rsidR="00D11DAB">
        <w:t xml:space="preserve"> </w:t>
      </w:r>
      <w:r w:rsidR="001166E4">
        <w:t>As individuals potentially experience multiple episodes of depression, the total cost is split over the expected number of depressive episodes to calculate a maximum cost for BA per episode. Further details of the headroom analysis are provided in appendix</w:t>
      </w:r>
      <w:r w:rsidR="00362ED6">
        <w:t xml:space="preserve"> A</w:t>
      </w:r>
      <w:r w:rsidR="00D3421B">
        <w:t>6</w:t>
      </w:r>
      <w:r w:rsidR="001166E4">
        <w:t xml:space="preserve">. </w:t>
      </w:r>
      <w:sdt>
        <w:sdtPr>
          <w:tag w:val="goog_rdk_1"/>
          <w:id w:val="-1375923034"/>
          <w:showingPlcHdr/>
        </w:sdtPr>
        <w:sdtEndPr/>
        <w:sdtContent>
          <w:r w:rsidR="00D11DAB">
            <w:t xml:space="preserve">     </w:t>
          </w:r>
        </w:sdtContent>
      </w:sdt>
    </w:p>
    <w:p w14:paraId="00000081" w14:textId="77777777" w:rsidR="007C098D" w:rsidRDefault="00326F22">
      <w:pPr>
        <w:pStyle w:val="Heading3"/>
      </w:pPr>
      <w:bookmarkStart w:id="15" w:name="_Hlk139019486"/>
      <w:r>
        <w:lastRenderedPageBreak/>
        <w:t>Value of information (VOI) analysis</w:t>
      </w:r>
    </w:p>
    <w:p w14:paraId="1F630A01" w14:textId="2F9E6829" w:rsidR="005A310C" w:rsidRDefault="00326F22" w:rsidP="00113744">
      <w:r>
        <w:t>VOI methods quantif</w:t>
      </w:r>
      <w:r w:rsidR="00D92893">
        <w:t>y</w:t>
      </w:r>
      <w:r>
        <w:t xml:space="preserve"> </w:t>
      </w:r>
      <w:r w:rsidR="00FA23D6">
        <w:t xml:space="preserve">the costs </w:t>
      </w:r>
      <w:r>
        <w:t>of uncertainty in health or monetary terms</w:t>
      </w:r>
      <w:r w:rsidR="00FA23D6">
        <w:t xml:space="preserve"> in terms of the chance and consequences of making a wrong decision (i.e. incorrectly implementing a </w:t>
      </w:r>
      <w:r w:rsidR="0098180D">
        <w:t>non-cost-effective</w:t>
      </w:r>
      <w:r w:rsidR="00FA23D6">
        <w:t xml:space="preserve"> treatment). These methods allow for the </w:t>
      </w:r>
      <w:r w:rsidR="00D92893">
        <w:t xml:space="preserve">estimation of the </w:t>
      </w:r>
      <w:r w:rsidR="00FA23D6">
        <w:t xml:space="preserve">value of collecting information </w:t>
      </w:r>
      <w:r w:rsidR="005A310C">
        <w:t xml:space="preserve">in a trial </w:t>
      </w:r>
      <w:r w:rsidR="005A310C">
        <w:fldChar w:fldCharType="begin">
          <w:fldData xml:space="preserve">PEVuZE5vdGU+PENpdGU+PEF1dGhvcj5GZW53aWNrPC9BdXRob3I+PFllYXI+MjAyMDwvWWVhcj48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</w:fldData>
        </w:fldChar>
      </w:r>
      <w:r w:rsidR="002D7A98">
        <w:instrText xml:space="preserve"> ADDIN EN.CITE </w:instrText>
      </w:r>
      <w:r w:rsidR="002D7A98">
        <w:fldChar w:fldCharType="begin">
          <w:fldData xml:space="preserve">PEVuZE5vdGU+PENpdGU+PEF1dGhvcj5GZW53aWNrPC9BdXRob3I+PFllYXI+MjAyMDwvWWVhcj48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</w:fldData>
        </w:fldChar>
      </w:r>
      <w:r w:rsidR="002D7A98">
        <w:instrText xml:space="preserve"> ADDIN EN.CITE.DATA </w:instrText>
      </w:r>
      <w:r w:rsidR="002D7A98">
        <w:fldChar w:fldCharType="end"/>
      </w:r>
      <w:r w:rsidR="005A310C">
        <w:fldChar w:fldCharType="separate"/>
      </w:r>
      <w:r w:rsidR="002D7A98">
        <w:rPr>
          <w:noProof/>
        </w:rPr>
        <w:t>[18, 19]</w:t>
      </w:r>
      <w:r w:rsidR="005A310C">
        <w:fldChar w:fldCharType="end"/>
      </w:r>
      <w:r w:rsidR="005A310C">
        <w:t xml:space="preserve">. </w:t>
      </w:r>
      <w:r>
        <w:t xml:space="preserve">Expected value of partial perfect information (EVPPI) methods allow analysts to quantify the </w:t>
      </w:r>
      <w:r w:rsidR="005A310C">
        <w:t xml:space="preserve">value of collecting information on individual outcomes or groups of outcomes. </w:t>
      </w:r>
      <w:r>
        <w:t xml:space="preserve">In the case of </w:t>
      </w:r>
      <w:r w:rsidR="00AE6EAF" w:rsidRPr="00AE6EAF">
        <w:t>DiaDeM</w:t>
      </w:r>
      <w:r>
        <w:t xml:space="preserve">, we </w:t>
      </w:r>
      <w:r w:rsidRPr="00D3421B">
        <w:t>use EVPPI to compare the value of resolving uncertainty in 21 parameter groups</w:t>
      </w:r>
      <w:r w:rsidR="00D92893" w:rsidRPr="00D3421B">
        <w:t xml:space="preserve"> (see</w:t>
      </w:r>
      <w:r w:rsidR="004A1901" w:rsidRPr="00D3421B">
        <w:t xml:space="preserve"> </w:t>
      </w:r>
      <w:r w:rsidR="00A82EFA" w:rsidRPr="00D3421B">
        <w:t xml:space="preserve">appendix </w:t>
      </w:r>
      <w:r w:rsidR="00D3421B">
        <w:t xml:space="preserve">Table </w:t>
      </w:r>
      <w:r w:rsidR="00D3421B" w:rsidRPr="00D3421B">
        <w:t>A7.1</w:t>
      </w:r>
      <w:r w:rsidR="00D92893" w:rsidRPr="00D3421B">
        <w:t>)</w:t>
      </w:r>
      <w:r w:rsidRPr="00D3421B">
        <w:t>, to identify</w:t>
      </w:r>
      <w:r>
        <w:t xml:space="preserve"> those which are potentially most important to </w:t>
      </w:r>
      <w:r w:rsidR="009E6803">
        <w:t>collect</w:t>
      </w:r>
      <w:r>
        <w:t xml:space="preserve"> additional evidence on in the </w:t>
      </w:r>
      <w:r w:rsidR="00AE6EAF" w:rsidRPr="00AE6EAF">
        <w:t>DiaDeM</w:t>
      </w:r>
      <w:r>
        <w:t xml:space="preserve"> trial. </w:t>
      </w:r>
      <w:r w:rsidR="004B1DF0">
        <w:t>These</w:t>
      </w:r>
      <w:r w:rsidR="00D92893">
        <w:t xml:space="preserve"> parameters </w:t>
      </w:r>
      <w:r w:rsidR="004B1DF0">
        <w:t>are class</w:t>
      </w:r>
      <w:r w:rsidR="00544B83">
        <w:t>ifi</w:t>
      </w:r>
      <w:r w:rsidR="004B1DF0">
        <w:t xml:space="preserve">ed </w:t>
      </w:r>
      <w:r w:rsidR="00D92893">
        <w:t>as short, medium and long term, reflecting the degree to which hypothetical trials with short, medium and long term follow up could gather information on each parameter group</w:t>
      </w:r>
      <w:r>
        <w:t>.</w:t>
      </w:r>
      <w:r w:rsidR="00D92893">
        <w:t xml:space="preserve"> </w:t>
      </w:r>
      <w:r w:rsidR="005A310C">
        <w:t xml:space="preserve">For example, a trial would require a long follow up to provide substantial </w:t>
      </w:r>
      <w:r w:rsidR="004B1DF0">
        <w:t xml:space="preserve">information </w:t>
      </w:r>
      <w:r w:rsidR="005A310C">
        <w:t xml:space="preserve">on the </w:t>
      </w:r>
      <w:r w:rsidR="004B1DF0">
        <w:t>risk of diabetes events and mortality</w:t>
      </w:r>
      <w:r w:rsidR="005A310C">
        <w:t>.</w:t>
      </w:r>
      <w:r w:rsidR="00033C9A">
        <w:t xml:space="preserve"> However, only a short follow up would be required to observe the c</w:t>
      </w:r>
      <w:r w:rsidR="00033C9A" w:rsidRPr="00033C9A">
        <w:t>osts associated with routine depression care</w:t>
      </w:r>
      <w:r w:rsidR="00033C9A">
        <w:t xml:space="preserve">. </w:t>
      </w:r>
      <w:r w:rsidR="004A1901">
        <w:t xml:space="preserve">Note that some </w:t>
      </w:r>
      <w:r w:rsidR="00113744">
        <w:t>aspects of the model (such as the e</w:t>
      </w:r>
      <w:r w:rsidR="00113744" w:rsidRPr="00113744">
        <w:t>ffect of depression on diabetes</w:t>
      </w:r>
      <w:r w:rsidR="00113744">
        <w:t>) are captured by just on</w:t>
      </w:r>
      <w:r w:rsidR="002344C7">
        <w:t>e</w:t>
      </w:r>
      <w:r w:rsidR="00113744">
        <w:t xml:space="preserve"> parameter, whereas others (such as the evolution of estimated glomerular filtration rate over time) require many parameters.</w:t>
      </w:r>
    </w:p>
    <w:p w14:paraId="00000083" w14:textId="1FAFB003" w:rsidR="007C098D" w:rsidRDefault="005A310C" w:rsidP="00033C9A">
      <w:r>
        <w:t xml:space="preserve">The VOI analysis </w:t>
      </w:r>
      <w:r w:rsidR="00142E1E">
        <w:t xml:space="preserve">is </w:t>
      </w:r>
      <w:r>
        <w:t xml:space="preserve">carried out assuming </w:t>
      </w:r>
      <w:r w:rsidR="00F0446E">
        <w:t>the</w:t>
      </w:r>
      <w:r w:rsidR="00142E1E">
        <w:t xml:space="preserve"> headroom cost of BA</w:t>
      </w:r>
      <w:r w:rsidR="00F8539A">
        <w:t xml:space="preserve"> to maximise uncertainty</w:t>
      </w:r>
      <w:r w:rsidR="00F0446E">
        <w:t>, with alternative costs of BA used for</w:t>
      </w:r>
      <w:r>
        <w:t xml:space="preserve"> a</w:t>
      </w:r>
      <w:r w:rsidR="00F0446E">
        <w:t xml:space="preserve"> scenario analyses</w:t>
      </w:r>
      <w:r w:rsidR="00142E1E">
        <w:t xml:space="preserve">. </w:t>
      </w:r>
      <w:r w:rsidR="00D92893">
        <w:t>To estimate the population EVPPI, we multiply the individual EVPPI estimates by an estimate of the prevalent population with diabetes and depression</w:t>
      </w:r>
      <w:r>
        <w:t>, this is</w:t>
      </w:r>
      <w:r w:rsidR="00D92893">
        <w:t xml:space="preserve"> 12.84 million in Pakistan </w:t>
      </w:r>
      <w:r w:rsidR="00033C9A" w:rsidRPr="00033C9A">
        <w:fldChar w:fldCharType="begin">
          <w:fldData xml:space="preserve">PEVuZE5vdGU+PENpdGU+PEF1dGhvcj5Xb3JsZCBCYW5rPC9BdXRob3I+PFllYXI+MjAyMDwvWWVh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</w:fldData>
        </w:fldChar>
      </w:r>
      <w:r w:rsidR="002D7A98">
        <w:instrText xml:space="preserve"> ADDIN EN.CITE </w:instrText>
      </w:r>
      <w:r w:rsidR="002D7A98">
        <w:fldChar w:fldCharType="begin">
          <w:fldData xml:space="preserve">PEVuZE5vdGU+PENpdGU+PEF1dGhvcj5Xb3JsZCBCYW5rPC9BdXRob3I+PFllYXI+MjAyMDwvWWVh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</w:fldData>
        </w:fldChar>
      </w:r>
      <w:r w:rsidR="002D7A98">
        <w:instrText xml:space="preserve"> ADDIN EN.CITE.DATA </w:instrText>
      </w:r>
      <w:r w:rsidR="002D7A98">
        <w:fldChar w:fldCharType="end"/>
      </w:r>
      <w:r w:rsidR="00033C9A" w:rsidRPr="00033C9A">
        <w:fldChar w:fldCharType="separate"/>
      </w:r>
      <w:r w:rsidR="002D7A98">
        <w:rPr>
          <w:noProof/>
        </w:rPr>
        <w:t>[45-47]</w:t>
      </w:r>
      <w:r w:rsidR="00033C9A" w:rsidRPr="00033C9A">
        <w:fldChar w:fldCharType="end"/>
      </w:r>
      <w:r w:rsidR="00033C9A" w:rsidRPr="00033C9A">
        <w:t>. Full</w:t>
      </w:r>
      <w:r w:rsidRPr="00033C9A">
        <w:t xml:space="preserve"> details are provided in appendix A</w:t>
      </w:r>
      <w:r w:rsidR="00D3421B">
        <w:t>7</w:t>
      </w:r>
      <w:r w:rsidR="00033C9A" w:rsidRPr="00033C9A">
        <w:t>.</w:t>
      </w:r>
    </w:p>
    <w:bookmarkEnd w:id="15"/>
    <w:p w14:paraId="620EF1E9" w14:textId="77777777" w:rsidR="00AA40E3" w:rsidRDefault="00AA40E3" w:rsidP="00AA40E3">
      <w:pPr>
        <w:pStyle w:val="Heading2"/>
      </w:pPr>
      <w:r>
        <w:t>Generating model predictions</w:t>
      </w:r>
    </w:p>
    <w:p w14:paraId="5296B70B" w14:textId="0F8FDD26" w:rsidR="00927E0E" w:rsidRDefault="00AA40E3" w:rsidP="00FD34A0">
      <w:r>
        <w:t xml:space="preserve">This is a microsimulation model which generates estimates for population outcomes by repeatedly simulating individuals and recording their outcomes. Therefore, it is necessary to check the number of patients required to achieve convergence of population level results. The model was found to have reasonable convergence after simulating approximately 8000 individuals). </w:t>
      </w:r>
      <w:r w:rsidR="00736E96">
        <w:t>To reflect uncertainty in model inputs</w:t>
      </w:r>
      <w:r w:rsidR="00B77F60">
        <w:t xml:space="preserve"> </w:t>
      </w:r>
      <w:r w:rsidR="00736E96">
        <w:t>a probabilistic sensitivity analysis</w:t>
      </w:r>
      <w:r w:rsidR="006C1982">
        <w:t xml:space="preserve"> (PSA)</w:t>
      </w:r>
      <w:r w:rsidR="00736E96">
        <w:t xml:space="preserve"> was carried out by </w:t>
      </w:r>
      <w:r w:rsidR="009D4FE8">
        <w:t xml:space="preserve">drawing </w:t>
      </w:r>
      <w:r w:rsidR="007E0A84">
        <w:t xml:space="preserve">1000 times </w:t>
      </w:r>
      <w:r w:rsidR="009D4FE8">
        <w:t xml:space="preserve">from the sampling distribution of each </w:t>
      </w:r>
      <w:r w:rsidR="007E0A84">
        <w:t>input parameter</w:t>
      </w:r>
      <w:r w:rsidR="006C1982">
        <w:t xml:space="preserve"> </w:t>
      </w:r>
      <w:r w:rsidR="006C1982">
        <w:fldChar w:fldCharType="begin"/>
      </w:r>
      <w:r w:rsidR="002D7A98">
        <w:instrText xml:space="preserve"> ADDIN EN.CITE &lt;EndNote&gt;&lt;Cite&gt;&lt;Author&gt;Briggs&lt;/Author&gt;&lt;Year&gt;2006&lt;/Year&gt;&lt;RecNum&gt;8&lt;/RecNum&gt;&lt;DisplayText&gt;[15]&lt;/DisplayText&gt;&lt;record&gt;&lt;rec-number&gt;8&lt;/rec-number&gt;&lt;foreign-keys&gt;&lt;key app="EN" db-id="p5ftvpwwdxdp5ee5xzqp9d9vx9a5pdzxp20z" timestamp="1619697214"&gt;8&lt;/key&gt;&lt;/foreign-keys&gt;&lt;ref-type name="Book"&gt;6&lt;/ref-type&gt;&lt;contributors&gt;&lt;authors&gt;&lt;author&gt;Briggs, Andrew&lt;/author&gt;&lt;author&gt;Sculpher, Mark&lt;/author&gt;&lt;author&gt;Claxton, Karl&lt;/author&gt;&lt;/authors&gt;&lt;/contributors&gt;&lt;titles&gt;&lt;title&gt;Decision modelling for health economic evaluation&lt;/title&gt;&lt;/titles&gt;&lt;dates&gt;&lt;year&gt;2006&lt;/year&gt;&lt;/dates&gt;&lt;publisher&gt;Oup Oxford&lt;/publisher&gt;&lt;isbn&gt;0191592978&lt;/isbn&gt;&lt;urls&gt;&lt;/urls&gt;&lt;/record&gt;&lt;/Cite&gt;&lt;/EndNote&gt;</w:instrText>
      </w:r>
      <w:r w:rsidR="006C1982">
        <w:fldChar w:fldCharType="separate"/>
      </w:r>
      <w:r w:rsidR="002D7A98">
        <w:rPr>
          <w:noProof/>
        </w:rPr>
        <w:t>[15]</w:t>
      </w:r>
      <w:r w:rsidR="006C1982">
        <w:fldChar w:fldCharType="end"/>
      </w:r>
      <w:r w:rsidR="007E0A84">
        <w:t>.</w:t>
      </w:r>
      <w:r w:rsidR="00D7140B">
        <w:t xml:space="preserve"> </w:t>
      </w:r>
      <w:r w:rsidR="00BE757B">
        <w:t>Outcomes</w:t>
      </w:r>
      <w:r w:rsidR="00D7140B">
        <w:t xml:space="preserve"> (e.g. life years, DALYs etc)</w:t>
      </w:r>
      <w:r w:rsidR="00994A4C">
        <w:t xml:space="preserve"> were computed</w:t>
      </w:r>
      <w:r w:rsidR="004A478E">
        <w:t xml:space="preserve"> for each combination of input values</w:t>
      </w:r>
      <w:r w:rsidR="00994A4C">
        <w:t xml:space="preserve"> resulting in a </w:t>
      </w:r>
      <w:r w:rsidR="00D7140B">
        <w:t>posterior distribution</w:t>
      </w:r>
      <w:r w:rsidR="00BE757B">
        <w:t xml:space="preserve"> for each outcome. Point estimates were computed from the mean of these distributions and credible intervals </w:t>
      </w:r>
      <w:r w:rsidR="003410D9">
        <w:t>by computing the relevant quantiles</w:t>
      </w:r>
      <w:r w:rsidR="00927E0E" w:rsidRPr="00927E0E">
        <w:t>.</w:t>
      </w:r>
    </w:p>
    <w:p w14:paraId="00000092" w14:textId="34717C9D" w:rsidR="007C098D" w:rsidRDefault="00326F22">
      <w:pPr>
        <w:pStyle w:val="Heading1"/>
      </w:pPr>
      <w:r>
        <w:t>Results</w:t>
      </w:r>
    </w:p>
    <w:p w14:paraId="646FEFA9" w14:textId="3DB1AD07" w:rsidR="00671ABC" w:rsidRDefault="00671ABC">
      <w:pPr>
        <w:pStyle w:val="Heading2"/>
      </w:pPr>
      <w:bookmarkStart w:id="16" w:name="_heading=h.3yl02v9haghv" w:colFirst="0" w:colLast="0"/>
      <w:bookmarkEnd w:id="16"/>
      <w:r>
        <w:t>Clinical outcomes</w:t>
      </w:r>
    </w:p>
    <w:p w14:paraId="2886B37B" w14:textId="1C86D013" w:rsidR="00D678EB" w:rsidRDefault="00113744" w:rsidP="00FD550A">
      <w:r>
        <w:fldChar w:fldCharType="begin"/>
      </w:r>
      <w:r>
        <w:instrText xml:space="preserve"> REF _Ref161675479 \h </w:instrText>
      </w:r>
      <w:r>
        <w:fldChar w:fldCharType="separate"/>
      </w:r>
      <w:r w:rsidR="00D02A5B">
        <w:t xml:space="preserve">Table </w:t>
      </w:r>
      <w:r w:rsidR="00D02A5B">
        <w:rPr>
          <w:noProof/>
        </w:rPr>
        <w:t>1</w:t>
      </w:r>
      <w:r>
        <w:fldChar w:fldCharType="end"/>
      </w:r>
      <w:r w:rsidR="00141F9B">
        <w:t xml:space="preserve"> summarises the clinical outcomes predicted by the model including depression outcomes, diabetes even</w:t>
      </w:r>
      <w:r w:rsidR="00BA47C1">
        <w:t>t</w:t>
      </w:r>
      <w:r w:rsidR="00141F9B">
        <w:t xml:space="preserve">s and cause of death. </w:t>
      </w:r>
      <w:r w:rsidR="00130D29">
        <w:t xml:space="preserve">As described above, </w:t>
      </w:r>
      <w:r w:rsidR="005B1660">
        <w:t xml:space="preserve">BA </w:t>
      </w:r>
      <w:r w:rsidR="00130D29">
        <w:t xml:space="preserve">is expected to double </w:t>
      </w:r>
      <w:r w:rsidR="005B1660">
        <w:t>the rate of recovery from depressive episode</w:t>
      </w:r>
      <w:r w:rsidR="00104F3C">
        <w:t xml:space="preserve">s meaning </w:t>
      </w:r>
      <w:r w:rsidR="005B1660">
        <w:t xml:space="preserve">that over their lifetime, those who receive BA are </w:t>
      </w:r>
      <w:r w:rsidR="007C5D15">
        <w:t>predicted</w:t>
      </w:r>
      <w:r w:rsidR="005B1660">
        <w:t xml:space="preserve"> to avoid 3.2</w:t>
      </w:r>
      <w:r w:rsidR="009359D6">
        <w:t>4</w:t>
      </w:r>
      <w:r w:rsidR="005B1660">
        <w:t xml:space="preserve"> years of mild depression </w:t>
      </w:r>
      <w:r w:rsidR="005C6AF4">
        <w:t>(</w:t>
      </w:r>
      <w:r w:rsidR="005C6AF4" w:rsidRPr="0078417A">
        <w:rPr>
          <w:rFonts w:eastAsia="Times New Roman"/>
          <w:color w:val="000000"/>
        </w:rPr>
        <w:t>PHQ</w:t>
      </w:r>
      <w:r w:rsidR="005C6AF4">
        <w:rPr>
          <w:rFonts w:eastAsia="Times New Roman"/>
          <w:color w:val="000000"/>
        </w:rPr>
        <w:t>-</w:t>
      </w:r>
      <w:r w:rsidR="005C6AF4" w:rsidRPr="0078417A">
        <w:rPr>
          <w:rFonts w:eastAsia="Times New Roman"/>
          <w:color w:val="000000"/>
        </w:rPr>
        <w:t>9</w:t>
      </w:r>
      <w:r w:rsidR="005C6AF4">
        <w:rPr>
          <w:rFonts w:eastAsia="Times New Roman"/>
          <w:color w:val="000000"/>
        </w:rPr>
        <w:t xml:space="preserve"> &gt; </w:t>
      </w:r>
      <w:r w:rsidR="005C6AF4" w:rsidRPr="0078417A">
        <w:rPr>
          <w:rFonts w:eastAsia="Times New Roman"/>
          <w:color w:val="000000"/>
        </w:rPr>
        <w:t>5</w:t>
      </w:r>
      <w:r w:rsidR="005C6AF4">
        <w:t xml:space="preserve">) </w:t>
      </w:r>
      <w:r w:rsidR="005B1660">
        <w:t>and 0.65 years of moderate depression</w:t>
      </w:r>
      <w:r w:rsidR="005C6AF4">
        <w:t xml:space="preserve"> (</w:t>
      </w:r>
      <w:r w:rsidR="005C6AF4" w:rsidRPr="0078417A">
        <w:rPr>
          <w:rFonts w:eastAsia="Times New Roman"/>
          <w:color w:val="000000"/>
        </w:rPr>
        <w:t>PHQ</w:t>
      </w:r>
      <w:r w:rsidR="005C6AF4">
        <w:rPr>
          <w:rFonts w:eastAsia="Times New Roman"/>
          <w:color w:val="000000"/>
        </w:rPr>
        <w:t>-</w:t>
      </w:r>
      <w:r w:rsidR="005C6AF4" w:rsidRPr="0078417A">
        <w:rPr>
          <w:rFonts w:eastAsia="Times New Roman"/>
          <w:color w:val="000000"/>
        </w:rPr>
        <w:t>9</w:t>
      </w:r>
      <w:r w:rsidR="005C6AF4">
        <w:rPr>
          <w:rFonts w:eastAsia="Times New Roman"/>
          <w:color w:val="000000"/>
        </w:rPr>
        <w:t xml:space="preserve"> &gt; 10</w:t>
      </w:r>
      <w:r w:rsidR="005C6AF4">
        <w:t>)</w:t>
      </w:r>
      <w:r w:rsidR="005B1660">
        <w:t xml:space="preserve"> relative to </w:t>
      </w:r>
      <w:r w:rsidR="00BA47C1">
        <w:t>usual care</w:t>
      </w:r>
      <w:r w:rsidR="005B1660">
        <w:t xml:space="preserve">. </w:t>
      </w:r>
      <w:r w:rsidR="000A4A9E">
        <w:t xml:space="preserve">BA </w:t>
      </w:r>
      <w:r w:rsidR="00D678EB" w:rsidRPr="00D678EB">
        <w:t xml:space="preserve">is expected to reduce the rate of nearly all diabetes events </w:t>
      </w:r>
      <w:r w:rsidR="00D678EB">
        <w:t>by lowering</w:t>
      </w:r>
      <w:r w:rsidR="002F7E2D">
        <w:t xml:space="preserve"> HbA</w:t>
      </w:r>
      <w:r w:rsidR="002F7E2D" w:rsidRPr="00123118">
        <w:rPr>
          <w:vertAlign w:val="subscript"/>
        </w:rPr>
        <w:t>1c</w:t>
      </w:r>
      <w:r w:rsidR="00D678EB">
        <w:t xml:space="preserve">. </w:t>
      </w:r>
      <w:r w:rsidR="00010D27">
        <w:t xml:space="preserve">This reduction in diabetes events increases life expectancy by 0.27 years on average. </w:t>
      </w:r>
      <w:r w:rsidR="00D678EB" w:rsidRPr="00D678EB">
        <w:t xml:space="preserve">BA also </w:t>
      </w:r>
      <w:r w:rsidR="00010D27">
        <w:t xml:space="preserve">slightly </w:t>
      </w:r>
      <w:r w:rsidR="00D678EB" w:rsidRPr="00D678EB">
        <w:t>reduces the rate of depressive episodes though the interaction with diabetes outcomes. Lower PHQ-9 results in lower HbA</w:t>
      </w:r>
      <w:r w:rsidR="00D678EB" w:rsidRPr="00F212DD">
        <w:rPr>
          <w:vertAlign w:val="subscript"/>
        </w:rPr>
        <w:t>1c</w:t>
      </w:r>
      <w:r w:rsidR="00D678EB" w:rsidRPr="00D678EB">
        <w:t xml:space="preserve"> resulting in a lower risk of diabetes events and ultimately a lower risk of a depressive episode.</w:t>
      </w:r>
    </w:p>
    <w:p w14:paraId="5F3BEEAE" w14:textId="7AE93913" w:rsidR="00113744" w:rsidRDefault="00113744" w:rsidP="00113744">
      <w:pPr>
        <w:pStyle w:val="Caption"/>
        <w:keepNext/>
      </w:pPr>
      <w:bookmarkStart w:id="17" w:name="_Ref161675479"/>
      <w:r>
        <w:lastRenderedPageBreak/>
        <w:t xml:space="preserve">Table </w:t>
      </w:r>
      <w:r w:rsidR="00D02A5B">
        <w:fldChar w:fldCharType="begin"/>
      </w:r>
      <w:r w:rsidR="00D02A5B">
        <w:instrText xml:space="preserve"> SEQ Table \* ARABIC </w:instrText>
      </w:r>
      <w:r w:rsidR="00D02A5B">
        <w:fldChar w:fldCharType="separate"/>
      </w:r>
      <w:r w:rsidR="00D02A5B">
        <w:rPr>
          <w:noProof/>
        </w:rPr>
        <w:t>1</w:t>
      </w:r>
      <w:r w:rsidR="00D02A5B">
        <w:rPr>
          <w:noProof/>
        </w:rPr>
        <w:fldChar w:fldCharType="end"/>
      </w:r>
      <w:bookmarkEnd w:id="17"/>
      <w:r>
        <w:t>: Clinical outcomes simulated in the DiaDeM model, covering depression outcomes, diabetes related outcomes, mortality and cause of death.</w:t>
      </w:r>
      <w:r w:rsidR="002E5B08">
        <w:t xml:space="preserve"> </w:t>
      </w:r>
      <w:r w:rsidR="002E5B08" w:rsidRPr="002E5B08">
        <w:t xml:space="preserve">UC = Usual Care, BA = behavioural activation, PHQ-9 = Patient Health Questionnaire-9, MI = myocardial infarction, IHD = ischaemic heart disease, CHF = congestive heart failure, </w:t>
      </w:r>
      <w:proofErr w:type="spellStart"/>
      <w:r w:rsidR="002E5B08" w:rsidRPr="002E5B08">
        <w:t>CrI</w:t>
      </w:r>
      <w:proofErr w:type="spellEnd"/>
      <w:r w:rsidR="002E5B08" w:rsidRPr="002E5B08">
        <w:t xml:space="preserve"> = credible interval.</w:t>
      </w:r>
    </w:p>
    <w:tbl>
      <w:tblPr>
        <w:tblW w:w="9923" w:type="dxa"/>
        <w:tblInd w:w="-289" w:type="dxa"/>
        <w:tblLook w:val="04A0" w:firstRow="1" w:lastRow="0" w:firstColumn="1" w:lastColumn="0" w:noHBand="0" w:noVBand="1"/>
      </w:tblPr>
      <w:tblGrid>
        <w:gridCol w:w="2269"/>
        <w:gridCol w:w="2693"/>
        <w:gridCol w:w="2552"/>
        <w:gridCol w:w="2409"/>
      </w:tblGrid>
      <w:tr w:rsidR="00141F9B" w:rsidRPr="00C4368F" w14:paraId="74915F20" w14:textId="77777777" w:rsidTr="00B258D4">
        <w:trPr>
          <w:trHeight w:val="580"/>
        </w:trPr>
        <w:tc>
          <w:tcPr>
            <w:tcW w:w="2269"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043E2C1" w14:textId="77777777" w:rsidR="00141F9B" w:rsidRPr="00C4368F" w:rsidRDefault="00141F9B" w:rsidP="00B258D4">
            <w:pPr>
              <w:spacing w:after="0" w:line="240" w:lineRule="auto"/>
              <w:rPr>
                <w:rFonts w:eastAsia="Times New Roman"/>
                <w:b/>
                <w:bCs/>
                <w:color w:val="000000"/>
              </w:rPr>
            </w:pPr>
            <w:bookmarkStart w:id="18" w:name="_Hlk153992192"/>
            <w:r w:rsidRPr="00C4368F">
              <w:rPr>
                <w:rFonts w:eastAsia="Times New Roman"/>
                <w:b/>
                <w:bCs/>
                <w:color w:val="000000"/>
              </w:rPr>
              <w:t>Outcome</w:t>
            </w:r>
          </w:p>
        </w:tc>
        <w:tc>
          <w:tcPr>
            <w:tcW w:w="2693" w:type="dxa"/>
            <w:tcBorders>
              <w:top w:val="single" w:sz="4" w:space="0" w:color="000000"/>
              <w:left w:val="nil"/>
              <w:bottom w:val="nil"/>
              <w:right w:val="single" w:sz="4" w:space="0" w:color="000000"/>
            </w:tcBorders>
            <w:shd w:val="clear" w:color="auto" w:fill="auto"/>
            <w:vAlign w:val="center"/>
            <w:hideMark/>
          </w:tcPr>
          <w:p w14:paraId="575EED23" w14:textId="4E070687" w:rsidR="00141F9B" w:rsidRPr="00C4368F" w:rsidRDefault="004E0CED" w:rsidP="00B258D4">
            <w:pPr>
              <w:spacing w:after="0" w:line="240" w:lineRule="auto"/>
              <w:jc w:val="center"/>
              <w:rPr>
                <w:rFonts w:eastAsia="Times New Roman"/>
                <w:b/>
                <w:bCs/>
                <w:color w:val="000000"/>
              </w:rPr>
            </w:pPr>
            <w:r>
              <w:rPr>
                <w:rFonts w:eastAsia="Times New Roman"/>
                <w:b/>
                <w:bCs/>
                <w:color w:val="000000"/>
              </w:rPr>
              <w:t>UC</w:t>
            </w:r>
          </w:p>
        </w:tc>
        <w:tc>
          <w:tcPr>
            <w:tcW w:w="2552" w:type="dxa"/>
            <w:tcBorders>
              <w:top w:val="single" w:sz="4" w:space="0" w:color="000000"/>
              <w:left w:val="nil"/>
              <w:bottom w:val="nil"/>
              <w:right w:val="single" w:sz="4" w:space="0" w:color="000000"/>
            </w:tcBorders>
            <w:shd w:val="clear" w:color="auto" w:fill="auto"/>
            <w:vAlign w:val="center"/>
            <w:hideMark/>
          </w:tcPr>
          <w:p w14:paraId="6FBC4E8C" w14:textId="03A6A16C" w:rsidR="00141F9B" w:rsidRPr="00C4368F" w:rsidRDefault="004E0CED" w:rsidP="00B258D4">
            <w:pPr>
              <w:spacing w:after="0" w:line="240" w:lineRule="auto"/>
              <w:jc w:val="center"/>
              <w:rPr>
                <w:rFonts w:eastAsia="Times New Roman"/>
                <w:b/>
                <w:bCs/>
                <w:color w:val="000000"/>
              </w:rPr>
            </w:pPr>
            <w:r>
              <w:rPr>
                <w:rFonts w:eastAsia="Times New Roman"/>
                <w:b/>
                <w:bCs/>
                <w:color w:val="000000"/>
              </w:rPr>
              <w:t>UC</w:t>
            </w:r>
            <w:r w:rsidRPr="00C4368F">
              <w:rPr>
                <w:rFonts w:eastAsia="Times New Roman"/>
                <w:b/>
                <w:bCs/>
                <w:color w:val="000000"/>
              </w:rPr>
              <w:t xml:space="preserve"> </w:t>
            </w:r>
            <w:r w:rsidR="00141F9B" w:rsidRPr="00C4368F">
              <w:rPr>
                <w:rFonts w:eastAsia="Times New Roman"/>
                <w:b/>
                <w:bCs/>
                <w:color w:val="000000"/>
              </w:rPr>
              <w:t>plus BA</w:t>
            </w:r>
          </w:p>
        </w:tc>
        <w:tc>
          <w:tcPr>
            <w:tcW w:w="2409" w:type="dxa"/>
            <w:tcBorders>
              <w:top w:val="single" w:sz="4" w:space="0" w:color="000000"/>
              <w:left w:val="nil"/>
              <w:bottom w:val="nil"/>
              <w:right w:val="single" w:sz="4" w:space="0" w:color="000000"/>
            </w:tcBorders>
            <w:shd w:val="clear" w:color="auto" w:fill="auto"/>
            <w:vAlign w:val="center"/>
            <w:hideMark/>
          </w:tcPr>
          <w:p w14:paraId="261E5436" w14:textId="48B6F065" w:rsidR="00141F9B" w:rsidRPr="00C4368F" w:rsidRDefault="00265449" w:rsidP="00B258D4">
            <w:pPr>
              <w:spacing w:after="0" w:line="240" w:lineRule="auto"/>
              <w:jc w:val="center"/>
              <w:rPr>
                <w:rFonts w:eastAsia="Times New Roman"/>
                <w:b/>
                <w:bCs/>
                <w:color w:val="000000"/>
              </w:rPr>
            </w:pPr>
            <w:r>
              <w:rPr>
                <w:rFonts w:eastAsia="Times New Roman"/>
                <w:b/>
                <w:bCs/>
                <w:color w:val="000000"/>
              </w:rPr>
              <w:t>UC</w:t>
            </w:r>
            <w:r w:rsidR="00141F9B" w:rsidRPr="00C4368F">
              <w:rPr>
                <w:rFonts w:eastAsia="Times New Roman"/>
                <w:b/>
                <w:bCs/>
                <w:color w:val="000000"/>
              </w:rPr>
              <w:t xml:space="preserve"> plus </w:t>
            </w:r>
            <w:r>
              <w:rPr>
                <w:rFonts w:eastAsia="Times New Roman"/>
                <w:b/>
                <w:bCs/>
                <w:color w:val="000000"/>
              </w:rPr>
              <w:t>BA</w:t>
            </w:r>
            <w:r w:rsidR="00240EBE">
              <w:rPr>
                <w:rFonts w:eastAsia="Times New Roman"/>
                <w:b/>
                <w:bCs/>
                <w:color w:val="000000"/>
              </w:rPr>
              <w:t xml:space="preserve"> vs UC (incremental analysis)</w:t>
            </w:r>
          </w:p>
        </w:tc>
      </w:tr>
      <w:tr w:rsidR="00141F9B" w:rsidRPr="00C4368F" w14:paraId="5DC3BC33" w14:textId="77777777" w:rsidTr="00B258D4">
        <w:trPr>
          <w:trHeight w:val="290"/>
        </w:trPr>
        <w:tc>
          <w:tcPr>
            <w:tcW w:w="2269" w:type="dxa"/>
            <w:vMerge/>
            <w:tcBorders>
              <w:top w:val="single" w:sz="4" w:space="0" w:color="000000"/>
              <w:left w:val="single" w:sz="4" w:space="0" w:color="000000"/>
              <w:bottom w:val="single" w:sz="4" w:space="0" w:color="000000"/>
              <w:right w:val="single" w:sz="4" w:space="0" w:color="000000"/>
            </w:tcBorders>
            <w:vAlign w:val="center"/>
            <w:hideMark/>
          </w:tcPr>
          <w:p w14:paraId="07FB41B8" w14:textId="77777777" w:rsidR="00141F9B" w:rsidRPr="00C4368F" w:rsidRDefault="00141F9B" w:rsidP="00B258D4">
            <w:pPr>
              <w:spacing w:after="0" w:line="240" w:lineRule="auto"/>
              <w:rPr>
                <w:rFonts w:eastAsia="Times New Roman"/>
                <w:b/>
                <w:bCs/>
                <w:color w:val="000000"/>
              </w:rPr>
            </w:pPr>
          </w:p>
        </w:tc>
        <w:tc>
          <w:tcPr>
            <w:tcW w:w="2693" w:type="dxa"/>
            <w:tcBorders>
              <w:top w:val="nil"/>
              <w:left w:val="nil"/>
              <w:bottom w:val="single" w:sz="4" w:space="0" w:color="000000"/>
              <w:right w:val="single" w:sz="4" w:space="0" w:color="000000"/>
            </w:tcBorders>
            <w:shd w:val="clear" w:color="auto" w:fill="auto"/>
            <w:vAlign w:val="center"/>
            <w:hideMark/>
          </w:tcPr>
          <w:p w14:paraId="4D14E352" w14:textId="77777777" w:rsidR="00141F9B" w:rsidRPr="00C4368F" w:rsidRDefault="00141F9B" w:rsidP="00B258D4">
            <w:pPr>
              <w:spacing w:after="0" w:line="240" w:lineRule="auto"/>
              <w:jc w:val="center"/>
              <w:rPr>
                <w:rFonts w:eastAsia="Times New Roman"/>
                <w:b/>
                <w:bCs/>
                <w:color w:val="000000"/>
              </w:rPr>
            </w:pPr>
            <w:r w:rsidRPr="00C4368F">
              <w:rPr>
                <w:rFonts w:eastAsia="Times New Roman"/>
                <w:b/>
                <w:bCs/>
                <w:color w:val="000000"/>
              </w:rPr>
              <w:t xml:space="preserve">Mean (80% </w:t>
            </w:r>
            <w:proofErr w:type="spellStart"/>
            <w:r w:rsidRPr="00C4368F">
              <w:rPr>
                <w:rFonts w:eastAsia="Times New Roman"/>
                <w:b/>
                <w:bCs/>
                <w:color w:val="000000"/>
              </w:rPr>
              <w:t>CrI</w:t>
            </w:r>
            <w:proofErr w:type="spellEnd"/>
            <w:r w:rsidRPr="00C4368F">
              <w:rPr>
                <w:rFonts w:eastAsia="Times New Roman"/>
                <w:b/>
                <w:bCs/>
                <w:color w:val="000000"/>
              </w:rPr>
              <w:t>)</w:t>
            </w:r>
          </w:p>
        </w:tc>
        <w:tc>
          <w:tcPr>
            <w:tcW w:w="2552" w:type="dxa"/>
            <w:tcBorders>
              <w:top w:val="nil"/>
              <w:left w:val="nil"/>
              <w:bottom w:val="single" w:sz="4" w:space="0" w:color="000000"/>
              <w:right w:val="single" w:sz="4" w:space="0" w:color="000000"/>
            </w:tcBorders>
            <w:shd w:val="clear" w:color="auto" w:fill="auto"/>
            <w:vAlign w:val="center"/>
            <w:hideMark/>
          </w:tcPr>
          <w:p w14:paraId="35619276" w14:textId="77777777" w:rsidR="00141F9B" w:rsidRPr="00C4368F" w:rsidRDefault="00141F9B" w:rsidP="00B258D4">
            <w:pPr>
              <w:spacing w:after="0" w:line="240" w:lineRule="auto"/>
              <w:jc w:val="center"/>
              <w:rPr>
                <w:rFonts w:eastAsia="Times New Roman"/>
                <w:b/>
                <w:bCs/>
                <w:color w:val="000000"/>
              </w:rPr>
            </w:pPr>
            <w:r w:rsidRPr="00C4368F">
              <w:rPr>
                <w:rFonts w:eastAsia="Times New Roman"/>
                <w:b/>
                <w:bCs/>
                <w:color w:val="000000"/>
              </w:rPr>
              <w:t xml:space="preserve">Mean (80% </w:t>
            </w:r>
            <w:proofErr w:type="spellStart"/>
            <w:r w:rsidRPr="00C4368F">
              <w:rPr>
                <w:rFonts w:eastAsia="Times New Roman"/>
                <w:b/>
                <w:bCs/>
                <w:color w:val="000000"/>
              </w:rPr>
              <w:t>CrI</w:t>
            </w:r>
            <w:proofErr w:type="spellEnd"/>
            <w:r w:rsidRPr="00C4368F">
              <w:rPr>
                <w:rFonts w:eastAsia="Times New Roman"/>
                <w:b/>
                <w:bCs/>
                <w:color w:val="000000"/>
              </w:rPr>
              <w:t>)</w:t>
            </w:r>
          </w:p>
        </w:tc>
        <w:tc>
          <w:tcPr>
            <w:tcW w:w="2409" w:type="dxa"/>
            <w:tcBorders>
              <w:top w:val="nil"/>
              <w:left w:val="nil"/>
              <w:bottom w:val="single" w:sz="4" w:space="0" w:color="000000"/>
              <w:right w:val="single" w:sz="4" w:space="0" w:color="000000"/>
            </w:tcBorders>
            <w:shd w:val="clear" w:color="auto" w:fill="auto"/>
            <w:vAlign w:val="center"/>
            <w:hideMark/>
          </w:tcPr>
          <w:p w14:paraId="7B3C9241" w14:textId="77777777" w:rsidR="00141F9B" w:rsidRPr="00C4368F" w:rsidRDefault="00141F9B" w:rsidP="00B258D4">
            <w:pPr>
              <w:spacing w:after="0" w:line="240" w:lineRule="auto"/>
              <w:jc w:val="center"/>
              <w:rPr>
                <w:rFonts w:eastAsia="Times New Roman"/>
                <w:b/>
                <w:bCs/>
                <w:color w:val="000000"/>
              </w:rPr>
            </w:pPr>
            <w:r w:rsidRPr="00C4368F">
              <w:rPr>
                <w:rFonts w:eastAsia="Times New Roman"/>
                <w:b/>
                <w:bCs/>
                <w:color w:val="000000"/>
              </w:rPr>
              <w:t xml:space="preserve">Mean (80% </w:t>
            </w:r>
            <w:proofErr w:type="spellStart"/>
            <w:r w:rsidRPr="00C4368F">
              <w:rPr>
                <w:rFonts w:eastAsia="Times New Roman"/>
                <w:b/>
                <w:bCs/>
                <w:color w:val="000000"/>
              </w:rPr>
              <w:t>CrI</w:t>
            </w:r>
            <w:proofErr w:type="spellEnd"/>
            <w:r w:rsidRPr="00C4368F">
              <w:rPr>
                <w:rFonts w:eastAsia="Times New Roman"/>
                <w:b/>
                <w:bCs/>
                <w:color w:val="000000"/>
              </w:rPr>
              <w:t>)</w:t>
            </w:r>
          </w:p>
        </w:tc>
      </w:tr>
      <w:tr w:rsidR="00141F9B" w:rsidRPr="00C4368F" w14:paraId="7D7CEAFE" w14:textId="77777777" w:rsidTr="00B258D4">
        <w:trPr>
          <w:trHeight w:val="710"/>
        </w:trPr>
        <w:tc>
          <w:tcPr>
            <w:tcW w:w="2269" w:type="dxa"/>
            <w:tcBorders>
              <w:top w:val="nil"/>
              <w:left w:val="single" w:sz="4" w:space="0" w:color="000000"/>
              <w:bottom w:val="single" w:sz="4" w:space="0" w:color="000000"/>
              <w:right w:val="single" w:sz="4" w:space="0" w:color="000000"/>
            </w:tcBorders>
            <w:shd w:val="clear" w:color="auto" w:fill="auto"/>
            <w:vAlign w:val="center"/>
          </w:tcPr>
          <w:p w14:paraId="3917E2A5" w14:textId="77777777" w:rsidR="00141F9B" w:rsidRPr="009D5AB0" w:rsidRDefault="00141F9B" w:rsidP="00B258D4">
            <w:pPr>
              <w:spacing w:after="0" w:line="240" w:lineRule="auto"/>
              <w:rPr>
                <w:rFonts w:eastAsia="Times New Roman"/>
                <w:b/>
                <w:bCs/>
                <w:color w:val="000000"/>
              </w:rPr>
            </w:pPr>
            <w:r w:rsidRPr="009D5AB0">
              <w:rPr>
                <w:rFonts w:eastAsia="Times New Roman"/>
                <w:b/>
                <w:bCs/>
                <w:color w:val="000000"/>
              </w:rPr>
              <w:t>Depression outcomes</w:t>
            </w:r>
          </w:p>
        </w:tc>
        <w:tc>
          <w:tcPr>
            <w:tcW w:w="2693" w:type="dxa"/>
            <w:tcBorders>
              <w:top w:val="nil"/>
              <w:left w:val="nil"/>
              <w:bottom w:val="single" w:sz="4" w:space="0" w:color="auto"/>
              <w:right w:val="single" w:sz="4" w:space="0" w:color="000000"/>
            </w:tcBorders>
            <w:shd w:val="clear" w:color="auto" w:fill="auto"/>
            <w:vAlign w:val="center"/>
          </w:tcPr>
          <w:p w14:paraId="645E9FEB" w14:textId="77777777" w:rsidR="00141F9B" w:rsidRPr="00C4368F" w:rsidRDefault="00141F9B" w:rsidP="00B258D4">
            <w:pPr>
              <w:spacing w:after="0" w:line="240" w:lineRule="auto"/>
              <w:jc w:val="center"/>
              <w:rPr>
                <w:rFonts w:eastAsia="Times New Roman"/>
                <w:color w:val="000000"/>
              </w:rPr>
            </w:pPr>
          </w:p>
        </w:tc>
        <w:tc>
          <w:tcPr>
            <w:tcW w:w="2552" w:type="dxa"/>
            <w:tcBorders>
              <w:top w:val="nil"/>
              <w:left w:val="nil"/>
              <w:bottom w:val="single" w:sz="4" w:space="0" w:color="auto"/>
              <w:right w:val="single" w:sz="4" w:space="0" w:color="000000"/>
            </w:tcBorders>
            <w:shd w:val="clear" w:color="auto" w:fill="auto"/>
            <w:vAlign w:val="center"/>
          </w:tcPr>
          <w:p w14:paraId="1D29DB41" w14:textId="77777777" w:rsidR="00141F9B" w:rsidRPr="00C4368F" w:rsidRDefault="00141F9B" w:rsidP="00B258D4">
            <w:pPr>
              <w:spacing w:after="0" w:line="240" w:lineRule="auto"/>
              <w:jc w:val="center"/>
              <w:rPr>
                <w:rFonts w:eastAsia="Times New Roman"/>
                <w:color w:val="000000"/>
              </w:rPr>
            </w:pPr>
          </w:p>
        </w:tc>
        <w:tc>
          <w:tcPr>
            <w:tcW w:w="2409" w:type="dxa"/>
            <w:tcBorders>
              <w:top w:val="nil"/>
              <w:left w:val="nil"/>
              <w:bottom w:val="single" w:sz="4" w:space="0" w:color="auto"/>
              <w:right w:val="single" w:sz="4" w:space="0" w:color="000000"/>
            </w:tcBorders>
            <w:shd w:val="clear" w:color="auto" w:fill="auto"/>
            <w:vAlign w:val="center"/>
          </w:tcPr>
          <w:p w14:paraId="69CD2121" w14:textId="77777777" w:rsidR="00141F9B" w:rsidRPr="00C4368F" w:rsidRDefault="00141F9B" w:rsidP="00B258D4">
            <w:pPr>
              <w:spacing w:after="0" w:line="240" w:lineRule="auto"/>
              <w:jc w:val="center"/>
              <w:rPr>
                <w:rFonts w:eastAsia="Times New Roman"/>
                <w:color w:val="000000"/>
              </w:rPr>
            </w:pPr>
          </w:p>
        </w:tc>
      </w:tr>
      <w:bookmarkEnd w:id="18"/>
      <w:tr w:rsidR="00141F9B" w:rsidRPr="00C4368F" w14:paraId="6D4C7EDB" w14:textId="77777777" w:rsidTr="00B258D4">
        <w:trPr>
          <w:trHeight w:val="710"/>
        </w:trPr>
        <w:tc>
          <w:tcPr>
            <w:tcW w:w="2269" w:type="dxa"/>
            <w:tcBorders>
              <w:top w:val="nil"/>
              <w:left w:val="single" w:sz="4" w:space="0" w:color="000000"/>
              <w:bottom w:val="single" w:sz="4" w:space="0" w:color="000000"/>
              <w:right w:val="single" w:sz="4" w:space="0" w:color="auto"/>
            </w:tcBorders>
            <w:shd w:val="clear" w:color="auto" w:fill="auto"/>
            <w:vAlign w:val="center"/>
          </w:tcPr>
          <w:p w14:paraId="608ADA1E" w14:textId="1D0DAE88" w:rsidR="00141F9B" w:rsidRDefault="00141F9B" w:rsidP="00B258D4">
            <w:pPr>
              <w:spacing w:after="0" w:line="240" w:lineRule="auto"/>
              <w:rPr>
                <w:rFonts w:eastAsia="Times New Roman"/>
                <w:color w:val="000000"/>
              </w:rPr>
            </w:pPr>
            <w:r>
              <w:rPr>
                <w:rFonts w:eastAsia="Times New Roman"/>
                <w:color w:val="000000"/>
              </w:rPr>
              <w:t xml:space="preserve">Years </w:t>
            </w:r>
            <w:r w:rsidRPr="0078417A">
              <w:rPr>
                <w:rFonts w:eastAsia="Times New Roman"/>
                <w:color w:val="000000"/>
              </w:rPr>
              <w:t>PHQ</w:t>
            </w:r>
            <w:r w:rsidR="00A67FFB">
              <w:rPr>
                <w:rFonts w:eastAsia="Times New Roman"/>
                <w:color w:val="000000"/>
              </w:rPr>
              <w:t>-</w:t>
            </w:r>
            <w:r w:rsidRPr="0078417A">
              <w:rPr>
                <w:rFonts w:eastAsia="Times New Roman"/>
                <w:color w:val="000000"/>
              </w:rPr>
              <w:t>9</w:t>
            </w:r>
            <w:r>
              <w:rPr>
                <w:rFonts w:eastAsia="Times New Roman"/>
                <w:color w:val="000000"/>
              </w:rPr>
              <w:t xml:space="preserve"> &gt; </w:t>
            </w:r>
            <w:r w:rsidRPr="0078417A">
              <w:rPr>
                <w:rFonts w:eastAsia="Times New Roman"/>
                <w:color w:val="000000"/>
              </w:rPr>
              <w:t>5</w:t>
            </w:r>
            <w:r>
              <w:rPr>
                <w:rFonts w:eastAsia="Times New Roman"/>
                <w:color w:val="000000"/>
              </w:rPr>
              <w:t xml:space="preserve"> </w:t>
            </w:r>
          </w:p>
          <w:p w14:paraId="49DE9D9E" w14:textId="77777777" w:rsidR="00141F9B" w:rsidRPr="00C4368F" w:rsidRDefault="00141F9B" w:rsidP="00B258D4">
            <w:pPr>
              <w:spacing w:after="0" w:line="240" w:lineRule="auto"/>
              <w:rPr>
                <w:rFonts w:eastAsia="Times New Roman"/>
                <w:color w:val="000000"/>
              </w:rPr>
            </w:pPr>
            <w:r>
              <w:rPr>
                <w:rFonts w:eastAsia="Times New Roman"/>
                <w:color w:val="000000"/>
              </w:rPr>
              <w:t>(mild depression)</w:t>
            </w:r>
          </w:p>
        </w:tc>
        <w:tc>
          <w:tcPr>
            <w:tcW w:w="2693" w:type="dxa"/>
            <w:tcBorders>
              <w:top w:val="single" w:sz="4" w:space="0" w:color="auto"/>
              <w:left w:val="single" w:sz="4" w:space="0" w:color="auto"/>
              <w:bottom w:val="single" w:sz="4" w:space="0" w:color="auto"/>
              <w:right w:val="single" w:sz="4" w:space="0" w:color="auto"/>
            </w:tcBorders>
            <w:shd w:val="clear" w:color="auto" w:fill="auto"/>
            <w:vAlign w:val="center"/>
          </w:tcPr>
          <w:p w14:paraId="7C51A5BD" w14:textId="77777777" w:rsidR="00141F9B" w:rsidRPr="00C4368F" w:rsidRDefault="00141F9B" w:rsidP="00B258D4">
            <w:pPr>
              <w:spacing w:after="0" w:line="240" w:lineRule="auto"/>
              <w:jc w:val="center"/>
              <w:rPr>
                <w:rFonts w:eastAsia="Times New Roman"/>
                <w:color w:val="000000"/>
              </w:rPr>
            </w:pPr>
            <w:r w:rsidRPr="0078417A">
              <w:rPr>
                <w:color w:val="000000"/>
              </w:rPr>
              <w:t>4.39 (3.69,5.07)</w:t>
            </w:r>
          </w:p>
        </w:tc>
        <w:tc>
          <w:tcPr>
            <w:tcW w:w="2552" w:type="dxa"/>
            <w:tcBorders>
              <w:top w:val="single" w:sz="4" w:space="0" w:color="auto"/>
              <w:left w:val="single" w:sz="4" w:space="0" w:color="auto"/>
              <w:bottom w:val="single" w:sz="4" w:space="0" w:color="auto"/>
              <w:right w:val="single" w:sz="4" w:space="0" w:color="auto"/>
            </w:tcBorders>
            <w:shd w:val="clear" w:color="auto" w:fill="auto"/>
            <w:vAlign w:val="center"/>
          </w:tcPr>
          <w:p w14:paraId="635040B7" w14:textId="77777777" w:rsidR="00141F9B" w:rsidRPr="00C4368F" w:rsidRDefault="00141F9B" w:rsidP="00B258D4">
            <w:pPr>
              <w:spacing w:after="0" w:line="240" w:lineRule="auto"/>
              <w:jc w:val="center"/>
              <w:rPr>
                <w:rFonts w:eastAsia="Times New Roman"/>
                <w:color w:val="000000"/>
              </w:rPr>
            </w:pPr>
            <w:r w:rsidRPr="0078417A">
              <w:rPr>
                <w:color w:val="000000"/>
              </w:rPr>
              <w:t>1.14 (0.91,1.4)</w:t>
            </w:r>
          </w:p>
        </w:tc>
        <w:tc>
          <w:tcPr>
            <w:tcW w:w="2409" w:type="dxa"/>
            <w:tcBorders>
              <w:top w:val="single" w:sz="4" w:space="0" w:color="auto"/>
              <w:left w:val="single" w:sz="4" w:space="0" w:color="auto"/>
              <w:bottom w:val="single" w:sz="4" w:space="0" w:color="auto"/>
              <w:right w:val="single" w:sz="4" w:space="0" w:color="auto"/>
            </w:tcBorders>
            <w:shd w:val="clear" w:color="auto" w:fill="auto"/>
            <w:vAlign w:val="center"/>
          </w:tcPr>
          <w:p w14:paraId="18CF8C77" w14:textId="77777777" w:rsidR="00141F9B" w:rsidRPr="00C4368F" w:rsidRDefault="00141F9B" w:rsidP="00B258D4">
            <w:pPr>
              <w:spacing w:after="0" w:line="240" w:lineRule="auto"/>
              <w:jc w:val="center"/>
              <w:rPr>
                <w:rFonts w:eastAsia="Times New Roman"/>
                <w:color w:val="000000"/>
              </w:rPr>
            </w:pPr>
            <w:r w:rsidRPr="0078417A">
              <w:rPr>
                <w:color w:val="000000"/>
              </w:rPr>
              <w:t>-3.24 (-3.83,-2.7)</w:t>
            </w:r>
          </w:p>
        </w:tc>
      </w:tr>
      <w:tr w:rsidR="00141F9B" w:rsidRPr="00C4368F" w14:paraId="4A0FBB32" w14:textId="77777777" w:rsidTr="00B258D4">
        <w:trPr>
          <w:trHeight w:val="710"/>
        </w:trPr>
        <w:tc>
          <w:tcPr>
            <w:tcW w:w="2269" w:type="dxa"/>
            <w:tcBorders>
              <w:top w:val="nil"/>
              <w:left w:val="single" w:sz="4" w:space="0" w:color="000000"/>
              <w:bottom w:val="single" w:sz="4" w:space="0" w:color="000000"/>
              <w:right w:val="single" w:sz="4" w:space="0" w:color="auto"/>
            </w:tcBorders>
            <w:shd w:val="clear" w:color="auto" w:fill="auto"/>
            <w:vAlign w:val="center"/>
          </w:tcPr>
          <w:p w14:paraId="2AAB784B" w14:textId="30ED518D" w:rsidR="00141F9B" w:rsidRDefault="00141F9B" w:rsidP="00B258D4">
            <w:pPr>
              <w:spacing w:after="0" w:line="240" w:lineRule="auto"/>
              <w:rPr>
                <w:rFonts w:eastAsia="Times New Roman"/>
                <w:color w:val="000000"/>
              </w:rPr>
            </w:pPr>
            <w:r>
              <w:rPr>
                <w:rFonts w:eastAsia="Times New Roman"/>
                <w:color w:val="000000"/>
              </w:rPr>
              <w:t xml:space="preserve">Years </w:t>
            </w:r>
            <w:r w:rsidRPr="0078417A">
              <w:rPr>
                <w:rFonts w:eastAsia="Times New Roman"/>
                <w:color w:val="000000"/>
              </w:rPr>
              <w:t>PHQ</w:t>
            </w:r>
            <w:r w:rsidR="00A67FFB">
              <w:rPr>
                <w:rFonts w:eastAsia="Times New Roman"/>
                <w:color w:val="000000"/>
              </w:rPr>
              <w:t>-</w:t>
            </w:r>
            <w:r w:rsidRPr="0078417A">
              <w:rPr>
                <w:rFonts w:eastAsia="Times New Roman"/>
                <w:color w:val="000000"/>
              </w:rPr>
              <w:t>9</w:t>
            </w:r>
            <w:r>
              <w:rPr>
                <w:rFonts w:eastAsia="Times New Roman"/>
                <w:color w:val="000000"/>
              </w:rPr>
              <w:t xml:space="preserve"> &gt; 10 </w:t>
            </w:r>
          </w:p>
          <w:p w14:paraId="0F329BE8" w14:textId="77777777" w:rsidR="00141F9B" w:rsidRPr="00C4368F" w:rsidRDefault="00141F9B" w:rsidP="00B258D4">
            <w:pPr>
              <w:spacing w:after="0" w:line="240" w:lineRule="auto"/>
              <w:rPr>
                <w:rFonts w:eastAsia="Times New Roman"/>
                <w:color w:val="000000"/>
              </w:rPr>
            </w:pPr>
            <w:r>
              <w:rPr>
                <w:rFonts w:eastAsia="Times New Roman"/>
                <w:color w:val="000000"/>
              </w:rPr>
              <w:t>(moderate depression)</w:t>
            </w:r>
          </w:p>
        </w:tc>
        <w:tc>
          <w:tcPr>
            <w:tcW w:w="2693" w:type="dxa"/>
            <w:tcBorders>
              <w:top w:val="single" w:sz="4" w:space="0" w:color="auto"/>
              <w:left w:val="single" w:sz="4" w:space="0" w:color="auto"/>
              <w:bottom w:val="single" w:sz="4" w:space="0" w:color="auto"/>
              <w:right w:val="single" w:sz="4" w:space="0" w:color="auto"/>
            </w:tcBorders>
            <w:shd w:val="clear" w:color="auto" w:fill="auto"/>
            <w:vAlign w:val="center"/>
          </w:tcPr>
          <w:p w14:paraId="2393D1C6" w14:textId="77777777" w:rsidR="00141F9B" w:rsidRPr="00C4368F" w:rsidRDefault="00141F9B" w:rsidP="00B258D4">
            <w:pPr>
              <w:spacing w:after="0" w:line="240" w:lineRule="auto"/>
              <w:jc w:val="center"/>
              <w:rPr>
                <w:rFonts w:eastAsia="Times New Roman"/>
                <w:color w:val="000000"/>
              </w:rPr>
            </w:pPr>
            <w:r w:rsidRPr="0078417A">
              <w:rPr>
                <w:color w:val="000000"/>
              </w:rPr>
              <w:t>0.86 (0.72,1.02)</w:t>
            </w:r>
          </w:p>
        </w:tc>
        <w:tc>
          <w:tcPr>
            <w:tcW w:w="2552" w:type="dxa"/>
            <w:tcBorders>
              <w:top w:val="single" w:sz="4" w:space="0" w:color="auto"/>
              <w:left w:val="single" w:sz="4" w:space="0" w:color="auto"/>
              <w:bottom w:val="single" w:sz="4" w:space="0" w:color="auto"/>
              <w:right w:val="single" w:sz="4" w:space="0" w:color="auto"/>
            </w:tcBorders>
            <w:shd w:val="clear" w:color="auto" w:fill="auto"/>
            <w:vAlign w:val="center"/>
          </w:tcPr>
          <w:p w14:paraId="78E35F22" w14:textId="77777777" w:rsidR="00141F9B" w:rsidRPr="00C4368F" w:rsidRDefault="00141F9B" w:rsidP="00B258D4">
            <w:pPr>
              <w:spacing w:after="0" w:line="240" w:lineRule="auto"/>
              <w:jc w:val="center"/>
              <w:rPr>
                <w:rFonts w:eastAsia="Times New Roman"/>
                <w:color w:val="000000"/>
              </w:rPr>
            </w:pPr>
            <w:r w:rsidRPr="0078417A">
              <w:rPr>
                <w:color w:val="000000"/>
              </w:rPr>
              <w:t>0.21 (0.18,0.24)</w:t>
            </w:r>
          </w:p>
        </w:tc>
        <w:tc>
          <w:tcPr>
            <w:tcW w:w="2409" w:type="dxa"/>
            <w:tcBorders>
              <w:top w:val="single" w:sz="4" w:space="0" w:color="auto"/>
              <w:left w:val="single" w:sz="4" w:space="0" w:color="auto"/>
              <w:bottom w:val="single" w:sz="4" w:space="0" w:color="auto"/>
              <w:right w:val="single" w:sz="4" w:space="0" w:color="auto"/>
            </w:tcBorders>
            <w:shd w:val="clear" w:color="auto" w:fill="auto"/>
            <w:vAlign w:val="center"/>
          </w:tcPr>
          <w:p w14:paraId="45C5A31F" w14:textId="77777777" w:rsidR="00141F9B" w:rsidRPr="00C4368F" w:rsidRDefault="00141F9B" w:rsidP="00B258D4">
            <w:pPr>
              <w:spacing w:after="0" w:line="240" w:lineRule="auto"/>
              <w:jc w:val="center"/>
              <w:rPr>
                <w:rFonts w:eastAsia="Times New Roman"/>
                <w:color w:val="000000"/>
              </w:rPr>
            </w:pPr>
            <w:r w:rsidRPr="0078417A">
              <w:rPr>
                <w:color w:val="000000"/>
              </w:rPr>
              <w:t>-0.65 (-0.81,-0.51)</w:t>
            </w:r>
          </w:p>
        </w:tc>
      </w:tr>
      <w:tr w:rsidR="00141F9B" w:rsidRPr="00C4368F" w14:paraId="127868B7" w14:textId="77777777" w:rsidTr="00B258D4">
        <w:trPr>
          <w:trHeight w:val="710"/>
        </w:trPr>
        <w:tc>
          <w:tcPr>
            <w:tcW w:w="2269" w:type="dxa"/>
            <w:tcBorders>
              <w:top w:val="nil"/>
              <w:left w:val="single" w:sz="4" w:space="0" w:color="000000"/>
              <w:bottom w:val="single" w:sz="4" w:space="0" w:color="000000"/>
              <w:right w:val="single" w:sz="4" w:space="0" w:color="000000"/>
            </w:tcBorders>
            <w:shd w:val="clear" w:color="auto" w:fill="auto"/>
            <w:vAlign w:val="center"/>
            <w:hideMark/>
          </w:tcPr>
          <w:p w14:paraId="588D4C52" w14:textId="77777777" w:rsidR="00141F9B" w:rsidRPr="00C4368F" w:rsidRDefault="00141F9B" w:rsidP="00B258D4">
            <w:pPr>
              <w:spacing w:after="0" w:line="240" w:lineRule="auto"/>
              <w:rPr>
                <w:rFonts w:eastAsia="Times New Roman"/>
                <w:color w:val="000000"/>
              </w:rPr>
            </w:pPr>
            <w:r w:rsidRPr="00C4368F">
              <w:rPr>
                <w:rFonts w:eastAsia="Times New Roman"/>
                <w:color w:val="000000"/>
              </w:rPr>
              <w:t xml:space="preserve">Number of depressive events per </w:t>
            </w:r>
            <w:r>
              <w:rPr>
                <w:rFonts w:eastAsia="Times New Roman"/>
                <w:color w:val="000000"/>
              </w:rPr>
              <w:t xml:space="preserve">1000 person </w:t>
            </w:r>
            <w:r w:rsidRPr="00C4368F">
              <w:rPr>
                <w:rFonts w:eastAsia="Times New Roman"/>
                <w:color w:val="000000"/>
              </w:rPr>
              <w:t>year</w:t>
            </w:r>
            <w:r>
              <w:rPr>
                <w:rFonts w:eastAsia="Times New Roman"/>
                <w:color w:val="000000"/>
              </w:rPr>
              <w:t>s</w:t>
            </w:r>
            <w:r w:rsidRPr="00C4368F">
              <w:rPr>
                <w:rFonts w:eastAsia="Times New Roman"/>
                <w:color w:val="000000"/>
              </w:rPr>
              <w:t xml:space="preserve"> </w:t>
            </w:r>
          </w:p>
        </w:tc>
        <w:tc>
          <w:tcPr>
            <w:tcW w:w="2693" w:type="dxa"/>
            <w:tcBorders>
              <w:top w:val="single" w:sz="4" w:space="0" w:color="auto"/>
              <w:left w:val="nil"/>
              <w:bottom w:val="single" w:sz="4" w:space="0" w:color="000000"/>
              <w:right w:val="single" w:sz="4" w:space="0" w:color="000000"/>
            </w:tcBorders>
            <w:shd w:val="clear" w:color="auto" w:fill="auto"/>
            <w:vAlign w:val="center"/>
            <w:hideMark/>
          </w:tcPr>
          <w:p w14:paraId="3FB5D9DA"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2</w:t>
            </w:r>
            <w:r>
              <w:rPr>
                <w:rFonts w:eastAsia="Times New Roman"/>
                <w:color w:val="000000"/>
              </w:rPr>
              <w:t>36</w:t>
            </w:r>
            <w:r w:rsidRPr="00C4368F">
              <w:rPr>
                <w:rFonts w:eastAsia="Times New Roman"/>
                <w:color w:val="000000"/>
              </w:rPr>
              <w:t xml:space="preserve"> (21</w:t>
            </w:r>
            <w:r>
              <w:rPr>
                <w:rFonts w:eastAsia="Times New Roman"/>
                <w:color w:val="000000"/>
              </w:rPr>
              <w:t>2</w:t>
            </w:r>
            <w:r w:rsidRPr="00C4368F">
              <w:rPr>
                <w:rFonts w:eastAsia="Times New Roman"/>
                <w:color w:val="000000"/>
              </w:rPr>
              <w:t>,26</w:t>
            </w:r>
            <w:r>
              <w:rPr>
                <w:rFonts w:eastAsia="Times New Roman"/>
                <w:color w:val="000000"/>
              </w:rPr>
              <w:t>4</w:t>
            </w:r>
            <w:r w:rsidRPr="00C4368F">
              <w:rPr>
                <w:rFonts w:eastAsia="Times New Roman"/>
                <w:color w:val="000000"/>
              </w:rPr>
              <w:t>)</w:t>
            </w:r>
          </w:p>
        </w:tc>
        <w:tc>
          <w:tcPr>
            <w:tcW w:w="2552" w:type="dxa"/>
            <w:tcBorders>
              <w:top w:val="single" w:sz="4" w:space="0" w:color="auto"/>
              <w:left w:val="nil"/>
              <w:bottom w:val="single" w:sz="4" w:space="0" w:color="000000"/>
              <w:right w:val="single" w:sz="4" w:space="0" w:color="000000"/>
            </w:tcBorders>
            <w:shd w:val="clear" w:color="auto" w:fill="auto"/>
            <w:vAlign w:val="center"/>
            <w:hideMark/>
          </w:tcPr>
          <w:p w14:paraId="3E7367E6"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23</w:t>
            </w:r>
            <w:r>
              <w:rPr>
                <w:rFonts w:eastAsia="Times New Roman"/>
                <w:color w:val="000000"/>
              </w:rPr>
              <w:t>4</w:t>
            </w:r>
            <w:r w:rsidRPr="00C4368F">
              <w:rPr>
                <w:rFonts w:eastAsia="Times New Roman"/>
                <w:color w:val="000000"/>
              </w:rPr>
              <w:t xml:space="preserve"> (21</w:t>
            </w:r>
            <w:r>
              <w:rPr>
                <w:rFonts w:eastAsia="Times New Roman"/>
                <w:color w:val="000000"/>
              </w:rPr>
              <w:t>0</w:t>
            </w:r>
            <w:r w:rsidRPr="00C4368F">
              <w:rPr>
                <w:rFonts w:eastAsia="Times New Roman"/>
                <w:color w:val="000000"/>
              </w:rPr>
              <w:t>,26</w:t>
            </w:r>
            <w:r>
              <w:rPr>
                <w:rFonts w:eastAsia="Times New Roman"/>
                <w:color w:val="000000"/>
              </w:rPr>
              <w:t>1</w:t>
            </w:r>
            <w:r w:rsidRPr="00C4368F">
              <w:rPr>
                <w:rFonts w:eastAsia="Times New Roman"/>
                <w:color w:val="000000"/>
              </w:rPr>
              <w:t>)</w:t>
            </w:r>
          </w:p>
        </w:tc>
        <w:tc>
          <w:tcPr>
            <w:tcW w:w="2409" w:type="dxa"/>
            <w:tcBorders>
              <w:top w:val="single" w:sz="4" w:space="0" w:color="auto"/>
              <w:left w:val="nil"/>
              <w:bottom w:val="single" w:sz="4" w:space="0" w:color="000000"/>
              <w:right w:val="single" w:sz="4" w:space="0" w:color="000000"/>
            </w:tcBorders>
            <w:shd w:val="clear" w:color="auto" w:fill="auto"/>
            <w:vAlign w:val="center"/>
            <w:hideMark/>
          </w:tcPr>
          <w:p w14:paraId="6C65A504"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2 (-4,0)</w:t>
            </w:r>
          </w:p>
        </w:tc>
      </w:tr>
      <w:tr w:rsidR="00141F9B" w:rsidRPr="00C4368F" w14:paraId="5347DC87" w14:textId="77777777" w:rsidTr="00B258D4">
        <w:trPr>
          <w:trHeight w:val="580"/>
        </w:trPr>
        <w:tc>
          <w:tcPr>
            <w:tcW w:w="2269" w:type="dxa"/>
            <w:tcBorders>
              <w:top w:val="nil"/>
              <w:left w:val="single" w:sz="4" w:space="0" w:color="000000"/>
              <w:bottom w:val="single" w:sz="4" w:space="0" w:color="000000"/>
              <w:right w:val="single" w:sz="4" w:space="0" w:color="000000"/>
            </w:tcBorders>
            <w:shd w:val="clear" w:color="auto" w:fill="auto"/>
            <w:vAlign w:val="center"/>
            <w:hideMark/>
          </w:tcPr>
          <w:p w14:paraId="3055FB70" w14:textId="77777777" w:rsidR="00141F9B" w:rsidRPr="00C4368F" w:rsidRDefault="00141F9B" w:rsidP="00B258D4">
            <w:pPr>
              <w:spacing w:after="0" w:line="240" w:lineRule="auto"/>
              <w:rPr>
                <w:rFonts w:eastAsia="Times New Roman"/>
                <w:b/>
                <w:bCs/>
                <w:color w:val="000000"/>
              </w:rPr>
            </w:pPr>
            <w:r w:rsidRPr="00C4368F">
              <w:rPr>
                <w:rFonts w:eastAsia="Times New Roman"/>
                <w:b/>
                <w:bCs/>
                <w:color w:val="000000"/>
              </w:rPr>
              <w:t>Diabetes events per 1000 person years</w:t>
            </w:r>
          </w:p>
        </w:tc>
        <w:tc>
          <w:tcPr>
            <w:tcW w:w="2693" w:type="dxa"/>
            <w:tcBorders>
              <w:top w:val="nil"/>
              <w:left w:val="nil"/>
              <w:bottom w:val="single" w:sz="4" w:space="0" w:color="000000"/>
              <w:right w:val="single" w:sz="4" w:space="0" w:color="000000"/>
            </w:tcBorders>
            <w:shd w:val="clear" w:color="auto" w:fill="auto"/>
            <w:vAlign w:val="center"/>
            <w:hideMark/>
          </w:tcPr>
          <w:p w14:paraId="6D9BD20C" w14:textId="77777777" w:rsidR="00141F9B" w:rsidRPr="00C4368F" w:rsidRDefault="00141F9B" w:rsidP="00B258D4">
            <w:pPr>
              <w:spacing w:after="0" w:line="240" w:lineRule="auto"/>
              <w:jc w:val="center"/>
              <w:rPr>
                <w:rFonts w:eastAsia="Times New Roman"/>
                <w:b/>
                <w:bCs/>
                <w:color w:val="000000"/>
              </w:rPr>
            </w:pPr>
            <w:r w:rsidRPr="00C4368F">
              <w:rPr>
                <w:rFonts w:eastAsia="Times New Roman"/>
                <w:b/>
                <w:bCs/>
                <w:color w:val="000000"/>
              </w:rPr>
              <w:t> </w:t>
            </w:r>
          </w:p>
        </w:tc>
        <w:tc>
          <w:tcPr>
            <w:tcW w:w="2552" w:type="dxa"/>
            <w:tcBorders>
              <w:top w:val="nil"/>
              <w:left w:val="nil"/>
              <w:bottom w:val="single" w:sz="4" w:space="0" w:color="000000"/>
              <w:right w:val="single" w:sz="4" w:space="0" w:color="000000"/>
            </w:tcBorders>
            <w:shd w:val="clear" w:color="auto" w:fill="auto"/>
            <w:vAlign w:val="center"/>
            <w:hideMark/>
          </w:tcPr>
          <w:p w14:paraId="0DD618D0" w14:textId="77777777" w:rsidR="00141F9B" w:rsidRPr="00C4368F" w:rsidRDefault="00141F9B" w:rsidP="00B258D4">
            <w:pPr>
              <w:spacing w:after="0" w:line="240" w:lineRule="auto"/>
              <w:jc w:val="center"/>
              <w:rPr>
                <w:rFonts w:eastAsia="Times New Roman"/>
                <w:b/>
                <w:bCs/>
                <w:color w:val="000000"/>
              </w:rPr>
            </w:pPr>
            <w:r w:rsidRPr="00C4368F">
              <w:rPr>
                <w:rFonts w:eastAsia="Times New Roman"/>
                <w:b/>
                <w:bCs/>
                <w:color w:val="000000"/>
              </w:rPr>
              <w:t> </w:t>
            </w:r>
          </w:p>
        </w:tc>
        <w:tc>
          <w:tcPr>
            <w:tcW w:w="2409" w:type="dxa"/>
            <w:tcBorders>
              <w:top w:val="nil"/>
              <w:left w:val="nil"/>
              <w:bottom w:val="single" w:sz="4" w:space="0" w:color="000000"/>
              <w:right w:val="single" w:sz="4" w:space="0" w:color="000000"/>
            </w:tcBorders>
            <w:shd w:val="clear" w:color="auto" w:fill="auto"/>
            <w:vAlign w:val="center"/>
            <w:hideMark/>
          </w:tcPr>
          <w:p w14:paraId="6982A02D" w14:textId="77777777" w:rsidR="00141F9B" w:rsidRPr="00C4368F" w:rsidRDefault="00141F9B" w:rsidP="00B258D4">
            <w:pPr>
              <w:spacing w:after="0" w:line="240" w:lineRule="auto"/>
              <w:jc w:val="center"/>
              <w:rPr>
                <w:rFonts w:eastAsia="Times New Roman"/>
                <w:b/>
                <w:bCs/>
                <w:color w:val="000000"/>
              </w:rPr>
            </w:pPr>
            <w:r w:rsidRPr="00C4368F">
              <w:rPr>
                <w:rFonts w:eastAsia="Times New Roman"/>
                <w:b/>
                <w:bCs/>
                <w:color w:val="000000"/>
              </w:rPr>
              <w:t> </w:t>
            </w:r>
          </w:p>
        </w:tc>
      </w:tr>
      <w:tr w:rsidR="00141F9B" w:rsidRPr="00C4368F" w14:paraId="2C645AF0" w14:textId="77777777" w:rsidTr="00B258D4">
        <w:trPr>
          <w:trHeight w:val="290"/>
        </w:trPr>
        <w:tc>
          <w:tcPr>
            <w:tcW w:w="2269" w:type="dxa"/>
            <w:tcBorders>
              <w:top w:val="nil"/>
              <w:left w:val="single" w:sz="4" w:space="0" w:color="000000"/>
              <w:bottom w:val="single" w:sz="4" w:space="0" w:color="000000"/>
              <w:right w:val="single" w:sz="4" w:space="0" w:color="000000"/>
            </w:tcBorders>
            <w:shd w:val="clear" w:color="auto" w:fill="auto"/>
            <w:vAlign w:val="center"/>
            <w:hideMark/>
          </w:tcPr>
          <w:p w14:paraId="06E3FC64" w14:textId="77777777" w:rsidR="00141F9B" w:rsidRPr="00C4368F" w:rsidRDefault="00141F9B" w:rsidP="00B258D4">
            <w:pPr>
              <w:spacing w:after="0" w:line="240" w:lineRule="auto"/>
              <w:rPr>
                <w:rFonts w:eastAsia="Times New Roman"/>
                <w:color w:val="000000"/>
              </w:rPr>
            </w:pPr>
            <w:r w:rsidRPr="00C4368F">
              <w:rPr>
                <w:rFonts w:eastAsia="Times New Roman"/>
                <w:color w:val="000000"/>
              </w:rPr>
              <w:t>First MI</w:t>
            </w:r>
          </w:p>
        </w:tc>
        <w:tc>
          <w:tcPr>
            <w:tcW w:w="2693" w:type="dxa"/>
            <w:tcBorders>
              <w:top w:val="nil"/>
              <w:left w:val="nil"/>
              <w:bottom w:val="single" w:sz="4" w:space="0" w:color="000000"/>
              <w:right w:val="single" w:sz="4" w:space="0" w:color="000000"/>
            </w:tcBorders>
            <w:shd w:val="clear" w:color="auto" w:fill="auto"/>
            <w:vAlign w:val="center"/>
            <w:hideMark/>
          </w:tcPr>
          <w:p w14:paraId="73563788"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24 (11.9,36.8)</w:t>
            </w:r>
          </w:p>
        </w:tc>
        <w:tc>
          <w:tcPr>
            <w:tcW w:w="2552" w:type="dxa"/>
            <w:tcBorders>
              <w:top w:val="nil"/>
              <w:left w:val="nil"/>
              <w:bottom w:val="single" w:sz="4" w:space="0" w:color="000000"/>
              <w:right w:val="single" w:sz="4" w:space="0" w:color="000000"/>
            </w:tcBorders>
            <w:shd w:val="clear" w:color="auto" w:fill="auto"/>
            <w:vAlign w:val="center"/>
            <w:hideMark/>
          </w:tcPr>
          <w:p w14:paraId="4D9D46E1"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23 (11.4,35.4)</w:t>
            </w:r>
          </w:p>
        </w:tc>
        <w:tc>
          <w:tcPr>
            <w:tcW w:w="2409" w:type="dxa"/>
            <w:tcBorders>
              <w:top w:val="nil"/>
              <w:left w:val="nil"/>
              <w:bottom w:val="single" w:sz="4" w:space="0" w:color="000000"/>
              <w:right w:val="single" w:sz="4" w:space="0" w:color="000000"/>
            </w:tcBorders>
            <w:shd w:val="clear" w:color="auto" w:fill="auto"/>
            <w:vAlign w:val="center"/>
            <w:hideMark/>
          </w:tcPr>
          <w:p w14:paraId="25B503ED"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0.9 (-1.8,-0.2)</w:t>
            </w:r>
          </w:p>
        </w:tc>
      </w:tr>
      <w:tr w:rsidR="00141F9B" w:rsidRPr="00C4368F" w14:paraId="04BFC6A9" w14:textId="77777777" w:rsidTr="00B258D4">
        <w:trPr>
          <w:trHeight w:val="290"/>
        </w:trPr>
        <w:tc>
          <w:tcPr>
            <w:tcW w:w="2269" w:type="dxa"/>
            <w:tcBorders>
              <w:top w:val="nil"/>
              <w:left w:val="single" w:sz="4" w:space="0" w:color="000000"/>
              <w:bottom w:val="single" w:sz="4" w:space="0" w:color="000000"/>
              <w:right w:val="single" w:sz="4" w:space="0" w:color="000000"/>
            </w:tcBorders>
            <w:shd w:val="clear" w:color="auto" w:fill="auto"/>
            <w:vAlign w:val="center"/>
            <w:hideMark/>
          </w:tcPr>
          <w:p w14:paraId="210179BD" w14:textId="77777777" w:rsidR="00141F9B" w:rsidRPr="00C4368F" w:rsidRDefault="00141F9B" w:rsidP="00B258D4">
            <w:pPr>
              <w:spacing w:after="0" w:line="240" w:lineRule="auto"/>
              <w:rPr>
                <w:rFonts w:eastAsia="Times New Roman"/>
                <w:color w:val="000000"/>
              </w:rPr>
            </w:pPr>
            <w:r w:rsidRPr="00C4368F">
              <w:rPr>
                <w:rFonts w:eastAsia="Times New Roman"/>
                <w:color w:val="000000"/>
              </w:rPr>
              <w:t>Second MI</w:t>
            </w:r>
          </w:p>
        </w:tc>
        <w:tc>
          <w:tcPr>
            <w:tcW w:w="2693" w:type="dxa"/>
            <w:tcBorders>
              <w:top w:val="nil"/>
              <w:left w:val="nil"/>
              <w:bottom w:val="single" w:sz="4" w:space="0" w:color="000000"/>
              <w:right w:val="single" w:sz="4" w:space="0" w:color="000000"/>
            </w:tcBorders>
            <w:shd w:val="clear" w:color="auto" w:fill="auto"/>
            <w:vAlign w:val="center"/>
            <w:hideMark/>
          </w:tcPr>
          <w:p w14:paraId="50A80540"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5.3 (1.7,10.1)</w:t>
            </w:r>
          </w:p>
        </w:tc>
        <w:tc>
          <w:tcPr>
            <w:tcW w:w="2552" w:type="dxa"/>
            <w:tcBorders>
              <w:top w:val="nil"/>
              <w:left w:val="nil"/>
              <w:bottom w:val="single" w:sz="4" w:space="0" w:color="000000"/>
              <w:right w:val="single" w:sz="4" w:space="0" w:color="000000"/>
            </w:tcBorders>
            <w:shd w:val="clear" w:color="auto" w:fill="auto"/>
            <w:vAlign w:val="center"/>
            <w:hideMark/>
          </w:tcPr>
          <w:p w14:paraId="58DE4DED"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5.2 (1.7,9.9)</w:t>
            </w:r>
          </w:p>
        </w:tc>
        <w:tc>
          <w:tcPr>
            <w:tcW w:w="2409" w:type="dxa"/>
            <w:tcBorders>
              <w:top w:val="nil"/>
              <w:left w:val="nil"/>
              <w:bottom w:val="single" w:sz="4" w:space="0" w:color="000000"/>
              <w:right w:val="single" w:sz="4" w:space="0" w:color="000000"/>
            </w:tcBorders>
            <w:shd w:val="clear" w:color="auto" w:fill="auto"/>
            <w:vAlign w:val="center"/>
            <w:hideMark/>
          </w:tcPr>
          <w:p w14:paraId="63606998"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0.2 (-0.5,0.2)</w:t>
            </w:r>
          </w:p>
        </w:tc>
      </w:tr>
      <w:tr w:rsidR="00141F9B" w:rsidRPr="00C4368F" w14:paraId="48BD6C25" w14:textId="77777777" w:rsidTr="00B258D4">
        <w:trPr>
          <w:trHeight w:val="290"/>
        </w:trPr>
        <w:tc>
          <w:tcPr>
            <w:tcW w:w="2269" w:type="dxa"/>
            <w:tcBorders>
              <w:top w:val="nil"/>
              <w:left w:val="single" w:sz="4" w:space="0" w:color="000000"/>
              <w:bottom w:val="single" w:sz="4" w:space="0" w:color="000000"/>
              <w:right w:val="single" w:sz="4" w:space="0" w:color="000000"/>
            </w:tcBorders>
            <w:shd w:val="clear" w:color="auto" w:fill="auto"/>
            <w:vAlign w:val="center"/>
            <w:hideMark/>
          </w:tcPr>
          <w:p w14:paraId="4C34FE16" w14:textId="77777777" w:rsidR="00141F9B" w:rsidRPr="00C4368F" w:rsidRDefault="00141F9B" w:rsidP="00B258D4">
            <w:pPr>
              <w:spacing w:after="0" w:line="240" w:lineRule="auto"/>
              <w:rPr>
                <w:rFonts w:eastAsia="Times New Roman"/>
                <w:color w:val="000000"/>
              </w:rPr>
            </w:pPr>
            <w:r w:rsidRPr="00C4368F">
              <w:rPr>
                <w:rFonts w:eastAsia="Times New Roman"/>
                <w:color w:val="000000"/>
              </w:rPr>
              <w:t>First stroke</w:t>
            </w:r>
          </w:p>
        </w:tc>
        <w:tc>
          <w:tcPr>
            <w:tcW w:w="2693" w:type="dxa"/>
            <w:tcBorders>
              <w:top w:val="nil"/>
              <w:left w:val="nil"/>
              <w:bottom w:val="single" w:sz="4" w:space="0" w:color="000000"/>
              <w:right w:val="single" w:sz="4" w:space="0" w:color="000000"/>
            </w:tcBorders>
            <w:shd w:val="clear" w:color="auto" w:fill="auto"/>
            <w:vAlign w:val="center"/>
            <w:hideMark/>
          </w:tcPr>
          <w:p w14:paraId="280470C7"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15.5 (3.8,31.5)</w:t>
            </w:r>
          </w:p>
        </w:tc>
        <w:tc>
          <w:tcPr>
            <w:tcW w:w="2552" w:type="dxa"/>
            <w:tcBorders>
              <w:top w:val="nil"/>
              <w:left w:val="nil"/>
              <w:bottom w:val="single" w:sz="4" w:space="0" w:color="000000"/>
              <w:right w:val="single" w:sz="4" w:space="0" w:color="000000"/>
            </w:tcBorders>
            <w:shd w:val="clear" w:color="auto" w:fill="auto"/>
            <w:vAlign w:val="center"/>
            <w:hideMark/>
          </w:tcPr>
          <w:p w14:paraId="4D675384"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14.7 (3.7,29.9)</w:t>
            </w:r>
          </w:p>
        </w:tc>
        <w:tc>
          <w:tcPr>
            <w:tcW w:w="2409" w:type="dxa"/>
            <w:tcBorders>
              <w:top w:val="nil"/>
              <w:left w:val="nil"/>
              <w:bottom w:val="single" w:sz="4" w:space="0" w:color="000000"/>
              <w:right w:val="single" w:sz="4" w:space="0" w:color="000000"/>
            </w:tcBorders>
            <w:shd w:val="clear" w:color="auto" w:fill="auto"/>
            <w:vAlign w:val="center"/>
            <w:hideMark/>
          </w:tcPr>
          <w:p w14:paraId="0FFBC4E6"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0.8 (-1.7,-0.1)</w:t>
            </w:r>
          </w:p>
        </w:tc>
      </w:tr>
      <w:tr w:rsidR="00141F9B" w:rsidRPr="00C4368F" w14:paraId="63CE8C09" w14:textId="77777777" w:rsidTr="00B258D4">
        <w:trPr>
          <w:trHeight w:val="290"/>
        </w:trPr>
        <w:tc>
          <w:tcPr>
            <w:tcW w:w="2269" w:type="dxa"/>
            <w:tcBorders>
              <w:top w:val="nil"/>
              <w:left w:val="single" w:sz="4" w:space="0" w:color="000000"/>
              <w:bottom w:val="single" w:sz="4" w:space="0" w:color="000000"/>
              <w:right w:val="single" w:sz="4" w:space="0" w:color="000000"/>
            </w:tcBorders>
            <w:shd w:val="clear" w:color="auto" w:fill="auto"/>
            <w:vAlign w:val="center"/>
            <w:hideMark/>
          </w:tcPr>
          <w:p w14:paraId="25EA90F3" w14:textId="77777777" w:rsidR="00141F9B" w:rsidRPr="00C4368F" w:rsidRDefault="00141F9B" w:rsidP="00B258D4">
            <w:pPr>
              <w:spacing w:after="0" w:line="240" w:lineRule="auto"/>
              <w:rPr>
                <w:rFonts w:eastAsia="Times New Roman"/>
                <w:color w:val="000000"/>
              </w:rPr>
            </w:pPr>
            <w:r w:rsidRPr="00C4368F">
              <w:rPr>
                <w:rFonts w:eastAsia="Times New Roman"/>
                <w:color w:val="000000"/>
              </w:rPr>
              <w:t>Second stroke</w:t>
            </w:r>
          </w:p>
        </w:tc>
        <w:tc>
          <w:tcPr>
            <w:tcW w:w="2693" w:type="dxa"/>
            <w:tcBorders>
              <w:top w:val="nil"/>
              <w:left w:val="nil"/>
              <w:bottom w:val="single" w:sz="4" w:space="0" w:color="000000"/>
              <w:right w:val="single" w:sz="4" w:space="0" w:color="000000"/>
            </w:tcBorders>
            <w:shd w:val="clear" w:color="auto" w:fill="auto"/>
            <w:vAlign w:val="center"/>
            <w:hideMark/>
          </w:tcPr>
          <w:p w14:paraId="32C77506"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5.4 (0.1,12.4)</w:t>
            </w:r>
          </w:p>
        </w:tc>
        <w:tc>
          <w:tcPr>
            <w:tcW w:w="2552" w:type="dxa"/>
            <w:tcBorders>
              <w:top w:val="nil"/>
              <w:left w:val="nil"/>
              <w:bottom w:val="single" w:sz="4" w:space="0" w:color="000000"/>
              <w:right w:val="single" w:sz="4" w:space="0" w:color="000000"/>
            </w:tcBorders>
            <w:shd w:val="clear" w:color="auto" w:fill="auto"/>
            <w:vAlign w:val="center"/>
            <w:hideMark/>
          </w:tcPr>
          <w:p w14:paraId="28E12A3E"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5.2 (0.1,12.4)</w:t>
            </w:r>
          </w:p>
        </w:tc>
        <w:tc>
          <w:tcPr>
            <w:tcW w:w="2409" w:type="dxa"/>
            <w:tcBorders>
              <w:top w:val="nil"/>
              <w:left w:val="nil"/>
              <w:bottom w:val="single" w:sz="4" w:space="0" w:color="000000"/>
              <w:right w:val="single" w:sz="4" w:space="0" w:color="000000"/>
            </w:tcBorders>
            <w:shd w:val="clear" w:color="auto" w:fill="auto"/>
            <w:vAlign w:val="center"/>
            <w:hideMark/>
          </w:tcPr>
          <w:p w14:paraId="611E55CD"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0.2 (-0.7,0.1)</w:t>
            </w:r>
          </w:p>
        </w:tc>
      </w:tr>
      <w:tr w:rsidR="00141F9B" w:rsidRPr="00C4368F" w14:paraId="645DB531" w14:textId="77777777" w:rsidTr="00B258D4">
        <w:trPr>
          <w:trHeight w:val="290"/>
        </w:trPr>
        <w:tc>
          <w:tcPr>
            <w:tcW w:w="2269" w:type="dxa"/>
            <w:tcBorders>
              <w:top w:val="nil"/>
              <w:left w:val="single" w:sz="4" w:space="0" w:color="000000"/>
              <w:bottom w:val="single" w:sz="4" w:space="0" w:color="000000"/>
              <w:right w:val="single" w:sz="4" w:space="0" w:color="000000"/>
            </w:tcBorders>
            <w:shd w:val="clear" w:color="auto" w:fill="auto"/>
            <w:vAlign w:val="center"/>
            <w:hideMark/>
          </w:tcPr>
          <w:p w14:paraId="05DF2B10" w14:textId="77777777" w:rsidR="00141F9B" w:rsidRPr="00C4368F" w:rsidRDefault="00141F9B" w:rsidP="00B258D4">
            <w:pPr>
              <w:spacing w:after="0" w:line="240" w:lineRule="auto"/>
              <w:rPr>
                <w:rFonts w:eastAsia="Times New Roman"/>
                <w:color w:val="000000"/>
              </w:rPr>
            </w:pPr>
            <w:r w:rsidRPr="00C4368F">
              <w:rPr>
                <w:rFonts w:eastAsia="Times New Roman"/>
                <w:color w:val="000000"/>
              </w:rPr>
              <w:t>CHF</w:t>
            </w:r>
          </w:p>
        </w:tc>
        <w:tc>
          <w:tcPr>
            <w:tcW w:w="2693" w:type="dxa"/>
            <w:tcBorders>
              <w:top w:val="nil"/>
              <w:left w:val="nil"/>
              <w:bottom w:val="single" w:sz="4" w:space="0" w:color="000000"/>
              <w:right w:val="single" w:sz="4" w:space="0" w:color="000000"/>
            </w:tcBorders>
            <w:shd w:val="clear" w:color="auto" w:fill="auto"/>
            <w:vAlign w:val="center"/>
            <w:hideMark/>
          </w:tcPr>
          <w:p w14:paraId="5D83A69B"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10.1 (2,22.1)</w:t>
            </w:r>
          </w:p>
        </w:tc>
        <w:tc>
          <w:tcPr>
            <w:tcW w:w="2552" w:type="dxa"/>
            <w:tcBorders>
              <w:top w:val="nil"/>
              <w:left w:val="nil"/>
              <w:bottom w:val="single" w:sz="4" w:space="0" w:color="000000"/>
              <w:right w:val="single" w:sz="4" w:space="0" w:color="000000"/>
            </w:tcBorders>
            <w:shd w:val="clear" w:color="auto" w:fill="auto"/>
            <w:vAlign w:val="center"/>
            <w:hideMark/>
          </w:tcPr>
          <w:p w14:paraId="1E9B5F14"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10.1 (2,22.2)</w:t>
            </w:r>
          </w:p>
        </w:tc>
        <w:tc>
          <w:tcPr>
            <w:tcW w:w="2409" w:type="dxa"/>
            <w:tcBorders>
              <w:top w:val="nil"/>
              <w:left w:val="nil"/>
              <w:bottom w:val="single" w:sz="4" w:space="0" w:color="000000"/>
              <w:right w:val="single" w:sz="4" w:space="0" w:color="000000"/>
            </w:tcBorders>
            <w:shd w:val="clear" w:color="auto" w:fill="auto"/>
            <w:vAlign w:val="center"/>
            <w:hideMark/>
          </w:tcPr>
          <w:p w14:paraId="499B42C7"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0 (-0.4,0.4)</w:t>
            </w:r>
          </w:p>
        </w:tc>
      </w:tr>
      <w:tr w:rsidR="00141F9B" w:rsidRPr="00C4368F" w14:paraId="5005F654" w14:textId="77777777" w:rsidTr="00B258D4">
        <w:trPr>
          <w:trHeight w:val="290"/>
        </w:trPr>
        <w:tc>
          <w:tcPr>
            <w:tcW w:w="2269" w:type="dxa"/>
            <w:tcBorders>
              <w:top w:val="nil"/>
              <w:left w:val="single" w:sz="4" w:space="0" w:color="000000"/>
              <w:bottom w:val="single" w:sz="4" w:space="0" w:color="000000"/>
              <w:right w:val="single" w:sz="4" w:space="0" w:color="000000"/>
            </w:tcBorders>
            <w:shd w:val="clear" w:color="auto" w:fill="auto"/>
            <w:vAlign w:val="center"/>
            <w:hideMark/>
          </w:tcPr>
          <w:p w14:paraId="79FCFE07" w14:textId="77777777" w:rsidR="00141F9B" w:rsidRPr="00C4368F" w:rsidRDefault="00141F9B" w:rsidP="00B258D4">
            <w:pPr>
              <w:spacing w:after="0" w:line="240" w:lineRule="auto"/>
              <w:rPr>
                <w:rFonts w:eastAsia="Times New Roman"/>
                <w:color w:val="000000"/>
              </w:rPr>
            </w:pPr>
            <w:r w:rsidRPr="00C4368F">
              <w:rPr>
                <w:rFonts w:eastAsia="Times New Roman"/>
                <w:color w:val="000000"/>
              </w:rPr>
              <w:t>IHD</w:t>
            </w:r>
          </w:p>
        </w:tc>
        <w:tc>
          <w:tcPr>
            <w:tcW w:w="2693" w:type="dxa"/>
            <w:tcBorders>
              <w:top w:val="nil"/>
              <w:left w:val="nil"/>
              <w:bottom w:val="single" w:sz="4" w:space="0" w:color="000000"/>
              <w:right w:val="single" w:sz="4" w:space="0" w:color="000000"/>
            </w:tcBorders>
            <w:shd w:val="clear" w:color="auto" w:fill="auto"/>
            <w:vAlign w:val="center"/>
            <w:hideMark/>
          </w:tcPr>
          <w:p w14:paraId="79AA3B97"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10.3 (3.8,18.9)</w:t>
            </w:r>
          </w:p>
        </w:tc>
        <w:tc>
          <w:tcPr>
            <w:tcW w:w="2552" w:type="dxa"/>
            <w:tcBorders>
              <w:top w:val="nil"/>
              <w:left w:val="nil"/>
              <w:bottom w:val="single" w:sz="4" w:space="0" w:color="000000"/>
              <w:right w:val="single" w:sz="4" w:space="0" w:color="000000"/>
            </w:tcBorders>
            <w:shd w:val="clear" w:color="auto" w:fill="auto"/>
            <w:vAlign w:val="center"/>
            <w:hideMark/>
          </w:tcPr>
          <w:p w14:paraId="12BD032C"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10.3 (3.7,18.9)</w:t>
            </w:r>
          </w:p>
        </w:tc>
        <w:tc>
          <w:tcPr>
            <w:tcW w:w="2409" w:type="dxa"/>
            <w:tcBorders>
              <w:top w:val="nil"/>
              <w:left w:val="nil"/>
              <w:bottom w:val="single" w:sz="4" w:space="0" w:color="000000"/>
              <w:right w:val="single" w:sz="4" w:space="0" w:color="000000"/>
            </w:tcBorders>
            <w:shd w:val="clear" w:color="auto" w:fill="auto"/>
            <w:vAlign w:val="center"/>
            <w:hideMark/>
          </w:tcPr>
          <w:p w14:paraId="782F7770"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0 (-0.4,0.3)</w:t>
            </w:r>
          </w:p>
        </w:tc>
      </w:tr>
      <w:tr w:rsidR="00141F9B" w:rsidRPr="00C4368F" w14:paraId="43B83FA0" w14:textId="77777777" w:rsidTr="00B258D4">
        <w:trPr>
          <w:trHeight w:val="290"/>
        </w:trPr>
        <w:tc>
          <w:tcPr>
            <w:tcW w:w="2269" w:type="dxa"/>
            <w:tcBorders>
              <w:top w:val="nil"/>
              <w:left w:val="single" w:sz="4" w:space="0" w:color="000000"/>
              <w:bottom w:val="single" w:sz="4" w:space="0" w:color="000000"/>
              <w:right w:val="single" w:sz="4" w:space="0" w:color="000000"/>
            </w:tcBorders>
            <w:shd w:val="clear" w:color="auto" w:fill="auto"/>
            <w:vAlign w:val="center"/>
            <w:hideMark/>
          </w:tcPr>
          <w:p w14:paraId="0FC7CB10" w14:textId="77777777" w:rsidR="00141F9B" w:rsidRPr="00C4368F" w:rsidRDefault="00141F9B" w:rsidP="00B258D4">
            <w:pPr>
              <w:spacing w:after="0" w:line="240" w:lineRule="auto"/>
              <w:rPr>
                <w:rFonts w:eastAsia="Times New Roman"/>
                <w:color w:val="000000"/>
              </w:rPr>
            </w:pPr>
            <w:r w:rsidRPr="00C4368F">
              <w:rPr>
                <w:rFonts w:eastAsia="Times New Roman"/>
                <w:color w:val="000000"/>
              </w:rPr>
              <w:t>First amputation</w:t>
            </w:r>
          </w:p>
        </w:tc>
        <w:tc>
          <w:tcPr>
            <w:tcW w:w="2693" w:type="dxa"/>
            <w:tcBorders>
              <w:top w:val="nil"/>
              <w:left w:val="nil"/>
              <w:bottom w:val="single" w:sz="4" w:space="0" w:color="000000"/>
              <w:right w:val="single" w:sz="4" w:space="0" w:color="000000"/>
            </w:tcBorders>
            <w:shd w:val="clear" w:color="auto" w:fill="auto"/>
            <w:vAlign w:val="center"/>
            <w:hideMark/>
          </w:tcPr>
          <w:p w14:paraId="7EC5D06B"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11 (1.9,25.9)</w:t>
            </w:r>
          </w:p>
        </w:tc>
        <w:tc>
          <w:tcPr>
            <w:tcW w:w="2552" w:type="dxa"/>
            <w:tcBorders>
              <w:top w:val="nil"/>
              <w:left w:val="nil"/>
              <w:bottom w:val="single" w:sz="4" w:space="0" w:color="000000"/>
              <w:right w:val="single" w:sz="4" w:space="0" w:color="000000"/>
            </w:tcBorders>
            <w:shd w:val="clear" w:color="auto" w:fill="auto"/>
            <w:vAlign w:val="center"/>
            <w:hideMark/>
          </w:tcPr>
          <w:p w14:paraId="05D98E23"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10 (1.8,23)</w:t>
            </w:r>
          </w:p>
        </w:tc>
        <w:tc>
          <w:tcPr>
            <w:tcW w:w="2409" w:type="dxa"/>
            <w:tcBorders>
              <w:top w:val="nil"/>
              <w:left w:val="nil"/>
              <w:bottom w:val="single" w:sz="4" w:space="0" w:color="000000"/>
              <w:right w:val="single" w:sz="4" w:space="0" w:color="000000"/>
            </w:tcBorders>
            <w:shd w:val="clear" w:color="auto" w:fill="auto"/>
            <w:vAlign w:val="center"/>
            <w:hideMark/>
          </w:tcPr>
          <w:p w14:paraId="062E9289"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1 (-2.5,-0.1)</w:t>
            </w:r>
          </w:p>
        </w:tc>
      </w:tr>
      <w:tr w:rsidR="00141F9B" w:rsidRPr="00C4368F" w14:paraId="3BAABA59" w14:textId="77777777" w:rsidTr="00B258D4">
        <w:trPr>
          <w:trHeight w:val="290"/>
        </w:trPr>
        <w:tc>
          <w:tcPr>
            <w:tcW w:w="2269" w:type="dxa"/>
            <w:tcBorders>
              <w:top w:val="nil"/>
              <w:left w:val="single" w:sz="4" w:space="0" w:color="000000"/>
              <w:bottom w:val="single" w:sz="4" w:space="0" w:color="000000"/>
              <w:right w:val="single" w:sz="4" w:space="0" w:color="000000"/>
            </w:tcBorders>
            <w:shd w:val="clear" w:color="auto" w:fill="auto"/>
            <w:vAlign w:val="center"/>
            <w:hideMark/>
          </w:tcPr>
          <w:p w14:paraId="0E6DBD43" w14:textId="77777777" w:rsidR="00141F9B" w:rsidRPr="00C4368F" w:rsidRDefault="00141F9B" w:rsidP="00B258D4">
            <w:pPr>
              <w:spacing w:after="0" w:line="240" w:lineRule="auto"/>
              <w:rPr>
                <w:rFonts w:eastAsia="Times New Roman"/>
                <w:color w:val="000000"/>
              </w:rPr>
            </w:pPr>
            <w:r w:rsidRPr="00C4368F">
              <w:rPr>
                <w:rFonts w:eastAsia="Times New Roman"/>
                <w:color w:val="000000"/>
              </w:rPr>
              <w:t>Second amputation</w:t>
            </w:r>
          </w:p>
        </w:tc>
        <w:tc>
          <w:tcPr>
            <w:tcW w:w="2693" w:type="dxa"/>
            <w:tcBorders>
              <w:top w:val="nil"/>
              <w:left w:val="nil"/>
              <w:bottom w:val="single" w:sz="4" w:space="0" w:color="000000"/>
              <w:right w:val="single" w:sz="4" w:space="0" w:color="000000"/>
            </w:tcBorders>
            <w:shd w:val="clear" w:color="auto" w:fill="auto"/>
            <w:vAlign w:val="center"/>
            <w:hideMark/>
          </w:tcPr>
          <w:p w14:paraId="2302688B"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4.6 (0.6,11.4)</w:t>
            </w:r>
          </w:p>
        </w:tc>
        <w:tc>
          <w:tcPr>
            <w:tcW w:w="2552" w:type="dxa"/>
            <w:tcBorders>
              <w:top w:val="nil"/>
              <w:left w:val="nil"/>
              <w:bottom w:val="single" w:sz="4" w:space="0" w:color="000000"/>
              <w:right w:val="single" w:sz="4" w:space="0" w:color="000000"/>
            </w:tcBorders>
            <w:shd w:val="clear" w:color="auto" w:fill="auto"/>
            <w:vAlign w:val="center"/>
            <w:hideMark/>
          </w:tcPr>
          <w:p w14:paraId="2E714EA0"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4 (0.5,10)</w:t>
            </w:r>
          </w:p>
        </w:tc>
        <w:tc>
          <w:tcPr>
            <w:tcW w:w="2409" w:type="dxa"/>
            <w:tcBorders>
              <w:top w:val="nil"/>
              <w:left w:val="nil"/>
              <w:bottom w:val="single" w:sz="4" w:space="0" w:color="000000"/>
              <w:right w:val="single" w:sz="4" w:space="0" w:color="000000"/>
            </w:tcBorders>
            <w:shd w:val="clear" w:color="auto" w:fill="auto"/>
            <w:vAlign w:val="center"/>
            <w:hideMark/>
          </w:tcPr>
          <w:p w14:paraId="4BE21775"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0.6 (-1.5,0)</w:t>
            </w:r>
          </w:p>
        </w:tc>
      </w:tr>
      <w:tr w:rsidR="00141F9B" w:rsidRPr="00C4368F" w14:paraId="374F6B37" w14:textId="77777777" w:rsidTr="00B258D4">
        <w:trPr>
          <w:trHeight w:val="290"/>
        </w:trPr>
        <w:tc>
          <w:tcPr>
            <w:tcW w:w="2269" w:type="dxa"/>
            <w:tcBorders>
              <w:top w:val="nil"/>
              <w:left w:val="single" w:sz="4" w:space="0" w:color="000000"/>
              <w:bottom w:val="single" w:sz="4" w:space="0" w:color="000000"/>
              <w:right w:val="single" w:sz="4" w:space="0" w:color="000000"/>
            </w:tcBorders>
            <w:shd w:val="clear" w:color="auto" w:fill="auto"/>
            <w:vAlign w:val="center"/>
            <w:hideMark/>
          </w:tcPr>
          <w:p w14:paraId="1FBBAFD1" w14:textId="77777777" w:rsidR="00141F9B" w:rsidRPr="00C4368F" w:rsidRDefault="00141F9B" w:rsidP="00B258D4">
            <w:pPr>
              <w:spacing w:after="0" w:line="240" w:lineRule="auto"/>
              <w:rPr>
                <w:rFonts w:eastAsia="Times New Roman"/>
                <w:color w:val="000000"/>
              </w:rPr>
            </w:pPr>
            <w:r w:rsidRPr="00C4368F">
              <w:rPr>
                <w:rFonts w:eastAsia="Times New Roman"/>
                <w:color w:val="000000"/>
              </w:rPr>
              <w:t>Blindness</w:t>
            </w:r>
          </w:p>
        </w:tc>
        <w:tc>
          <w:tcPr>
            <w:tcW w:w="2693" w:type="dxa"/>
            <w:tcBorders>
              <w:top w:val="nil"/>
              <w:left w:val="nil"/>
              <w:bottom w:val="single" w:sz="4" w:space="0" w:color="000000"/>
              <w:right w:val="single" w:sz="4" w:space="0" w:color="000000"/>
            </w:tcBorders>
            <w:shd w:val="clear" w:color="auto" w:fill="auto"/>
            <w:vAlign w:val="center"/>
            <w:hideMark/>
          </w:tcPr>
          <w:p w14:paraId="7E54A356"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5.9 (1.1,12.3)</w:t>
            </w:r>
          </w:p>
        </w:tc>
        <w:tc>
          <w:tcPr>
            <w:tcW w:w="2552" w:type="dxa"/>
            <w:tcBorders>
              <w:top w:val="nil"/>
              <w:left w:val="nil"/>
              <w:bottom w:val="single" w:sz="4" w:space="0" w:color="000000"/>
              <w:right w:val="single" w:sz="4" w:space="0" w:color="000000"/>
            </w:tcBorders>
            <w:shd w:val="clear" w:color="auto" w:fill="auto"/>
            <w:vAlign w:val="center"/>
            <w:hideMark/>
          </w:tcPr>
          <w:p w14:paraId="100B2636"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5.4 (1,11.4)</w:t>
            </w:r>
          </w:p>
        </w:tc>
        <w:tc>
          <w:tcPr>
            <w:tcW w:w="2409" w:type="dxa"/>
            <w:tcBorders>
              <w:top w:val="nil"/>
              <w:left w:val="nil"/>
              <w:bottom w:val="single" w:sz="4" w:space="0" w:color="000000"/>
              <w:right w:val="single" w:sz="4" w:space="0" w:color="000000"/>
            </w:tcBorders>
            <w:shd w:val="clear" w:color="auto" w:fill="auto"/>
            <w:vAlign w:val="center"/>
            <w:hideMark/>
          </w:tcPr>
          <w:p w14:paraId="16C5A4C9"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0.5 (-1.1,0)</w:t>
            </w:r>
          </w:p>
        </w:tc>
      </w:tr>
      <w:tr w:rsidR="00141F9B" w:rsidRPr="00C4368F" w14:paraId="1BA2738F" w14:textId="77777777" w:rsidTr="00B258D4">
        <w:trPr>
          <w:trHeight w:val="290"/>
        </w:trPr>
        <w:tc>
          <w:tcPr>
            <w:tcW w:w="2269" w:type="dxa"/>
            <w:tcBorders>
              <w:top w:val="nil"/>
              <w:left w:val="single" w:sz="4" w:space="0" w:color="000000"/>
              <w:bottom w:val="single" w:sz="4" w:space="0" w:color="000000"/>
              <w:right w:val="single" w:sz="4" w:space="0" w:color="000000"/>
            </w:tcBorders>
            <w:shd w:val="clear" w:color="auto" w:fill="auto"/>
            <w:vAlign w:val="center"/>
            <w:hideMark/>
          </w:tcPr>
          <w:p w14:paraId="7CD0FFA8" w14:textId="77777777" w:rsidR="00141F9B" w:rsidRPr="00C4368F" w:rsidRDefault="00141F9B" w:rsidP="00B258D4">
            <w:pPr>
              <w:spacing w:after="0" w:line="240" w:lineRule="auto"/>
              <w:rPr>
                <w:rFonts w:eastAsia="Times New Roman"/>
                <w:color w:val="000000"/>
              </w:rPr>
            </w:pPr>
            <w:r w:rsidRPr="00C4368F">
              <w:rPr>
                <w:rFonts w:eastAsia="Times New Roman"/>
                <w:color w:val="000000"/>
              </w:rPr>
              <w:t>Renal failure</w:t>
            </w:r>
          </w:p>
        </w:tc>
        <w:tc>
          <w:tcPr>
            <w:tcW w:w="2693" w:type="dxa"/>
            <w:tcBorders>
              <w:top w:val="nil"/>
              <w:left w:val="nil"/>
              <w:bottom w:val="single" w:sz="4" w:space="0" w:color="000000"/>
              <w:right w:val="single" w:sz="4" w:space="0" w:color="000000"/>
            </w:tcBorders>
            <w:shd w:val="clear" w:color="auto" w:fill="auto"/>
            <w:vAlign w:val="center"/>
            <w:hideMark/>
          </w:tcPr>
          <w:p w14:paraId="78ECD8B3"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4.3 (0.1,12.1)</w:t>
            </w:r>
          </w:p>
        </w:tc>
        <w:tc>
          <w:tcPr>
            <w:tcW w:w="2552" w:type="dxa"/>
            <w:tcBorders>
              <w:top w:val="nil"/>
              <w:left w:val="nil"/>
              <w:bottom w:val="single" w:sz="4" w:space="0" w:color="000000"/>
              <w:right w:val="single" w:sz="4" w:space="0" w:color="000000"/>
            </w:tcBorders>
            <w:shd w:val="clear" w:color="auto" w:fill="auto"/>
            <w:vAlign w:val="center"/>
            <w:hideMark/>
          </w:tcPr>
          <w:p w14:paraId="314230DB"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4.3 (0.2,11.9)</w:t>
            </w:r>
          </w:p>
        </w:tc>
        <w:tc>
          <w:tcPr>
            <w:tcW w:w="2409" w:type="dxa"/>
            <w:tcBorders>
              <w:top w:val="nil"/>
              <w:left w:val="nil"/>
              <w:bottom w:val="single" w:sz="4" w:space="0" w:color="000000"/>
              <w:right w:val="single" w:sz="4" w:space="0" w:color="000000"/>
            </w:tcBorders>
            <w:shd w:val="clear" w:color="auto" w:fill="auto"/>
            <w:vAlign w:val="center"/>
            <w:hideMark/>
          </w:tcPr>
          <w:p w14:paraId="535915B4"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0 (-0.2,0.2)</w:t>
            </w:r>
          </w:p>
        </w:tc>
      </w:tr>
      <w:tr w:rsidR="00141F9B" w:rsidRPr="00C4368F" w14:paraId="2FA16957" w14:textId="77777777" w:rsidTr="00B258D4">
        <w:trPr>
          <w:trHeight w:val="290"/>
        </w:trPr>
        <w:tc>
          <w:tcPr>
            <w:tcW w:w="2269" w:type="dxa"/>
            <w:tcBorders>
              <w:top w:val="nil"/>
              <w:left w:val="single" w:sz="4" w:space="0" w:color="000000"/>
              <w:bottom w:val="single" w:sz="4" w:space="0" w:color="000000"/>
              <w:right w:val="single" w:sz="4" w:space="0" w:color="000000"/>
            </w:tcBorders>
            <w:shd w:val="clear" w:color="auto" w:fill="auto"/>
            <w:vAlign w:val="center"/>
            <w:hideMark/>
          </w:tcPr>
          <w:p w14:paraId="4237EE45" w14:textId="77777777" w:rsidR="00141F9B" w:rsidRPr="00C4368F" w:rsidRDefault="00141F9B" w:rsidP="00B258D4">
            <w:pPr>
              <w:spacing w:after="0" w:line="240" w:lineRule="auto"/>
              <w:rPr>
                <w:rFonts w:eastAsia="Times New Roman"/>
                <w:color w:val="000000"/>
              </w:rPr>
            </w:pPr>
            <w:r w:rsidRPr="00C4368F">
              <w:rPr>
                <w:rFonts w:eastAsia="Times New Roman"/>
                <w:color w:val="000000"/>
              </w:rPr>
              <w:t>Ulcer</w:t>
            </w:r>
          </w:p>
        </w:tc>
        <w:tc>
          <w:tcPr>
            <w:tcW w:w="2693" w:type="dxa"/>
            <w:tcBorders>
              <w:top w:val="nil"/>
              <w:left w:val="nil"/>
              <w:bottom w:val="single" w:sz="4" w:space="0" w:color="000000"/>
              <w:right w:val="single" w:sz="4" w:space="0" w:color="000000"/>
            </w:tcBorders>
            <w:shd w:val="clear" w:color="auto" w:fill="auto"/>
            <w:vAlign w:val="center"/>
            <w:hideMark/>
          </w:tcPr>
          <w:p w14:paraId="76BCA52E"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3.8 (0.2,10)</w:t>
            </w:r>
          </w:p>
        </w:tc>
        <w:tc>
          <w:tcPr>
            <w:tcW w:w="2552" w:type="dxa"/>
            <w:tcBorders>
              <w:top w:val="nil"/>
              <w:left w:val="nil"/>
              <w:bottom w:val="single" w:sz="4" w:space="0" w:color="000000"/>
              <w:right w:val="single" w:sz="4" w:space="0" w:color="000000"/>
            </w:tcBorders>
            <w:shd w:val="clear" w:color="auto" w:fill="auto"/>
            <w:vAlign w:val="center"/>
            <w:hideMark/>
          </w:tcPr>
          <w:p w14:paraId="3E19C6EE"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3.4 (0.2,8.9)</w:t>
            </w:r>
          </w:p>
        </w:tc>
        <w:tc>
          <w:tcPr>
            <w:tcW w:w="2409" w:type="dxa"/>
            <w:tcBorders>
              <w:top w:val="nil"/>
              <w:left w:val="nil"/>
              <w:bottom w:val="single" w:sz="4" w:space="0" w:color="000000"/>
              <w:right w:val="single" w:sz="4" w:space="0" w:color="000000"/>
            </w:tcBorders>
            <w:shd w:val="clear" w:color="auto" w:fill="auto"/>
            <w:vAlign w:val="center"/>
            <w:hideMark/>
          </w:tcPr>
          <w:p w14:paraId="7DF15D9E"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0.4 (-1.1,0)</w:t>
            </w:r>
          </w:p>
        </w:tc>
      </w:tr>
      <w:tr w:rsidR="00141F9B" w:rsidRPr="00C4368F" w14:paraId="3E2945E0" w14:textId="77777777" w:rsidTr="007C5D15">
        <w:trPr>
          <w:trHeight w:val="290"/>
        </w:trPr>
        <w:tc>
          <w:tcPr>
            <w:tcW w:w="2269" w:type="dxa"/>
            <w:tcBorders>
              <w:top w:val="nil"/>
              <w:left w:val="single" w:sz="4" w:space="0" w:color="000000"/>
              <w:bottom w:val="single" w:sz="4" w:space="0" w:color="auto"/>
              <w:right w:val="single" w:sz="4" w:space="0" w:color="000000"/>
            </w:tcBorders>
            <w:shd w:val="clear" w:color="auto" w:fill="auto"/>
            <w:vAlign w:val="center"/>
            <w:hideMark/>
          </w:tcPr>
          <w:p w14:paraId="5E52FAA8" w14:textId="77777777" w:rsidR="00141F9B" w:rsidRPr="00C4368F" w:rsidRDefault="00141F9B" w:rsidP="00B258D4">
            <w:pPr>
              <w:spacing w:after="0" w:line="240" w:lineRule="auto"/>
              <w:rPr>
                <w:rFonts w:eastAsia="Times New Roman"/>
                <w:color w:val="000000"/>
              </w:rPr>
            </w:pPr>
            <w:r w:rsidRPr="00C4368F">
              <w:rPr>
                <w:rFonts w:eastAsia="Times New Roman"/>
                <w:color w:val="000000"/>
              </w:rPr>
              <w:t>Cataract</w:t>
            </w:r>
          </w:p>
        </w:tc>
        <w:tc>
          <w:tcPr>
            <w:tcW w:w="2693" w:type="dxa"/>
            <w:tcBorders>
              <w:top w:val="nil"/>
              <w:left w:val="nil"/>
              <w:bottom w:val="single" w:sz="4" w:space="0" w:color="auto"/>
              <w:right w:val="single" w:sz="4" w:space="0" w:color="000000"/>
            </w:tcBorders>
            <w:shd w:val="clear" w:color="auto" w:fill="auto"/>
            <w:vAlign w:val="center"/>
            <w:hideMark/>
          </w:tcPr>
          <w:p w14:paraId="3066E6E2"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24.9 (21.5,28.8)</w:t>
            </w:r>
          </w:p>
        </w:tc>
        <w:tc>
          <w:tcPr>
            <w:tcW w:w="2552" w:type="dxa"/>
            <w:tcBorders>
              <w:top w:val="nil"/>
              <w:left w:val="nil"/>
              <w:bottom w:val="single" w:sz="4" w:space="0" w:color="auto"/>
              <w:right w:val="single" w:sz="4" w:space="0" w:color="000000"/>
            </w:tcBorders>
            <w:shd w:val="clear" w:color="auto" w:fill="auto"/>
            <w:vAlign w:val="center"/>
            <w:hideMark/>
          </w:tcPr>
          <w:p w14:paraId="76B43C7F"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24.7 (21.4,28.4)</w:t>
            </w:r>
          </w:p>
        </w:tc>
        <w:tc>
          <w:tcPr>
            <w:tcW w:w="2409" w:type="dxa"/>
            <w:tcBorders>
              <w:top w:val="nil"/>
              <w:left w:val="nil"/>
              <w:bottom w:val="single" w:sz="4" w:space="0" w:color="auto"/>
              <w:right w:val="single" w:sz="4" w:space="0" w:color="000000"/>
            </w:tcBorders>
            <w:shd w:val="clear" w:color="auto" w:fill="auto"/>
            <w:vAlign w:val="center"/>
            <w:hideMark/>
          </w:tcPr>
          <w:p w14:paraId="7B81D084"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0.3 (-0.7,0.1)</w:t>
            </w:r>
          </w:p>
        </w:tc>
      </w:tr>
      <w:tr w:rsidR="00141F9B" w:rsidRPr="00C4368F" w14:paraId="5EB9043B" w14:textId="77777777" w:rsidTr="007C5D15">
        <w:trPr>
          <w:trHeight w:val="290"/>
        </w:trPr>
        <w:tc>
          <w:tcPr>
            <w:tcW w:w="226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6A67D5" w14:textId="77777777" w:rsidR="00141F9B" w:rsidRPr="00C4368F" w:rsidRDefault="00141F9B" w:rsidP="00B258D4">
            <w:pPr>
              <w:spacing w:after="0" w:line="240" w:lineRule="auto"/>
              <w:rPr>
                <w:rFonts w:eastAsia="Times New Roman"/>
                <w:color w:val="000000"/>
              </w:rPr>
            </w:pPr>
            <w:r w:rsidRPr="00C4368F">
              <w:rPr>
                <w:rFonts w:eastAsia="Times New Roman"/>
                <w:color w:val="000000"/>
              </w:rPr>
              <w:t>Severe hypo</w:t>
            </w:r>
          </w:p>
        </w:tc>
        <w:tc>
          <w:tcPr>
            <w:tcW w:w="26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1E3ED5"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14 (13.7,14.3)</w:t>
            </w:r>
          </w:p>
        </w:tc>
        <w:tc>
          <w:tcPr>
            <w:tcW w:w="25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5D2CCC"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14.1 (13.7,14.4)</w:t>
            </w:r>
          </w:p>
        </w:tc>
        <w:tc>
          <w:tcPr>
            <w:tcW w:w="24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8C6986" w14:textId="77777777" w:rsidR="00141F9B" w:rsidRPr="00C4368F" w:rsidRDefault="00141F9B" w:rsidP="00B258D4">
            <w:pPr>
              <w:spacing w:after="0" w:line="240" w:lineRule="auto"/>
              <w:jc w:val="center"/>
              <w:rPr>
                <w:rFonts w:eastAsia="Times New Roman"/>
                <w:color w:val="000000"/>
              </w:rPr>
            </w:pPr>
            <w:r w:rsidRPr="00C4368F">
              <w:rPr>
                <w:rFonts w:eastAsia="Times New Roman"/>
                <w:color w:val="000000"/>
              </w:rPr>
              <w:t>0.1 (-0.4,0.6)</w:t>
            </w:r>
          </w:p>
        </w:tc>
      </w:tr>
      <w:tr w:rsidR="007C5D15" w:rsidRPr="00C4368F" w14:paraId="3905331E" w14:textId="77777777" w:rsidTr="007C5D15">
        <w:trPr>
          <w:trHeight w:val="290"/>
        </w:trPr>
        <w:tc>
          <w:tcPr>
            <w:tcW w:w="2269" w:type="dxa"/>
            <w:tcBorders>
              <w:top w:val="single" w:sz="4" w:space="0" w:color="auto"/>
              <w:left w:val="single" w:sz="4" w:space="0" w:color="auto"/>
              <w:bottom w:val="single" w:sz="4" w:space="0" w:color="auto"/>
              <w:right w:val="single" w:sz="4" w:space="0" w:color="auto"/>
            </w:tcBorders>
            <w:shd w:val="clear" w:color="auto" w:fill="auto"/>
            <w:vAlign w:val="center"/>
          </w:tcPr>
          <w:p w14:paraId="0A21BF2F" w14:textId="7423259B" w:rsidR="007C5D15" w:rsidRPr="00C4368F" w:rsidRDefault="00331AB7" w:rsidP="00B258D4">
            <w:pPr>
              <w:spacing w:after="0" w:line="240" w:lineRule="auto"/>
              <w:rPr>
                <w:rFonts w:eastAsia="Times New Roman"/>
                <w:b/>
                <w:bCs/>
                <w:color w:val="000000"/>
              </w:rPr>
            </w:pPr>
            <w:r>
              <w:rPr>
                <w:rFonts w:eastAsia="Times New Roman"/>
                <w:b/>
                <w:bCs/>
                <w:color w:val="000000"/>
              </w:rPr>
              <w:t>Mortality</w:t>
            </w:r>
          </w:p>
        </w:tc>
        <w:tc>
          <w:tcPr>
            <w:tcW w:w="269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B03628" w14:textId="34174B38" w:rsidR="007C5D15" w:rsidRPr="00331AB7" w:rsidRDefault="007C5D15" w:rsidP="00331AB7">
            <w:pPr>
              <w:spacing w:after="0" w:line="240" w:lineRule="auto"/>
              <w:jc w:val="center"/>
              <w:rPr>
                <w:rFonts w:eastAsia="Times New Roman"/>
                <w:color w:val="000000"/>
              </w:rPr>
            </w:pPr>
          </w:p>
        </w:tc>
        <w:tc>
          <w:tcPr>
            <w:tcW w:w="255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1A6C55" w14:textId="5D2A1FEA" w:rsidR="007C5D15" w:rsidRPr="00331AB7" w:rsidRDefault="007C5D15" w:rsidP="00331AB7">
            <w:pPr>
              <w:spacing w:after="0" w:line="240" w:lineRule="auto"/>
              <w:jc w:val="center"/>
              <w:rPr>
                <w:rFonts w:eastAsia="Times New Roman"/>
                <w:color w:val="000000"/>
              </w:rPr>
            </w:pPr>
          </w:p>
        </w:tc>
        <w:tc>
          <w:tcPr>
            <w:tcW w:w="24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BABD84" w14:textId="792009EF" w:rsidR="007C5D15" w:rsidRPr="00331AB7" w:rsidRDefault="007C5D15" w:rsidP="00331AB7">
            <w:pPr>
              <w:spacing w:after="0" w:line="240" w:lineRule="auto"/>
              <w:jc w:val="center"/>
              <w:rPr>
                <w:rFonts w:eastAsia="Times New Roman"/>
                <w:color w:val="000000"/>
              </w:rPr>
            </w:pPr>
          </w:p>
        </w:tc>
      </w:tr>
      <w:tr w:rsidR="00331AB7" w:rsidRPr="00C4368F" w14:paraId="3F37CC1C" w14:textId="77777777" w:rsidTr="007C5D15">
        <w:trPr>
          <w:trHeight w:val="290"/>
        </w:trPr>
        <w:tc>
          <w:tcPr>
            <w:tcW w:w="226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E4415E" w14:textId="4BC5DCAF" w:rsidR="00331AB7" w:rsidRPr="00331AB7" w:rsidRDefault="00331AB7" w:rsidP="00331AB7">
            <w:pPr>
              <w:spacing w:after="0" w:line="240" w:lineRule="auto"/>
              <w:rPr>
                <w:rFonts w:eastAsia="Times New Roman"/>
                <w:color w:val="000000"/>
              </w:rPr>
            </w:pPr>
            <w:r w:rsidRPr="00331AB7">
              <w:rPr>
                <w:rFonts w:eastAsia="Times New Roman"/>
                <w:color w:val="000000"/>
              </w:rPr>
              <w:t>Life years</w:t>
            </w:r>
          </w:p>
        </w:tc>
        <w:tc>
          <w:tcPr>
            <w:tcW w:w="26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ACAF9B" w14:textId="4713D5A6" w:rsidR="00331AB7" w:rsidRPr="00331AB7" w:rsidRDefault="00331AB7" w:rsidP="00331AB7">
            <w:pPr>
              <w:spacing w:after="0" w:line="240" w:lineRule="auto"/>
              <w:jc w:val="center"/>
              <w:rPr>
                <w:rFonts w:eastAsia="Times New Roman"/>
                <w:color w:val="000000"/>
              </w:rPr>
            </w:pPr>
            <w:r w:rsidRPr="00331AB7">
              <w:rPr>
                <w:rFonts w:eastAsia="Times New Roman"/>
                <w:color w:val="000000"/>
              </w:rPr>
              <w:t>19.07 (14.38, 23.81)</w:t>
            </w:r>
          </w:p>
        </w:tc>
        <w:tc>
          <w:tcPr>
            <w:tcW w:w="25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D99BE8" w14:textId="5EF8142C" w:rsidR="00331AB7" w:rsidRPr="00331AB7" w:rsidRDefault="00331AB7" w:rsidP="00331AB7">
            <w:pPr>
              <w:spacing w:after="0" w:line="240" w:lineRule="auto"/>
              <w:jc w:val="center"/>
              <w:rPr>
                <w:rFonts w:eastAsia="Times New Roman"/>
                <w:color w:val="000000"/>
              </w:rPr>
            </w:pPr>
            <w:r w:rsidRPr="00331AB7">
              <w:rPr>
                <w:rFonts w:eastAsia="Times New Roman"/>
                <w:color w:val="000000"/>
              </w:rPr>
              <w:t xml:space="preserve">19.34 (14.73 23.87) </w:t>
            </w:r>
          </w:p>
        </w:tc>
        <w:tc>
          <w:tcPr>
            <w:tcW w:w="24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3F01E0" w14:textId="6E2AD823" w:rsidR="00331AB7" w:rsidRPr="00331AB7" w:rsidRDefault="00331AB7" w:rsidP="00331AB7">
            <w:pPr>
              <w:spacing w:after="0" w:line="240" w:lineRule="auto"/>
              <w:jc w:val="center"/>
              <w:rPr>
                <w:rFonts w:eastAsia="Times New Roman"/>
                <w:color w:val="000000"/>
              </w:rPr>
            </w:pPr>
            <w:r w:rsidRPr="00331AB7">
              <w:rPr>
                <w:rFonts w:eastAsia="Times New Roman"/>
                <w:color w:val="000000"/>
              </w:rPr>
              <w:t>0.27 (0.03, 0.52)</w:t>
            </w:r>
          </w:p>
        </w:tc>
      </w:tr>
    </w:tbl>
    <w:p w14:paraId="701614D6" w14:textId="51D7AB63" w:rsidR="00113744" w:rsidRDefault="00113744" w:rsidP="00FD550A">
      <w:bookmarkStart w:id="19" w:name="_Hlk162362741"/>
    </w:p>
    <w:bookmarkEnd w:id="19"/>
    <w:p w14:paraId="00000093" w14:textId="55F6E292" w:rsidR="007C098D" w:rsidRDefault="00326F22">
      <w:pPr>
        <w:pStyle w:val="Heading2"/>
      </w:pPr>
      <w:r>
        <w:t>Cost effectiveness analysis</w:t>
      </w:r>
    </w:p>
    <w:p w14:paraId="00000094" w14:textId="0417CB2D" w:rsidR="007C098D" w:rsidRDefault="000B62E0">
      <w:r>
        <w:fldChar w:fldCharType="begin"/>
      </w:r>
      <w:r>
        <w:instrText xml:space="preserve"> REF _Ref161739482 \h </w:instrText>
      </w:r>
      <w:r>
        <w:fldChar w:fldCharType="separate"/>
      </w:r>
      <w:r w:rsidR="00D02A5B">
        <w:t xml:space="preserve">Table </w:t>
      </w:r>
      <w:r w:rsidR="00D02A5B">
        <w:rPr>
          <w:noProof/>
        </w:rPr>
        <w:t>2</w:t>
      </w:r>
      <w:r>
        <w:fldChar w:fldCharType="end"/>
      </w:r>
      <w:r>
        <w:t xml:space="preserve"> </w:t>
      </w:r>
      <w:r w:rsidR="00326F22">
        <w:t xml:space="preserve">summarises the discounted results comparing </w:t>
      </w:r>
      <w:r w:rsidR="00BA47C1">
        <w:t>usual care</w:t>
      </w:r>
      <w:r w:rsidR="00326F22">
        <w:t xml:space="preserve"> against </w:t>
      </w:r>
      <w:r w:rsidR="00BA47C1">
        <w:t xml:space="preserve">usual care plus </w:t>
      </w:r>
      <w:r w:rsidR="00326F22">
        <w:t xml:space="preserve">BA </w:t>
      </w:r>
      <w:r w:rsidR="00E25D01">
        <w:t xml:space="preserve">including and </w:t>
      </w:r>
      <w:r w:rsidR="00326F22">
        <w:t xml:space="preserve">excluding </w:t>
      </w:r>
      <w:r w:rsidR="00E25D01">
        <w:t>the</w:t>
      </w:r>
      <w:r w:rsidR="00FD34A0">
        <w:t xml:space="preserve"> </w:t>
      </w:r>
      <w:r w:rsidR="00E25D01">
        <w:t xml:space="preserve">$15 BA </w:t>
      </w:r>
      <w:r w:rsidR="00326F22">
        <w:t xml:space="preserve">treatment costs. </w:t>
      </w:r>
      <w:r w:rsidR="00142E1E">
        <w:t xml:space="preserve">BA </w:t>
      </w:r>
      <w:r w:rsidR="00BA47C1">
        <w:t xml:space="preserve">plus usual care </w:t>
      </w:r>
      <w:r w:rsidR="00142E1E">
        <w:t xml:space="preserve">results in lower </w:t>
      </w:r>
      <w:r w:rsidR="005807F8">
        <w:t xml:space="preserve">overall </w:t>
      </w:r>
      <w:r w:rsidR="00142E1E">
        <w:t xml:space="preserve">health care costs and more DALYs averted than </w:t>
      </w:r>
      <w:r w:rsidR="00BA47C1">
        <w:t>usual care</w:t>
      </w:r>
      <w:r w:rsidR="00142E1E">
        <w:t xml:space="preserve">. At $15 per course, BA dominates </w:t>
      </w:r>
      <w:r w:rsidR="003B0702">
        <w:t>usual care</w:t>
      </w:r>
      <w:r w:rsidR="00142E1E">
        <w:t xml:space="preserve">, being less costly and more effective. </w:t>
      </w:r>
    </w:p>
    <w:p w14:paraId="0214AE8B" w14:textId="77777777" w:rsidR="00B87043" w:rsidRDefault="00B87043">
      <w:pPr>
        <w:sectPr w:rsidR="00B87043" w:rsidSect="00DF51E2">
          <w:footerReference w:type="default" r:id="rId9"/>
          <w:pgSz w:w="11906" w:h="16838"/>
          <w:pgMar w:top="1440" w:right="1440" w:bottom="1440" w:left="1440" w:header="708" w:footer="708" w:gutter="0"/>
          <w:pgNumType w:start="1"/>
          <w:cols w:space="720"/>
        </w:sectPr>
      </w:pPr>
    </w:p>
    <w:p w14:paraId="414D0AC7" w14:textId="77777777" w:rsidR="00B87043" w:rsidRDefault="00B87043"/>
    <w:p w14:paraId="6AAF4DA4" w14:textId="112B1958" w:rsidR="00010D27" w:rsidRDefault="00010D27" w:rsidP="00010D27">
      <w:pPr>
        <w:pStyle w:val="Caption"/>
        <w:keepNext/>
      </w:pPr>
      <w:bookmarkStart w:id="20" w:name="_Ref161739482"/>
      <w:r>
        <w:t xml:space="preserve">Table </w:t>
      </w:r>
      <w:r w:rsidR="00D02A5B">
        <w:fldChar w:fldCharType="begin"/>
      </w:r>
      <w:r w:rsidR="00D02A5B">
        <w:instrText xml:space="preserve"> SEQ Table \* ARABIC </w:instrText>
      </w:r>
      <w:r w:rsidR="00D02A5B">
        <w:fldChar w:fldCharType="separate"/>
      </w:r>
      <w:r w:rsidR="00D02A5B">
        <w:rPr>
          <w:noProof/>
        </w:rPr>
        <w:t>2</w:t>
      </w:r>
      <w:r w:rsidR="00D02A5B">
        <w:rPr>
          <w:noProof/>
        </w:rPr>
        <w:fldChar w:fldCharType="end"/>
      </w:r>
      <w:bookmarkEnd w:id="20"/>
      <w:r>
        <w:t>: S</w:t>
      </w:r>
      <w:r w:rsidRPr="00010D27">
        <w:t xml:space="preserve">ummary of cost-effectiveness results comparing </w:t>
      </w:r>
      <w:r w:rsidR="003B0702">
        <w:t>BA in additional to usual care versus usual care alone</w:t>
      </w:r>
      <w:r w:rsidRPr="00010D27">
        <w:t>.</w:t>
      </w:r>
      <w:r w:rsidR="002E5B08">
        <w:t xml:space="preserve"> </w:t>
      </w:r>
      <w:r w:rsidR="002E5B08" w:rsidRPr="002E5B08">
        <w:t xml:space="preserve">BA = behavioural activation, ICER = incremental cost effectiveness ratio, </w:t>
      </w:r>
      <w:proofErr w:type="spellStart"/>
      <w:r w:rsidR="002E5B08" w:rsidRPr="002E5B08">
        <w:t>CrI</w:t>
      </w:r>
      <w:proofErr w:type="spellEnd"/>
      <w:r w:rsidR="002E5B08" w:rsidRPr="002E5B08">
        <w:t xml:space="preserve"> = credible interval</w:t>
      </w:r>
      <w:r w:rsidR="002E5B08">
        <w:t>.</w:t>
      </w:r>
    </w:p>
    <w:tbl>
      <w:tblPr>
        <w:tblStyle w:val="15"/>
        <w:tblW w:w="123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97"/>
        <w:gridCol w:w="2095"/>
        <w:gridCol w:w="1701"/>
        <w:gridCol w:w="1701"/>
        <w:gridCol w:w="1701"/>
        <w:gridCol w:w="2268"/>
        <w:gridCol w:w="1560"/>
      </w:tblGrid>
      <w:tr w:rsidR="000B62E0" w14:paraId="04047E2D" w14:textId="3A35B0AA" w:rsidTr="000B62E0">
        <w:tc>
          <w:tcPr>
            <w:tcW w:w="1297" w:type="dxa"/>
            <w:shd w:val="clear" w:color="auto" w:fill="CCCCCC"/>
            <w:tcMar>
              <w:top w:w="100" w:type="dxa"/>
              <w:left w:w="100" w:type="dxa"/>
              <w:bottom w:w="100" w:type="dxa"/>
              <w:right w:w="100" w:type="dxa"/>
            </w:tcMar>
          </w:tcPr>
          <w:p w14:paraId="00000096" w14:textId="77777777" w:rsidR="000B62E0" w:rsidRDefault="000B62E0" w:rsidP="000B62E0">
            <w:pPr>
              <w:widowControl w:val="0"/>
              <w:spacing w:after="0" w:line="240" w:lineRule="auto"/>
              <w:rPr>
                <w:b/>
              </w:rPr>
            </w:pPr>
            <w:r>
              <w:rPr>
                <w:b/>
              </w:rPr>
              <w:t>Treatment option</w:t>
            </w:r>
          </w:p>
        </w:tc>
        <w:tc>
          <w:tcPr>
            <w:tcW w:w="2095" w:type="dxa"/>
            <w:shd w:val="clear" w:color="auto" w:fill="CCCCCC"/>
            <w:tcMar>
              <w:top w:w="100" w:type="dxa"/>
              <w:left w:w="100" w:type="dxa"/>
              <w:bottom w:w="100" w:type="dxa"/>
              <w:right w:w="100" w:type="dxa"/>
            </w:tcMar>
          </w:tcPr>
          <w:p w14:paraId="00000097" w14:textId="2238BFDE" w:rsidR="000B62E0" w:rsidRDefault="005807F8" w:rsidP="000B62E0">
            <w:pPr>
              <w:widowControl w:val="0"/>
              <w:spacing w:after="0" w:line="240" w:lineRule="auto"/>
              <w:rPr>
                <w:b/>
              </w:rPr>
            </w:pPr>
            <w:r>
              <w:rPr>
                <w:b/>
              </w:rPr>
              <w:t xml:space="preserve">Total Healthcare </w:t>
            </w:r>
            <w:r w:rsidR="000B62E0">
              <w:rPr>
                <w:b/>
              </w:rPr>
              <w:t xml:space="preserve">Costs (95% </w:t>
            </w:r>
            <w:proofErr w:type="spellStart"/>
            <w:r w:rsidR="000B62E0">
              <w:rPr>
                <w:b/>
              </w:rPr>
              <w:t>CrI</w:t>
            </w:r>
            <w:proofErr w:type="spellEnd"/>
            <w:r w:rsidR="000B62E0">
              <w:rPr>
                <w:b/>
              </w:rPr>
              <w:t>)</w:t>
            </w:r>
          </w:p>
        </w:tc>
        <w:tc>
          <w:tcPr>
            <w:tcW w:w="1701" w:type="dxa"/>
            <w:shd w:val="clear" w:color="auto" w:fill="CCCCCC"/>
          </w:tcPr>
          <w:p w14:paraId="20DE3CF4" w14:textId="484169FD" w:rsidR="000B62E0" w:rsidRDefault="000B62E0" w:rsidP="000B62E0">
            <w:pPr>
              <w:widowControl w:val="0"/>
              <w:spacing w:after="0" w:line="240" w:lineRule="auto"/>
              <w:rPr>
                <w:b/>
              </w:rPr>
            </w:pPr>
            <w:r>
              <w:rPr>
                <w:b/>
              </w:rPr>
              <w:t xml:space="preserve">Incremental costs, over </w:t>
            </w:r>
            <w:r w:rsidR="003B0702">
              <w:rPr>
                <w:b/>
              </w:rPr>
              <w:t>usual care</w:t>
            </w:r>
            <w:r>
              <w:rPr>
                <w:b/>
              </w:rPr>
              <w:t xml:space="preserve"> (95% </w:t>
            </w:r>
            <w:proofErr w:type="spellStart"/>
            <w:r>
              <w:rPr>
                <w:b/>
              </w:rPr>
              <w:t>CrI</w:t>
            </w:r>
            <w:proofErr w:type="spellEnd"/>
            <w:r>
              <w:rPr>
                <w:b/>
              </w:rPr>
              <w:t>)</w:t>
            </w:r>
          </w:p>
        </w:tc>
        <w:tc>
          <w:tcPr>
            <w:tcW w:w="1701" w:type="dxa"/>
            <w:shd w:val="clear" w:color="auto" w:fill="CCCCCC"/>
            <w:tcMar>
              <w:top w:w="100" w:type="dxa"/>
              <w:left w:w="100" w:type="dxa"/>
              <w:bottom w:w="100" w:type="dxa"/>
              <w:right w:w="100" w:type="dxa"/>
            </w:tcMar>
          </w:tcPr>
          <w:p w14:paraId="00000099" w14:textId="201DEC3A" w:rsidR="000B62E0" w:rsidRDefault="000B62E0" w:rsidP="000B62E0">
            <w:pPr>
              <w:widowControl w:val="0"/>
              <w:spacing w:after="0" w:line="240" w:lineRule="auto"/>
              <w:rPr>
                <w:b/>
              </w:rPr>
            </w:pPr>
            <w:r>
              <w:rPr>
                <w:b/>
              </w:rPr>
              <w:t xml:space="preserve">DALYs averted (95% </w:t>
            </w:r>
            <w:proofErr w:type="spellStart"/>
            <w:r>
              <w:rPr>
                <w:b/>
              </w:rPr>
              <w:t>CrI</w:t>
            </w:r>
            <w:proofErr w:type="spellEnd"/>
            <w:r>
              <w:rPr>
                <w:b/>
              </w:rPr>
              <w:t>)</w:t>
            </w:r>
          </w:p>
        </w:tc>
        <w:tc>
          <w:tcPr>
            <w:tcW w:w="1701" w:type="dxa"/>
            <w:shd w:val="clear" w:color="auto" w:fill="CCCCCC"/>
            <w:tcMar>
              <w:top w:w="100" w:type="dxa"/>
              <w:left w:w="100" w:type="dxa"/>
              <w:bottom w:w="100" w:type="dxa"/>
              <w:right w:w="100" w:type="dxa"/>
            </w:tcMar>
          </w:tcPr>
          <w:p w14:paraId="0000009B" w14:textId="4FC5DFA5" w:rsidR="000B62E0" w:rsidRDefault="000B62E0" w:rsidP="000B62E0">
            <w:pPr>
              <w:widowControl w:val="0"/>
              <w:spacing w:after="0" w:line="240" w:lineRule="auto"/>
              <w:rPr>
                <w:b/>
              </w:rPr>
            </w:pPr>
            <w:r>
              <w:rPr>
                <w:b/>
              </w:rPr>
              <w:t xml:space="preserve">Incremental DALYs averted, over </w:t>
            </w:r>
            <w:r w:rsidR="003B0702">
              <w:rPr>
                <w:b/>
              </w:rPr>
              <w:t>usual care</w:t>
            </w:r>
            <w:r>
              <w:rPr>
                <w:b/>
              </w:rPr>
              <w:t xml:space="preserve"> (95% </w:t>
            </w:r>
            <w:proofErr w:type="spellStart"/>
            <w:r>
              <w:rPr>
                <w:b/>
              </w:rPr>
              <w:t>CrI</w:t>
            </w:r>
            <w:proofErr w:type="spellEnd"/>
            <w:r>
              <w:rPr>
                <w:b/>
              </w:rPr>
              <w:t>)</w:t>
            </w:r>
          </w:p>
        </w:tc>
        <w:tc>
          <w:tcPr>
            <w:tcW w:w="2268" w:type="dxa"/>
            <w:shd w:val="clear" w:color="auto" w:fill="CCCCCC"/>
            <w:tcMar>
              <w:top w:w="100" w:type="dxa"/>
              <w:left w:w="100" w:type="dxa"/>
              <w:bottom w:w="100" w:type="dxa"/>
              <w:right w:w="100" w:type="dxa"/>
            </w:tcMar>
          </w:tcPr>
          <w:p w14:paraId="0000009C" w14:textId="7BF660CE" w:rsidR="000B62E0" w:rsidRDefault="000B62E0" w:rsidP="000B62E0">
            <w:pPr>
              <w:widowControl w:val="0"/>
              <w:spacing w:after="0" w:line="240" w:lineRule="auto"/>
              <w:rPr>
                <w:b/>
              </w:rPr>
            </w:pPr>
            <w:r>
              <w:rPr>
                <w:b/>
              </w:rPr>
              <w:t xml:space="preserve">Incremental net monetary benefit, over </w:t>
            </w:r>
            <w:r w:rsidR="003B0702">
              <w:rPr>
                <w:b/>
              </w:rPr>
              <w:t>usual care</w:t>
            </w:r>
            <w:r>
              <w:rPr>
                <w:b/>
              </w:rPr>
              <w:t xml:space="preserve"> (95% </w:t>
            </w:r>
            <w:proofErr w:type="spellStart"/>
            <w:r>
              <w:rPr>
                <w:b/>
              </w:rPr>
              <w:t>CrI</w:t>
            </w:r>
            <w:proofErr w:type="spellEnd"/>
            <w:r>
              <w:rPr>
                <w:b/>
              </w:rPr>
              <w:t>)</w:t>
            </w:r>
          </w:p>
        </w:tc>
        <w:tc>
          <w:tcPr>
            <w:tcW w:w="1560" w:type="dxa"/>
            <w:shd w:val="clear" w:color="auto" w:fill="CCCCCC"/>
          </w:tcPr>
          <w:p w14:paraId="38C72EEB" w14:textId="758061B2" w:rsidR="000B62E0" w:rsidRDefault="000B62E0" w:rsidP="000B62E0">
            <w:pPr>
              <w:widowControl w:val="0"/>
              <w:spacing w:after="0" w:line="240" w:lineRule="auto"/>
              <w:rPr>
                <w:b/>
              </w:rPr>
            </w:pPr>
            <w:r>
              <w:rPr>
                <w:b/>
              </w:rPr>
              <w:t>ICER</w:t>
            </w:r>
          </w:p>
        </w:tc>
      </w:tr>
      <w:tr w:rsidR="000B62E0" w14:paraId="3B692A30" w14:textId="4C5FB9F3" w:rsidTr="000B62E0">
        <w:tc>
          <w:tcPr>
            <w:tcW w:w="1297" w:type="dxa"/>
            <w:shd w:val="clear" w:color="auto" w:fill="auto"/>
            <w:tcMar>
              <w:top w:w="100" w:type="dxa"/>
              <w:left w:w="100" w:type="dxa"/>
              <w:bottom w:w="100" w:type="dxa"/>
              <w:right w:w="100" w:type="dxa"/>
            </w:tcMar>
          </w:tcPr>
          <w:p w14:paraId="0000009D" w14:textId="463F650A" w:rsidR="000B62E0" w:rsidRDefault="00F77886" w:rsidP="000B62E0">
            <w:pPr>
              <w:widowControl w:val="0"/>
              <w:spacing w:after="0" w:line="240" w:lineRule="auto"/>
            </w:pPr>
            <w:r>
              <w:t>Usual care</w:t>
            </w:r>
          </w:p>
        </w:tc>
        <w:tc>
          <w:tcPr>
            <w:tcW w:w="2095" w:type="dxa"/>
            <w:shd w:val="clear" w:color="auto" w:fill="auto"/>
            <w:tcMar>
              <w:top w:w="100" w:type="dxa"/>
              <w:left w:w="100" w:type="dxa"/>
              <w:bottom w:w="100" w:type="dxa"/>
              <w:right w:w="100" w:type="dxa"/>
            </w:tcMar>
          </w:tcPr>
          <w:p w14:paraId="7B255FFC" w14:textId="77777777" w:rsidR="000B62E0" w:rsidRDefault="000B62E0" w:rsidP="000B62E0">
            <w:pPr>
              <w:widowControl w:val="0"/>
              <w:spacing w:after="0" w:line="240" w:lineRule="auto"/>
              <w:jc w:val="center"/>
            </w:pPr>
            <w:r>
              <w:t xml:space="preserve">$10,839 </w:t>
            </w:r>
          </w:p>
          <w:p w14:paraId="0000009E" w14:textId="02A47B93" w:rsidR="000B62E0" w:rsidRDefault="000B62E0" w:rsidP="000B62E0">
            <w:pPr>
              <w:widowControl w:val="0"/>
              <w:spacing w:after="0" w:line="240" w:lineRule="auto"/>
              <w:jc w:val="center"/>
            </w:pPr>
            <w:r>
              <w:t>($7,205 to $17,088)</w:t>
            </w:r>
          </w:p>
        </w:tc>
        <w:tc>
          <w:tcPr>
            <w:tcW w:w="1701" w:type="dxa"/>
          </w:tcPr>
          <w:p w14:paraId="75308E85" w14:textId="614FAFB4" w:rsidR="000B62E0" w:rsidRDefault="000B62E0" w:rsidP="000B62E0">
            <w:pPr>
              <w:widowControl w:val="0"/>
              <w:spacing w:after="0" w:line="240" w:lineRule="auto"/>
              <w:jc w:val="center"/>
            </w:pPr>
            <w:r>
              <w:t>-</w:t>
            </w:r>
          </w:p>
        </w:tc>
        <w:tc>
          <w:tcPr>
            <w:tcW w:w="1701" w:type="dxa"/>
            <w:shd w:val="clear" w:color="auto" w:fill="auto"/>
            <w:tcMar>
              <w:top w:w="100" w:type="dxa"/>
              <w:left w:w="100" w:type="dxa"/>
              <w:bottom w:w="100" w:type="dxa"/>
              <w:right w:w="100" w:type="dxa"/>
            </w:tcMar>
          </w:tcPr>
          <w:p w14:paraId="000000A1" w14:textId="011D70AC" w:rsidR="000B62E0" w:rsidRDefault="000B62E0" w:rsidP="000B62E0">
            <w:pPr>
              <w:widowControl w:val="0"/>
              <w:spacing w:after="0" w:line="240" w:lineRule="auto"/>
              <w:jc w:val="center"/>
            </w:pPr>
            <w:r>
              <w:t xml:space="preserve">-3.5 </w:t>
            </w:r>
          </w:p>
          <w:p w14:paraId="000000A2" w14:textId="77777777" w:rsidR="000B62E0" w:rsidRDefault="000B62E0" w:rsidP="000B62E0">
            <w:pPr>
              <w:widowControl w:val="0"/>
              <w:spacing w:after="0" w:line="240" w:lineRule="auto"/>
              <w:jc w:val="center"/>
            </w:pPr>
            <w:r>
              <w:t>(7.96 to -9.58)</w:t>
            </w:r>
          </w:p>
        </w:tc>
        <w:tc>
          <w:tcPr>
            <w:tcW w:w="1701" w:type="dxa"/>
            <w:shd w:val="clear" w:color="auto" w:fill="auto"/>
            <w:tcMar>
              <w:top w:w="100" w:type="dxa"/>
              <w:left w:w="100" w:type="dxa"/>
              <w:bottom w:w="100" w:type="dxa"/>
              <w:right w:w="100" w:type="dxa"/>
            </w:tcMar>
          </w:tcPr>
          <w:p w14:paraId="000000A4" w14:textId="77777777" w:rsidR="000B62E0" w:rsidRDefault="000B62E0" w:rsidP="000B62E0">
            <w:pPr>
              <w:widowControl w:val="0"/>
              <w:spacing w:after="0" w:line="240" w:lineRule="auto"/>
              <w:jc w:val="center"/>
            </w:pPr>
            <w:r>
              <w:t>-</w:t>
            </w:r>
          </w:p>
        </w:tc>
        <w:tc>
          <w:tcPr>
            <w:tcW w:w="2268" w:type="dxa"/>
            <w:shd w:val="clear" w:color="auto" w:fill="auto"/>
            <w:tcMar>
              <w:top w:w="100" w:type="dxa"/>
              <w:left w:w="100" w:type="dxa"/>
              <w:bottom w:w="100" w:type="dxa"/>
              <w:right w:w="100" w:type="dxa"/>
            </w:tcMar>
          </w:tcPr>
          <w:p w14:paraId="000000A5" w14:textId="77777777" w:rsidR="000B62E0" w:rsidRDefault="000B62E0" w:rsidP="000B62E0">
            <w:pPr>
              <w:widowControl w:val="0"/>
              <w:spacing w:after="0" w:line="240" w:lineRule="auto"/>
              <w:jc w:val="center"/>
            </w:pPr>
            <w:r>
              <w:t>-</w:t>
            </w:r>
          </w:p>
        </w:tc>
        <w:tc>
          <w:tcPr>
            <w:tcW w:w="1560" w:type="dxa"/>
          </w:tcPr>
          <w:p w14:paraId="0F6D6B2F" w14:textId="77777777" w:rsidR="000B62E0" w:rsidRDefault="000B62E0" w:rsidP="000B62E0">
            <w:pPr>
              <w:widowControl w:val="0"/>
              <w:spacing w:after="0" w:line="240" w:lineRule="auto"/>
              <w:jc w:val="center"/>
            </w:pPr>
          </w:p>
        </w:tc>
      </w:tr>
      <w:tr w:rsidR="000B62E0" w14:paraId="4C8442DC" w14:textId="73B59D9F" w:rsidTr="000B62E0">
        <w:tc>
          <w:tcPr>
            <w:tcW w:w="1297" w:type="dxa"/>
            <w:shd w:val="clear" w:color="auto" w:fill="auto"/>
            <w:tcMar>
              <w:top w:w="100" w:type="dxa"/>
              <w:left w:w="100" w:type="dxa"/>
              <w:bottom w:w="100" w:type="dxa"/>
              <w:right w:w="100" w:type="dxa"/>
            </w:tcMar>
          </w:tcPr>
          <w:p w14:paraId="000000A6" w14:textId="6B359E0C" w:rsidR="000B62E0" w:rsidRDefault="000B62E0" w:rsidP="000B62E0">
            <w:pPr>
              <w:widowControl w:val="0"/>
              <w:spacing w:after="0" w:line="240" w:lineRule="auto"/>
            </w:pPr>
            <w:r>
              <w:t xml:space="preserve">BA (excluding </w:t>
            </w:r>
            <w:r w:rsidR="005807F8">
              <w:t xml:space="preserve">BA </w:t>
            </w:r>
            <w:r>
              <w:t>treatment costs)</w:t>
            </w:r>
          </w:p>
        </w:tc>
        <w:tc>
          <w:tcPr>
            <w:tcW w:w="2095" w:type="dxa"/>
            <w:shd w:val="clear" w:color="auto" w:fill="auto"/>
            <w:tcMar>
              <w:top w:w="100" w:type="dxa"/>
              <w:left w:w="100" w:type="dxa"/>
              <w:bottom w:w="100" w:type="dxa"/>
              <w:right w:w="100" w:type="dxa"/>
            </w:tcMar>
          </w:tcPr>
          <w:p w14:paraId="2174BC66" w14:textId="77777777" w:rsidR="000B62E0" w:rsidRDefault="000B62E0" w:rsidP="000B62E0">
            <w:pPr>
              <w:widowControl w:val="0"/>
              <w:spacing w:after="0" w:line="240" w:lineRule="auto"/>
              <w:jc w:val="center"/>
            </w:pPr>
            <w:r>
              <w:t xml:space="preserve">$10,742 </w:t>
            </w:r>
          </w:p>
          <w:p w14:paraId="000000A7" w14:textId="166C4D7B" w:rsidR="000B62E0" w:rsidRDefault="000B62E0" w:rsidP="000B62E0">
            <w:pPr>
              <w:widowControl w:val="0"/>
              <w:spacing w:after="0" w:line="240" w:lineRule="auto"/>
              <w:jc w:val="center"/>
            </w:pPr>
            <w:r>
              <w:t>($7,187 to $16,803)</w:t>
            </w:r>
          </w:p>
        </w:tc>
        <w:tc>
          <w:tcPr>
            <w:tcW w:w="1701" w:type="dxa"/>
          </w:tcPr>
          <w:p w14:paraId="49147CA2" w14:textId="77777777" w:rsidR="000B62E0" w:rsidRDefault="000B62E0" w:rsidP="000B62E0">
            <w:pPr>
              <w:widowControl w:val="0"/>
              <w:spacing w:after="0" w:line="240" w:lineRule="auto"/>
              <w:jc w:val="center"/>
            </w:pPr>
            <w:r>
              <w:t xml:space="preserve">-$97 </w:t>
            </w:r>
          </w:p>
          <w:p w14:paraId="24053AA9" w14:textId="31FE3070" w:rsidR="000B62E0" w:rsidRDefault="000B62E0" w:rsidP="000B62E0">
            <w:pPr>
              <w:widowControl w:val="0"/>
              <w:spacing w:after="0" w:line="240" w:lineRule="auto"/>
              <w:jc w:val="center"/>
            </w:pPr>
            <w:r>
              <w:t>(-$517 to $142)</w:t>
            </w:r>
          </w:p>
        </w:tc>
        <w:tc>
          <w:tcPr>
            <w:tcW w:w="1701" w:type="dxa"/>
            <w:shd w:val="clear" w:color="auto" w:fill="auto"/>
            <w:tcMar>
              <w:top w:w="100" w:type="dxa"/>
              <w:left w:w="100" w:type="dxa"/>
              <w:bottom w:w="100" w:type="dxa"/>
              <w:right w:w="100" w:type="dxa"/>
            </w:tcMar>
          </w:tcPr>
          <w:p w14:paraId="000000AA" w14:textId="5C6137D9" w:rsidR="000B62E0" w:rsidRDefault="000B62E0" w:rsidP="000B62E0">
            <w:pPr>
              <w:widowControl w:val="0"/>
              <w:spacing w:after="0" w:line="240" w:lineRule="auto"/>
              <w:jc w:val="center"/>
            </w:pPr>
            <w:r>
              <w:t xml:space="preserve">-2.52 </w:t>
            </w:r>
          </w:p>
          <w:p w14:paraId="000000AB" w14:textId="77777777" w:rsidR="000B62E0" w:rsidRDefault="000B62E0" w:rsidP="000B62E0">
            <w:pPr>
              <w:widowControl w:val="0"/>
              <w:spacing w:after="0" w:line="240" w:lineRule="auto"/>
              <w:jc w:val="center"/>
            </w:pPr>
            <w:r>
              <w:t>(9.07 to -8.70)</w:t>
            </w:r>
          </w:p>
        </w:tc>
        <w:tc>
          <w:tcPr>
            <w:tcW w:w="1701" w:type="dxa"/>
            <w:shd w:val="clear" w:color="auto" w:fill="auto"/>
            <w:tcMar>
              <w:top w:w="100" w:type="dxa"/>
              <w:left w:w="100" w:type="dxa"/>
              <w:bottom w:w="100" w:type="dxa"/>
              <w:right w:w="100" w:type="dxa"/>
            </w:tcMar>
          </w:tcPr>
          <w:p w14:paraId="000000AE" w14:textId="77777777" w:rsidR="000B62E0" w:rsidRDefault="000B62E0" w:rsidP="000B62E0">
            <w:pPr>
              <w:widowControl w:val="0"/>
              <w:spacing w:after="0" w:line="240" w:lineRule="auto"/>
              <w:jc w:val="center"/>
            </w:pPr>
            <w:r>
              <w:t xml:space="preserve">0.98 </w:t>
            </w:r>
          </w:p>
          <w:p w14:paraId="000000AF" w14:textId="53E5298B" w:rsidR="000B62E0" w:rsidRDefault="000B62E0" w:rsidP="000B62E0">
            <w:pPr>
              <w:widowControl w:val="0"/>
              <w:spacing w:after="0" w:line="240" w:lineRule="auto"/>
              <w:jc w:val="center"/>
            </w:pPr>
            <w:r>
              <w:t>(1.86 to 0.45)</w:t>
            </w:r>
          </w:p>
        </w:tc>
        <w:tc>
          <w:tcPr>
            <w:tcW w:w="2268" w:type="dxa"/>
            <w:shd w:val="clear" w:color="auto" w:fill="auto"/>
            <w:tcMar>
              <w:top w:w="100" w:type="dxa"/>
              <w:left w:w="100" w:type="dxa"/>
              <w:bottom w:w="100" w:type="dxa"/>
              <w:right w:w="100" w:type="dxa"/>
            </w:tcMar>
          </w:tcPr>
          <w:p w14:paraId="3EE5F255" w14:textId="77777777" w:rsidR="000B62E0" w:rsidRDefault="000B62E0" w:rsidP="000B62E0">
            <w:pPr>
              <w:widowControl w:val="0"/>
              <w:spacing w:after="0" w:line="240" w:lineRule="auto"/>
              <w:jc w:val="center"/>
            </w:pPr>
            <w:r>
              <w:t xml:space="preserve">$276.63 </w:t>
            </w:r>
          </w:p>
          <w:p w14:paraId="000000B0" w14:textId="1F2A9013" w:rsidR="000B62E0" w:rsidRDefault="000B62E0" w:rsidP="000B62E0">
            <w:pPr>
              <w:widowControl w:val="0"/>
              <w:spacing w:after="0" w:line="240" w:lineRule="auto"/>
              <w:jc w:val="center"/>
            </w:pPr>
            <w:r>
              <w:t>($23.92 to $717.12)</w:t>
            </w:r>
          </w:p>
        </w:tc>
        <w:tc>
          <w:tcPr>
            <w:tcW w:w="1560" w:type="dxa"/>
          </w:tcPr>
          <w:p w14:paraId="196CDBC5" w14:textId="649619B2" w:rsidR="000B62E0" w:rsidRDefault="000B62E0" w:rsidP="000B62E0">
            <w:pPr>
              <w:widowControl w:val="0"/>
              <w:spacing w:after="0" w:line="240" w:lineRule="auto"/>
              <w:jc w:val="center"/>
            </w:pPr>
            <w:r>
              <w:t xml:space="preserve">Dominates </w:t>
            </w:r>
            <w:r w:rsidR="008D2A43">
              <w:t>usual care</w:t>
            </w:r>
          </w:p>
        </w:tc>
      </w:tr>
      <w:tr w:rsidR="000B62E0" w14:paraId="0905E072" w14:textId="0037C38D" w:rsidTr="000B62E0">
        <w:tc>
          <w:tcPr>
            <w:tcW w:w="1297" w:type="dxa"/>
            <w:shd w:val="clear" w:color="auto" w:fill="auto"/>
            <w:tcMar>
              <w:top w:w="100" w:type="dxa"/>
              <w:left w:w="100" w:type="dxa"/>
              <w:bottom w:w="100" w:type="dxa"/>
              <w:right w:w="100" w:type="dxa"/>
            </w:tcMar>
          </w:tcPr>
          <w:p w14:paraId="000000B1" w14:textId="7706DA28" w:rsidR="000B62E0" w:rsidRDefault="000B62E0" w:rsidP="000B62E0">
            <w:pPr>
              <w:widowControl w:val="0"/>
              <w:spacing w:after="0" w:line="240" w:lineRule="auto"/>
            </w:pPr>
            <w:r>
              <w:t>BA (</w:t>
            </w:r>
            <w:r w:rsidR="005807F8">
              <w:t xml:space="preserve">including BA </w:t>
            </w:r>
            <w:r>
              <w:t>treatment costs of $15)</w:t>
            </w:r>
          </w:p>
        </w:tc>
        <w:tc>
          <w:tcPr>
            <w:tcW w:w="2095" w:type="dxa"/>
            <w:shd w:val="clear" w:color="auto" w:fill="auto"/>
            <w:tcMar>
              <w:top w:w="100" w:type="dxa"/>
              <w:left w:w="100" w:type="dxa"/>
              <w:bottom w:w="100" w:type="dxa"/>
              <w:right w:w="100" w:type="dxa"/>
            </w:tcMar>
          </w:tcPr>
          <w:p w14:paraId="000000B2" w14:textId="77777777" w:rsidR="000B62E0" w:rsidRDefault="000B62E0" w:rsidP="000B62E0">
            <w:pPr>
              <w:widowControl w:val="0"/>
              <w:spacing w:after="0" w:line="240" w:lineRule="auto"/>
              <w:jc w:val="center"/>
            </w:pPr>
            <w:r>
              <w:t>$10,792</w:t>
            </w:r>
          </w:p>
          <w:p w14:paraId="000000B3" w14:textId="77777777" w:rsidR="000B62E0" w:rsidRDefault="000B62E0" w:rsidP="000B62E0">
            <w:pPr>
              <w:widowControl w:val="0"/>
              <w:spacing w:after="0" w:line="240" w:lineRule="auto"/>
              <w:jc w:val="center"/>
            </w:pPr>
            <w:r>
              <w:t>($7,237 to $16,854)</w:t>
            </w:r>
          </w:p>
        </w:tc>
        <w:tc>
          <w:tcPr>
            <w:tcW w:w="1701" w:type="dxa"/>
          </w:tcPr>
          <w:p w14:paraId="7F950D81" w14:textId="77777777" w:rsidR="000B62E0" w:rsidRDefault="000B62E0" w:rsidP="000B62E0">
            <w:pPr>
              <w:widowControl w:val="0"/>
              <w:spacing w:after="0" w:line="240" w:lineRule="auto"/>
              <w:jc w:val="center"/>
            </w:pPr>
            <w:r>
              <w:t xml:space="preserve">-$47 </w:t>
            </w:r>
          </w:p>
          <w:p w14:paraId="076D0D93" w14:textId="1433FF62" w:rsidR="000B62E0" w:rsidRDefault="000B62E0" w:rsidP="000B62E0">
            <w:pPr>
              <w:widowControl w:val="0"/>
              <w:spacing w:after="0" w:line="240" w:lineRule="auto"/>
              <w:jc w:val="center"/>
            </w:pPr>
            <w:r>
              <w:t>(-$467 to $192)</w:t>
            </w:r>
          </w:p>
        </w:tc>
        <w:tc>
          <w:tcPr>
            <w:tcW w:w="1701" w:type="dxa"/>
            <w:shd w:val="clear" w:color="auto" w:fill="auto"/>
            <w:tcMar>
              <w:top w:w="100" w:type="dxa"/>
              <w:left w:w="100" w:type="dxa"/>
              <w:bottom w:w="100" w:type="dxa"/>
              <w:right w:w="100" w:type="dxa"/>
            </w:tcMar>
          </w:tcPr>
          <w:p w14:paraId="000000B6" w14:textId="0CC455D3" w:rsidR="000B62E0" w:rsidRDefault="000B62E0" w:rsidP="000B62E0">
            <w:pPr>
              <w:widowControl w:val="0"/>
              <w:spacing w:after="0" w:line="240" w:lineRule="auto"/>
              <w:jc w:val="center"/>
            </w:pPr>
            <w:r>
              <w:t xml:space="preserve">-2.52 </w:t>
            </w:r>
          </w:p>
          <w:p w14:paraId="000000B7" w14:textId="77777777" w:rsidR="000B62E0" w:rsidRDefault="000B62E0" w:rsidP="000B62E0">
            <w:pPr>
              <w:widowControl w:val="0"/>
              <w:spacing w:after="0" w:line="240" w:lineRule="auto"/>
              <w:jc w:val="center"/>
            </w:pPr>
            <w:r>
              <w:t>(9.07 to -8.70)</w:t>
            </w:r>
          </w:p>
        </w:tc>
        <w:tc>
          <w:tcPr>
            <w:tcW w:w="1701" w:type="dxa"/>
            <w:shd w:val="clear" w:color="auto" w:fill="auto"/>
            <w:tcMar>
              <w:top w:w="100" w:type="dxa"/>
              <w:left w:w="100" w:type="dxa"/>
              <w:bottom w:w="100" w:type="dxa"/>
              <w:right w:w="100" w:type="dxa"/>
            </w:tcMar>
          </w:tcPr>
          <w:p w14:paraId="000000BA" w14:textId="77777777" w:rsidR="000B62E0" w:rsidRDefault="000B62E0" w:rsidP="000B62E0">
            <w:pPr>
              <w:widowControl w:val="0"/>
              <w:spacing w:after="0" w:line="240" w:lineRule="auto"/>
              <w:jc w:val="center"/>
            </w:pPr>
            <w:r>
              <w:t xml:space="preserve">0.98 </w:t>
            </w:r>
          </w:p>
          <w:p w14:paraId="000000BB" w14:textId="1977ACBD" w:rsidR="000B62E0" w:rsidRDefault="000B62E0" w:rsidP="000B62E0">
            <w:pPr>
              <w:widowControl w:val="0"/>
              <w:spacing w:after="0" w:line="240" w:lineRule="auto"/>
              <w:jc w:val="center"/>
            </w:pPr>
            <w:r>
              <w:t>(1.86 to 0.45)</w:t>
            </w:r>
          </w:p>
        </w:tc>
        <w:tc>
          <w:tcPr>
            <w:tcW w:w="2268" w:type="dxa"/>
            <w:shd w:val="clear" w:color="auto" w:fill="auto"/>
            <w:tcMar>
              <w:top w:w="100" w:type="dxa"/>
              <w:left w:w="100" w:type="dxa"/>
              <w:bottom w:w="100" w:type="dxa"/>
              <w:right w:w="100" w:type="dxa"/>
            </w:tcMar>
          </w:tcPr>
          <w:p w14:paraId="73F863FF" w14:textId="77777777" w:rsidR="000B62E0" w:rsidRDefault="000B62E0" w:rsidP="000B62E0">
            <w:pPr>
              <w:widowControl w:val="0"/>
              <w:spacing w:after="0" w:line="240" w:lineRule="auto"/>
              <w:jc w:val="center"/>
            </w:pPr>
            <w:r>
              <w:t xml:space="preserve">$226.48 </w:t>
            </w:r>
          </w:p>
          <w:p w14:paraId="000000BC" w14:textId="168E8105" w:rsidR="000B62E0" w:rsidRDefault="000B62E0" w:rsidP="000B62E0">
            <w:pPr>
              <w:widowControl w:val="0"/>
              <w:spacing w:after="0" w:line="240" w:lineRule="auto"/>
              <w:jc w:val="center"/>
            </w:pPr>
            <w:r>
              <w:t>(-$26.22 to $666.97)</w:t>
            </w:r>
          </w:p>
        </w:tc>
        <w:tc>
          <w:tcPr>
            <w:tcW w:w="1560" w:type="dxa"/>
          </w:tcPr>
          <w:p w14:paraId="7655A76D" w14:textId="03B25B15" w:rsidR="000B62E0" w:rsidRDefault="000B62E0" w:rsidP="000B62E0">
            <w:pPr>
              <w:widowControl w:val="0"/>
              <w:spacing w:after="0" w:line="240" w:lineRule="auto"/>
              <w:jc w:val="center"/>
            </w:pPr>
            <w:r>
              <w:t xml:space="preserve">Dominates </w:t>
            </w:r>
            <w:r w:rsidR="008D2A43">
              <w:t>usual care</w:t>
            </w:r>
          </w:p>
        </w:tc>
      </w:tr>
    </w:tbl>
    <w:p w14:paraId="537E418A" w14:textId="50283AAF" w:rsidR="00B87043" w:rsidRDefault="00B87043">
      <w:pPr>
        <w:sectPr w:rsidR="00B87043" w:rsidSect="00236A66">
          <w:pgSz w:w="16838" w:h="11906" w:orient="landscape"/>
          <w:pgMar w:top="1440" w:right="1440" w:bottom="1440" w:left="1440" w:header="708" w:footer="708" w:gutter="0"/>
          <w:cols w:space="720"/>
          <w:docGrid w:linePitch="299"/>
        </w:sectPr>
      </w:pPr>
    </w:p>
    <w:p w14:paraId="000000BF" w14:textId="77777777" w:rsidR="007C098D" w:rsidRDefault="00326F22">
      <w:pPr>
        <w:pStyle w:val="Heading2"/>
      </w:pPr>
      <w:r>
        <w:lastRenderedPageBreak/>
        <w:t>Headroom analysis</w:t>
      </w:r>
    </w:p>
    <w:p w14:paraId="3D262E30" w14:textId="55B5C590" w:rsidR="00046A17" w:rsidRDefault="00326F22" w:rsidP="00E52BFC">
      <w:r>
        <w:t xml:space="preserve">As shown in </w:t>
      </w:r>
      <w:r w:rsidR="001C633A">
        <w:fldChar w:fldCharType="begin"/>
      </w:r>
      <w:r w:rsidR="001C633A">
        <w:instrText xml:space="preserve"> REF _Ref161739482 \h </w:instrText>
      </w:r>
      <w:r w:rsidR="001C633A">
        <w:fldChar w:fldCharType="separate"/>
      </w:r>
      <w:r w:rsidR="00D02A5B">
        <w:t xml:space="preserve">Table </w:t>
      </w:r>
      <w:r w:rsidR="00D02A5B">
        <w:rPr>
          <w:noProof/>
        </w:rPr>
        <w:t>2</w:t>
      </w:r>
      <w:r w:rsidR="001C633A">
        <w:fldChar w:fldCharType="end"/>
      </w:r>
      <w:r w:rsidR="001C633A">
        <w:t xml:space="preserve"> </w:t>
      </w:r>
      <w:r>
        <w:t xml:space="preserve">the incremental net monetary benefit (INMB) for BA excluding treatment costs was $276.63 ($23.92 to $717.12). The </w:t>
      </w:r>
      <w:r w:rsidR="005807F8">
        <w:t xml:space="preserve">average </w:t>
      </w:r>
      <w:r>
        <w:t>number of depressive episodes</w:t>
      </w:r>
      <w:r w:rsidR="005807F8">
        <w:t xml:space="preserve"> per individ</w:t>
      </w:r>
      <w:r w:rsidR="009E2487">
        <w:t>u</w:t>
      </w:r>
      <w:r w:rsidR="005807F8">
        <w:t>al</w:t>
      </w:r>
      <w:r>
        <w:t xml:space="preserve"> in the BA arm discounted to present value was 3.34 (2.56 to 4.23)</w:t>
      </w:r>
      <w:r w:rsidR="00A17B13">
        <w:t xml:space="preserve"> </w:t>
      </w:r>
      <w:r>
        <w:t>result</w:t>
      </w:r>
      <w:r w:rsidR="00A17B13">
        <w:t>ing</w:t>
      </w:r>
      <w:r>
        <w:t xml:space="preserve"> in a headroom </w:t>
      </w:r>
      <w:r w:rsidR="001C633A">
        <w:t>cost</w:t>
      </w:r>
      <w:r>
        <w:t xml:space="preserve"> of</w:t>
      </w:r>
      <w:r>
        <w:rPr>
          <w:vertAlign w:val="superscript"/>
        </w:rPr>
        <w:t xml:space="preserve"> </w:t>
      </w:r>
      <w:r>
        <w:t xml:space="preserve">$82.58 </w:t>
      </w:r>
      <w:r w:rsidR="00A17B13">
        <w:t xml:space="preserve">for a course of BA </w:t>
      </w:r>
      <w:r>
        <w:t xml:space="preserve">($8.60 to $214.10). This is the maximum cost per course of treatment per person which would be expected to be cost-effective. It should be noted that this is considerably higher than the estimated $15 based on expected resource use from the </w:t>
      </w:r>
      <w:r w:rsidR="00142E1E">
        <w:t xml:space="preserve">DiaDeM </w:t>
      </w:r>
      <w:r>
        <w:t>pilot trial.</w:t>
      </w:r>
      <w:r w:rsidR="00046A17">
        <w:t xml:space="preserve"> Due to uncertainties in the evidence, </w:t>
      </w:r>
      <w:r w:rsidR="00E52BFC">
        <w:t>the headroom</w:t>
      </w:r>
      <w:r w:rsidR="00046A17">
        <w:t xml:space="preserve"> </w:t>
      </w:r>
      <w:r w:rsidR="00E52BFC">
        <w:t xml:space="preserve">estimate </w:t>
      </w:r>
      <w:r w:rsidR="00046A17">
        <w:t xml:space="preserve">was associated with considerable uncertainty with the 95% </w:t>
      </w:r>
      <w:r w:rsidR="001C633A">
        <w:t xml:space="preserve">credible </w:t>
      </w:r>
      <w:r w:rsidR="00046A17">
        <w:t xml:space="preserve">interval ranging from $8.60 to $214.10. This headroom estimate </w:t>
      </w:r>
      <w:r w:rsidR="00455F1A">
        <w:t>was</w:t>
      </w:r>
      <w:r w:rsidR="00046A17">
        <w:t xml:space="preserve"> used to inform the maximum number of sessions per person </w:t>
      </w:r>
      <w:r w:rsidR="00455F1A">
        <w:t>for the DiaDeM trial</w:t>
      </w:r>
      <w:r w:rsidR="00046A17">
        <w:t xml:space="preserve">. </w:t>
      </w:r>
    </w:p>
    <w:p w14:paraId="000000C2" w14:textId="753A87D1" w:rsidR="007C098D" w:rsidRDefault="00E55BFF">
      <w:pPr>
        <w:pStyle w:val="Heading2"/>
      </w:pPr>
      <w:r>
        <w:t>Value of information (</w:t>
      </w:r>
      <w:r w:rsidR="00326F22">
        <w:t>VOI</w:t>
      </w:r>
      <w:r>
        <w:t>)</w:t>
      </w:r>
      <w:r w:rsidR="00326F22">
        <w:t xml:space="preserve"> analysis</w:t>
      </w:r>
    </w:p>
    <w:p w14:paraId="7562FEF4" w14:textId="0B539561" w:rsidR="001A425E" w:rsidRDefault="00DD2B79" w:rsidP="00CA17E1">
      <w:pPr>
        <w:pBdr>
          <w:top w:val="nil"/>
          <w:left w:val="nil"/>
          <w:bottom w:val="nil"/>
          <w:right w:val="nil"/>
          <w:between w:val="nil"/>
        </w:pBdr>
      </w:pPr>
      <w:bookmarkStart w:id="21" w:name="_Hlk139019818"/>
      <w:r>
        <w:t>For the</w:t>
      </w:r>
      <w:r w:rsidR="00462F22">
        <w:t xml:space="preserve"> base case </w:t>
      </w:r>
      <w:r w:rsidR="001B7612">
        <w:t xml:space="preserve">VOI is calculated </w:t>
      </w:r>
      <w:r w:rsidR="006C1890">
        <w:t>based on the</w:t>
      </w:r>
      <w:r w:rsidR="001B7612">
        <w:t xml:space="preserve"> head room </w:t>
      </w:r>
      <w:r w:rsidR="007B4FC1">
        <w:t>cost</w:t>
      </w:r>
      <w:r w:rsidR="006C1890">
        <w:t xml:space="preserve"> for </w:t>
      </w:r>
      <w:r w:rsidR="006C1890" w:rsidRPr="007B4FC1">
        <w:t>the intervention</w:t>
      </w:r>
      <w:r w:rsidR="007B4FC1" w:rsidRPr="007B4FC1">
        <w:t xml:space="preserve"> $82.58</w:t>
      </w:r>
      <w:r w:rsidR="001B7612" w:rsidRPr="007B4FC1">
        <w:t xml:space="preserve">. </w:t>
      </w:r>
      <w:r w:rsidR="00E55BFF">
        <w:fldChar w:fldCharType="begin"/>
      </w:r>
      <w:r w:rsidR="00E55BFF">
        <w:instrText xml:space="preserve"> REF _Ref161930224 \h </w:instrText>
      </w:r>
      <w:r w:rsidR="00E55BFF">
        <w:fldChar w:fldCharType="separate"/>
      </w:r>
      <w:r w:rsidR="00D02A5B">
        <w:t xml:space="preserve">Table </w:t>
      </w:r>
      <w:r w:rsidR="00D02A5B">
        <w:rPr>
          <w:noProof/>
        </w:rPr>
        <w:t>3</w:t>
      </w:r>
      <w:r w:rsidR="00E55BFF">
        <w:fldChar w:fldCharType="end"/>
      </w:r>
      <w:r w:rsidR="00E55BFF">
        <w:t xml:space="preserve"> </w:t>
      </w:r>
      <w:r w:rsidR="00326F22" w:rsidRPr="007B4FC1">
        <w:t>present</w:t>
      </w:r>
      <w:r w:rsidR="00E55BFF">
        <w:t>s</w:t>
      </w:r>
      <w:r w:rsidR="00326F22" w:rsidRPr="007B4FC1">
        <w:t xml:space="preserve"> </w:t>
      </w:r>
      <w:r w:rsidR="00E55BFF">
        <w:t xml:space="preserve">results </w:t>
      </w:r>
      <w:r w:rsidR="00326F22" w:rsidRPr="007B4FC1">
        <w:t>scaled to reflect the prevalent population</w:t>
      </w:r>
      <w:r w:rsidR="00E55BFF">
        <w:t xml:space="preserve"> in Pakistan (12.84 million)</w:t>
      </w:r>
      <w:r w:rsidR="00326F22" w:rsidRPr="007B4FC1">
        <w:t>.</w:t>
      </w:r>
      <w:bookmarkEnd w:id="21"/>
      <w:r w:rsidR="00E52BFC" w:rsidRPr="007B4FC1">
        <w:t xml:space="preserve"> </w:t>
      </w:r>
      <w:r w:rsidR="00046A17">
        <w:t>EVPPI estimates the value of resolving uncertainty in a group of parameters</w:t>
      </w:r>
      <w:r>
        <w:t>.</w:t>
      </w:r>
      <w:r w:rsidR="00046A17">
        <w:t xml:space="preserve"> </w:t>
      </w:r>
      <w:r>
        <w:t>A</w:t>
      </w:r>
      <w:r w:rsidR="00046A17">
        <w:t>ll else being equal (e.g. evidence will cost the same to produce, will resolve the same amount of uncertainty etc.) higher EVPPI values for a given group of parameters indicate that there is potentially more value in gathering data on this group. The largest EVPPI value is for</w:t>
      </w:r>
      <w:r w:rsidR="00092BAC">
        <w:t xml:space="preserve"> </w:t>
      </w:r>
      <w:r w:rsidR="00046A17">
        <w:t>risk of diabetes events and mortality ($</w:t>
      </w:r>
      <w:r w:rsidR="00D27349">
        <w:t>728.95</w:t>
      </w:r>
      <w:r w:rsidR="00046A17">
        <w:t xml:space="preserve">m). Data on </w:t>
      </w:r>
      <w:r w:rsidR="00455F1A">
        <w:t xml:space="preserve">the risk of these </w:t>
      </w:r>
      <w:r w:rsidR="00046A17">
        <w:t xml:space="preserve">events would require long term follow up and is likely to be best </w:t>
      </w:r>
      <w:r w:rsidR="00455F1A">
        <w:t>collected</w:t>
      </w:r>
      <w:r w:rsidR="00046A17">
        <w:t xml:space="preserve"> using a registry rather than as part of a randomised controlled trial. </w:t>
      </w:r>
      <w:r>
        <w:t>D</w:t>
      </w:r>
      <w:r w:rsidR="00952865">
        <w:t xml:space="preserve">ata </w:t>
      </w:r>
      <w:r w:rsidR="009204B7">
        <w:t xml:space="preserve">could be </w:t>
      </w:r>
      <w:r>
        <w:t xml:space="preserve">captured </w:t>
      </w:r>
      <w:r w:rsidR="00952865">
        <w:t>on PHQ</w:t>
      </w:r>
      <w:r w:rsidR="00A67FFB">
        <w:t>-</w:t>
      </w:r>
      <w:r w:rsidR="00952865">
        <w:t xml:space="preserve">9 time path over a shorter period (say 1 year) </w:t>
      </w:r>
      <w:r w:rsidR="009204B7">
        <w:t xml:space="preserve">and </w:t>
      </w:r>
      <w:r w:rsidR="00952865">
        <w:t xml:space="preserve">is expected to provide significant value ($473.3m). There is also value in learning the BA treatment effect ($18.16m), which should be feasible </w:t>
      </w:r>
      <w:r w:rsidR="008E7A66">
        <w:t xml:space="preserve">over the time period of </w:t>
      </w:r>
      <w:r w:rsidR="00952865">
        <w:t xml:space="preserve">a trial. </w:t>
      </w:r>
      <w:r w:rsidR="00046A17">
        <w:t xml:space="preserve">There is expected to be significant value in understanding the trajectories of </w:t>
      </w:r>
      <w:r w:rsidR="00D27349">
        <w:t xml:space="preserve">many of the parameters used in the model, the highest being for HDL Cholesterol </w:t>
      </w:r>
      <w:r w:rsidR="00046A17">
        <w:t>(</w:t>
      </w:r>
      <w:r w:rsidR="00D27349">
        <w:t>$386m</w:t>
      </w:r>
      <w:r w:rsidR="00046A17">
        <w:t>)</w:t>
      </w:r>
      <w:r w:rsidR="001A425E">
        <w:t xml:space="preserve">. </w:t>
      </w:r>
      <w:r w:rsidR="00046A17">
        <w:t>These parameter groups require medium to long term follow up to capture fully. However, shorter trial designs may provide partial information on these outcomes capturing the trajectories over the trial period</w:t>
      </w:r>
      <w:r w:rsidR="001A425E">
        <w:t>.</w:t>
      </w:r>
    </w:p>
    <w:p w14:paraId="000C33D1" w14:textId="5D6D5E09" w:rsidR="00CA17E1" w:rsidRDefault="001A0423" w:rsidP="007B1634">
      <w:pPr>
        <w:pBdr>
          <w:top w:val="nil"/>
          <w:left w:val="nil"/>
          <w:bottom w:val="nil"/>
          <w:right w:val="nil"/>
          <w:between w:val="nil"/>
        </w:pBdr>
      </w:pPr>
      <w:r>
        <w:t>Appendix A</w:t>
      </w:r>
      <w:r w:rsidR="00D3421B">
        <w:t>7</w:t>
      </w:r>
      <w:r>
        <w:t xml:space="preserve"> </w:t>
      </w:r>
      <w:r w:rsidR="00CA17E1" w:rsidRPr="007B4FC1">
        <w:t>present</w:t>
      </w:r>
      <w:r w:rsidR="004F5793">
        <w:t>s</w:t>
      </w:r>
      <w:r w:rsidR="00CA17E1" w:rsidRPr="007B4FC1">
        <w:t xml:space="preserve"> results for four further sensitivity</w:t>
      </w:r>
      <w:r w:rsidR="00CA17E1">
        <w:t xml:space="preserve"> analyses</w:t>
      </w:r>
      <w:r>
        <w:t xml:space="preserve"> exploring the impact of different assumptions about the cost of BA</w:t>
      </w:r>
      <w:r w:rsidR="00CA17E1">
        <w:t xml:space="preserve">: </w:t>
      </w:r>
      <w:r>
        <w:t xml:space="preserve">1) </w:t>
      </w:r>
      <w:r w:rsidR="00DC1959">
        <w:t>$</w:t>
      </w:r>
      <w:r w:rsidR="00CA17E1">
        <w:t>15 based on the expected resource use from the trial intervention</w:t>
      </w:r>
      <w:r w:rsidR="00DC1959">
        <w:t>, 2)</w:t>
      </w:r>
      <w:r w:rsidR="00CA17E1">
        <w:t xml:space="preserve"> $65.65 found in an Indian study </w:t>
      </w:r>
      <w:r w:rsidR="00DC1959" w:rsidRPr="00DC1959">
        <w:t>with intensive compliance efforts</w:t>
      </w:r>
      <w:r w:rsidR="00DC1959">
        <w:t xml:space="preserve"> </w:t>
      </w:r>
      <w:r w:rsidR="00DC1959">
        <w:fldChar w:fldCharType="begin"/>
      </w:r>
      <w:r w:rsidR="002D7A98">
        <w:instrText xml:space="preserve"> ADDIN EN.CITE &lt;EndNote&gt;&lt;Cite&gt;&lt;Author&gt;Patel&lt;/Author&gt;&lt;Year&gt;2017&lt;/Year&gt;&lt;RecNum&gt;69&lt;/RecNum&gt;&lt;DisplayText&gt;[48]&lt;/DisplayText&gt;&lt;record&gt;&lt;rec-number&gt;69&lt;/rec-number&gt;&lt;foreign-keys&gt;&lt;key app="EN" db-id="p5ftvpwwdxdp5ee5xzqp9d9vx9a5pdzxp20z" timestamp="1711038634"&gt;69&lt;/key&gt;&lt;/foreign-keys&gt;&lt;ref-type name="Journal Article"&gt;17&lt;/ref-type&gt;&lt;contributors&gt;&lt;authors&gt;&lt;author&gt;Patel, Vikram&lt;/author&gt;&lt;author&gt;Weobong, Benedict&lt;/author&gt;&lt;author&gt;Weiss, Helen A&lt;/author&gt;&lt;author&gt;Anand, Arpita&lt;/author&gt;&lt;author&gt;Bhat, Bhargav&lt;/author&gt;&lt;author&gt;Katti, Basavraj&lt;/author&gt;&lt;author&gt;Dimidjian, Sona&lt;/author&gt;&lt;author&gt;Araya, Ricardo&lt;/author&gt;&lt;author&gt;Hollon, Steve D&lt;/author&gt;&lt;author&gt;King, Michael&lt;/author&gt;&lt;/authors&gt;&lt;/contributors&gt;&lt;titles&gt;&lt;title&gt;The Healthy Activity Program (HAP), a lay counsellor-delivered brief psychological treatment for severe depression, in primary care in India: a randomised controlled trial&lt;/title&gt;&lt;secondary-title&gt;The Lancet&lt;/secondary-title&gt;&lt;/titles&gt;&lt;periodical&gt;&lt;full-title&gt;The Lancet&lt;/full-title&gt;&lt;/periodical&gt;&lt;pages&gt;176-185&lt;/pages&gt;&lt;volume&gt;389&lt;/volume&gt;&lt;number&gt;10065&lt;/number&gt;&lt;dates&gt;&lt;year&gt;2017&lt;/year&gt;&lt;/dates&gt;&lt;isbn&gt;0140-6736&lt;/isbn&gt;&lt;urls&gt;&lt;/urls&gt;&lt;/record&gt;&lt;/Cite&gt;&lt;/EndNote&gt;</w:instrText>
      </w:r>
      <w:r w:rsidR="00DC1959">
        <w:fldChar w:fldCharType="separate"/>
      </w:r>
      <w:r w:rsidR="002D7A98">
        <w:rPr>
          <w:noProof/>
        </w:rPr>
        <w:t>[48]</w:t>
      </w:r>
      <w:r w:rsidR="00DC1959">
        <w:fldChar w:fldCharType="end"/>
      </w:r>
      <w:r w:rsidR="00DC1959">
        <w:t xml:space="preserve">, 3) </w:t>
      </w:r>
      <w:r w:rsidR="00DC1959" w:rsidRPr="00DC1959">
        <w:t>$8.60</w:t>
      </w:r>
      <w:r w:rsidR="00DC1959">
        <w:t xml:space="preserve"> and 4) </w:t>
      </w:r>
      <w:r w:rsidR="00DC1959" w:rsidRPr="00DC1959">
        <w:t>$214.10</w:t>
      </w:r>
      <w:r w:rsidR="00DC1959">
        <w:t xml:space="preserve">, the </w:t>
      </w:r>
      <w:r w:rsidR="00CA17E1">
        <w:t xml:space="preserve">lower </w:t>
      </w:r>
      <w:r w:rsidR="00DC1959">
        <w:t xml:space="preserve">and upper </w:t>
      </w:r>
      <w:r w:rsidR="00CA17E1">
        <w:t>credible interval</w:t>
      </w:r>
      <w:r w:rsidR="00DC1959">
        <w:t>s</w:t>
      </w:r>
      <w:r w:rsidR="00CA17E1">
        <w:t xml:space="preserve"> </w:t>
      </w:r>
      <w:r w:rsidR="00DC1959">
        <w:t>from</w:t>
      </w:r>
      <w:r w:rsidR="00CA17E1">
        <w:t xml:space="preserve"> the headroom</w:t>
      </w:r>
      <w:r w:rsidR="00DC1959">
        <w:t xml:space="preserve"> analysis respectively.</w:t>
      </w:r>
      <w:r w:rsidR="007B1634">
        <w:t xml:space="preserve"> In each case the value of further research is lower than the base case, this is because the headroom analysis chooses the BA price which maximises uncertainty.</w:t>
      </w:r>
    </w:p>
    <w:p w14:paraId="75BA075E" w14:textId="7D65460E" w:rsidR="00046A17" w:rsidRDefault="00046A17" w:rsidP="00046A17">
      <w:pPr>
        <w:spacing w:after="0" w:line="240" w:lineRule="auto"/>
      </w:pPr>
    </w:p>
    <w:p w14:paraId="4BE22A95" w14:textId="7E4D18DB" w:rsidR="007B4FC1" w:rsidRDefault="007B4FC1" w:rsidP="007B4FC1">
      <w:pPr>
        <w:pStyle w:val="Caption"/>
        <w:keepNext/>
      </w:pPr>
      <w:bookmarkStart w:id="22" w:name="_Ref161930224"/>
      <w:bookmarkStart w:id="23" w:name="_Hlk139019957"/>
      <w:bookmarkStart w:id="24" w:name="_Hlk161929993"/>
      <w:r>
        <w:t xml:space="preserve">Table </w:t>
      </w:r>
      <w:r w:rsidR="00D02A5B">
        <w:fldChar w:fldCharType="begin"/>
      </w:r>
      <w:r w:rsidR="00D02A5B">
        <w:instrText xml:space="preserve"> SEQ Table \* ARABIC </w:instrText>
      </w:r>
      <w:r w:rsidR="00D02A5B">
        <w:fldChar w:fldCharType="separate"/>
      </w:r>
      <w:r w:rsidR="00D02A5B">
        <w:rPr>
          <w:noProof/>
        </w:rPr>
        <w:t>3</w:t>
      </w:r>
      <w:r w:rsidR="00D02A5B">
        <w:rPr>
          <w:noProof/>
        </w:rPr>
        <w:fldChar w:fldCharType="end"/>
      </w:r>
      <w:bookmarkEnd w:id="22"/>
      <w:r>
        <w:t xml:space="preserve">: </w:t>
      </w:r>
      <w:r w:rsidRPr="007B4FC1">
        <w:t>EVPPI results for estimated protocol cost of BA and headroom cost.</w:t>
      </w:r>
      <w:r w:rsidR="002E5B08">
        <w:t xml:space="preserve"> </w:t>
      </w:r>
      <w:r w:rsidR="002E5B08" w:rsidRPr="002E5B08">
        <w:t>EVPPI = Expected value of partial perfect information; USD = United States Dollar; BA = Behavioural activation; PHQ-9 = Patient Health Questionnaire-9; HbA</w:t>
      </w:r>
      <w:r w:rsidR="002E5B08" w:rsidRPr="00F212DD">
        <w:rPr>
          <w:vertAlign w:val="subscript"/>
        </w:rPr>
        <w:t>1c</w:t>
      </w:r>
      <w:r w:rsidR="002E5B08" w:rsidRPr="002E5B08">
        <w:t xml:space="preserve"> = </w:t>
      </w:r>
      <w:proofErr w:type="spellStart"/>
      <w:r w:rsidR="002E5B08" w:rsidRPr="002E5B08">
        <w:t>Hemoglobin</w:t>
      </w:r>
      <w:proofErr w:type="spellEnd"/>
      <w:r w:rsidR="002E5B08" w:rsidRPr="002E5B08">
        <w:t xml:space="preserve"> A1c; BMI = Body mass index; LDL = Low density lipoprotein; HDL = High density lipoprotein; eGFR = estimated glomerular filtration rate.</w:t>
      </w:r>
    </w:p>
    <w:tbl>
      <w:tblPr>
        <w:tblStyle w:val="14"/>
        <w:tblW w:w="65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4140"/>
        <w:gridCol w:w="2357"/>
        <w:gridCol w:w="13"/>
      </w:tblGrid>
      <w:tr w:rsidR="009D2C62" w14:paraId="418025D1" w14:textId="77777777" w:rsidTr="009D2C62">
        <w:trPr>
          <w:gridAfter w:val="1"/>
          <w:wAfter w:w="13" w:type="dxa"/>
          <w:trHeight w:val="420"/>
        </w:trPr>
        <w:tc>
          <w:tcPr>
            <w:tcW w:w="4140" w:type="dxa"/>
            <w:vMerge w:val="restart"/>
            <w:shd w:val="clear" w:color="auto" w:fill="auto"/>
            <w:tcMar>
              <w:top w:w="43" w:type="dxa"/>
              <w:left w:w="43" w:type="dxa"/>
              <w:bottom w:w="43" w:type="dxa"/>
              <w:right w:w="43" w:type="dxa"/>
            </w:tcMar>
          </w:tcPr>
          <w:p w14:paraId="000000C7" w14:textId="77777777" w:rsidR="009D2C62" w:rsidRDefault="009D2C62">
            <w:pPr>
              <w:widowControl w:val="0"/>
              <w:pBdr>
                <w:top w:val="nil"/>
                <w:left w:val="nil"/>
                <w:bottom w:val="nil"/>
                <w:right w:val="nil"/>
                <w:between w:val="nil"/>
              </w:pBdr>
              <w:spacing w:after="0" w:line="240" w:lineRule="auto"/>
              <w:rPr>
                <w:b/>
              </w:rPr>
            </w:pPr>
            <w:bookmarkStart w:id="25" w:name="_Hlk139019830"/>
            <w:bookmarkEnd w:id="23"/>
            <w:r>
              <w:rPr>
                <w:b/>
              </w:rPr>
              <w:t>Group of parameters</w:t>
            </w:r>
          </w:p>
        </w:tc>
        <w:tc>
          <w:tcPr>
            <w:tcW w:w="2357" w:type="dxa"/>
            <w:shd w:val="clear" w:color="auto" w:fill="auto"/>
          </w:tcPr>
          <w:p w14:paraId="000000C9" w14:textId="249E01AB" w:rsidR="009D2C62" w:rsidRDefault="009D2C62">
            <w:pPr>
              <w:widowControl w:val="0"/>
              <w:pBdr>
                <w:top w:val="nil"/>
                <w:left w:val="nil"/>
                <w:bottom w:val="nil"/>
                <w:right w:val="nil"/>
                <w:between w:val="nil"/>
              </w:pBdr>
              <w:spacing w:after="0" w:line="240" w:lineRule="auto"/>
              <w:jc w:val="center"/>
              <w:rPr>
                <w:b/>
              </w:rPr>
            </w:pPr>
            <w:r>
              <w:rPr>
                <w:b/>
              </w:rPr>
              <w:t>EVPPI for population in millions USD [rank]</w:t>
            </w:r>
          </w:p>
        </w:tc>
      </w:tr>
      <w:tr w:rsidR="009D2C62" w14:paraId="6C37A9CD" w14:textId="77777777" w:rsidTr="009D2C62">
        <w:trPr>
          <w:trHeight w:val="360"/>
        </w:trPr>
        <w:tc>
          <w:tcPr>
            <w:tcW w:w="4140" w:type="dxa"/>
            <w:vMerge/>
            <w:shd w:val="clear" w:color="auto" w:fill="auto"/>
            <w:tcMar>
              <w:top w:w="43" w:type="dxa"/>
              <w:left w:w="43" w:type="dxa"/>
              <w:bottom w:w="43" w:type="dxa"/>
              <w:right w:w="43" w:type="dxa"/>
            </w:tcMar>
          </w:tcPr>
          <w:p w14:paraId="000000CB" w14:textId="77777777" w:rsidR="009D2C62" w:rsidRDefault="009D2C62">
            <w:pPr>
              <w:widowControl w:val="0"/>
              <w:pBdr>
                <w:top w:val="nil"/>
                <w:left w:val="nil"/>
                <w:bottom w:val="nil"/>
                <w:right w:val="nil"/>
                <w:between w:val="nil"/>
              </w:pBdr>
              <w:spacing w:after="0" w:line="240" w:lineRule="auto"/>
              <w:rPr>
                <w:b/>
              </w:rPr>
            </w:pPr>
          </w:p>
        </w:tc>
        <w:tc>
          <w:tcPr>
            <w:tcW w:w="2370" w:type="dxa"/>
            <w:gridSpan w:val="2"/>
            <w:shd w:val="clear" w:color="auto" w:fill="auto"/>
            <w:tcMar>
              <w:top w:w="43" w:type="dxa"/>
              <w:left w:w="43" w:type="dxa"/>
              <w:bottom w:w="43" w:type="dxa"/>
              <w:right w:w="43" w:type="dxa"/>
            </w:tcMar>
          </w:tcPr>
          <w:p w14:paraId="000000CD" w14:textId="77777777" w:rsidR="009D2C62" w:rsidRDefault="009D2C62">
            <w:pPr>
              <w:widowControl w:val="0"/>
              <w:spacing w:after="0" w:line="240" w:lineRule="auto"/>
              <w:jc w:val="center"/>
            </w:pPr>
            <w:r>
              <w:rPr>
                <w:b/>
              </w:rPr>
              <w:t>Headroom cost, $82.58</w:t>
            </w:r>
          </w:p>
        </w:tc>
      </w:tr>
      <w:tr w:rsidR="009D2C62" w14:paraId="2E7A0660" w14:textId="77777777" w:rsidTr="009D2C62">
        <w:trPr>
          <w:cantSplit/>
          <w:trHeight w:val="239"/>
        </w:trPr>
        <w:tc>
          <w:tcPr>
            <w:tcW w:w="4140" w:type="dxa"/>
            <w:shd w:val="clear" w:color="auto" w:fill="CCCCCC"/>
            <w:tcMar>
              <w:top w:w="43" w:type="dxa"/>
              <w:left w:w="43" w:type="dxa"/>
              <w:bottom w:w="43" w:type="dxa"/>
              <w:right w:w="43" w:type="dxa"/>
            </w:tcMar>
          </w:tcPr>
          <w:p w14:paraId="000000CE" w14:textId="77777777" w:rsidR="009D2C62" w:rsidRDefault="009D2C62">
            <w:r>
              <w:t>Short term parameters</w:t>
            </w:r>
          </w:p>
        </w:tc>
        <w:tc>
          <w:tcPr>
            <w:tcW w:w="2370" w:type="dxa"/>
            <w:gridSpan w:val="2"/>
            <w:shd w:val="clear" w:color="auto" w:fill="CCCCCC"/>
            <w:tcMar>
              <w:top w:w="43" w:type="dxa"/>
              <w:left w:w="43" w:type="dxa"/>
              <w:bottom w:w="43" w:type="dxa"/>
              <w:right w:w="43" w:type="dxa"/>
            </w:tcMar>
          </w:tcPr>
          <w:p w14:paraId="000000D0" w14:textId="77777777" w:rsidR="009D2C62" w:rsidRDefault="009D2C62">
            <w:pPr>
              <w:widowControl w:val="0"/>
              <w:pBdr>
                <w:top w:val="nil"/>
                <w:left w:val="nil"/>
                <w:bottom w:val="nil"/>
                <w:right w:val="nil"/>
                <w:between w:val="nil"/>
              </w:pBdr>
              <w:spacing w:after="0" w:line="240" w:lineRule="auto"/>
            </w:pPr>
          </w:p>
        </w:tc>
      </w:tr>
      <w:tr w:rsidR="009D2C62" w14:paraId="1A534FBE" w14:textId="77777777" w:rsidTr="009D2C62">
        <w:trPr>
          <w:cantSplit/>
          <w:trHeight w:val="239"/>
        </w:trPr>
        <w:tc>
          <w:tcPr>
            <w:tcW w:w="4140" w:type="dxa"/>
            <w:shd w:val="clear" w:color="auto" w:fill="auto"/>
            <w:tcMar>
              <w:top w:w="43" w:type="dxa"/>
              <w:left w:w="43" w:type="dxa"/>
              <w:bottom w:w="43" w:type="dxa"/>
              <w:right w:w="43" w:type="dxa"/>
            </w:tcMar>
          </w:tcPr>
          <w:p w14:paraId="000000D1" w14:textId="77777777" w:rsidR="009D2C62" w:rsidRDefault="009D2C62">
            <w:r>
              <w:t>BA treatment effect</w:t>
            </w:r>
          </w:p>
        </w:tc>
        <w:tc>
          <w:tcPr>
            <w:tcW w:w="2370" w:type="dxa"/>
            <w:gridSpan w:val="2"/>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000000D3" w14:textId="228380F7" w:rsidR="009D2C62" w:rsidRDefault="009D2C62">
            <w:pPr>
              <w:widowControl w:val="0"/>
              <w:spacing w:after="0" w:line="240" w:lineRule="auto"/>
              <w:jc w:val="center"/>
            </w:pPr>
            <w:r>
              <w:t>$18.16m [15]</w:t>
            </w:r>
          </w:p>
        </w:tc>
      </w:tr>
      <w:tr w:rsidR="009D2C62" w14:paraId="0926EEB7" w14:textId="77777777" w:rsidTr="009D2C62">
        <w:trPr>
          <w:cantSplit/>
          <w:trHeight w:val="239"/>
        </w:trPr>
        <w:tc>
          <w:tcPr>
            <w:tcW w:w="4140" w:type="dxa"/>
            <w:shd w:val="clear" w:color="auto" w:fill="auto"/>
            <w:tcMar>
              <w:top w:w="43" w:type="dxa"/>
              <w:left w:w="43" w:type="dxa"/>
              <w:bottom w:w="43" w:type="dxa"/>
              <w:right w:w="43" w:type="dxa"/>
            </w:tcMar>
          </w:tcPr>
          <w:p w14:paraId="000000D4" w14:textId="142D5AF4" w:rsidR="009D2C62" w:rsidRDefault="009D2C62">
            <w:pPr>
              <w:widowControl w:val="0"/>
              <w:pBdr>
                <w:top w:val="nil"/>
                <w:left w:val="nil"/>
                <w:bottom w:val="nil"/>
                <w:right w:val="nil"/>
                <w:between w:val="nil"/>
              </w:pBdr>
              <w:spacing w:after="0" w:line="240" w:lineRule="auto"/>
            </w:pPr>
            <w:r>
              <w:t>PHQ</w:t>
            </w:r>
            <w:r w:rsidR="00A67FFB">
              <w:t>-</w:t>
            </w:r>
            <w:r>
              <w:t xml:space="preserve">9 time path with </w:t>
            </w:r>
            <w:r w:rsidR="008D2A43">
              <w:t>usual care</w:t>
            </w:r>
          </w:p>
        </w:tc>
        <w:tc>
          <w:tcPr>
            <w:tcW w:w="2370" w:type="dxa"/>
            <w:gridSpan w:val="2"/>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000000D6" w14:textId="7A8D0D6A" w:rsidR="009D2C62" w:rsidRDefault="009D2C62">
            <w:pPr>
              <w:widowControl w:val="0"/>
              <w:spacing w:after="0" w:line="240" w:lineRule="auto"/>
              <w:jc w:val="center"/>
            </w:pPr>
            <w:r>
              <w:t>$473.3m [2]</w:t>
            </w:r>
          </w:p>
        </w:tc>
      </w:tr>
      <w:tr w:rsidR="009D2C62" w14:paraId="35A088EB" w14:textId="77777777" w:rsidTr="009D2C62">
        <w:trPr>
          <w:cantSplit/>
          <w:trHeight w:val="239"/>
        </w:trPr>
        <w:tc>
          <w:tcPr>
            <w:tcW w:w="4140" w:type="dxa"/>
            <w:shd w:val="clear" w:color="auto" w:fill="auto"/>
            <w:tcMar>
              <w:top w:w="43" w:type="dxa"/>
              <w:left w:w="43" w:type="dxa"/>
              <w:bottom w:w="43" w:type="dxa"/>
              <w:right w:w="43" w:type="dxa"/>
            </w:tcMar>
          </w:tcPr>
          <w:p w14:paraId="000000D7" w14:textId="77777777" w:rsidR="009D2C62" w:rsidRDefault="009D2C62">
            <w:pPr>
              <w:widowControl w:val="0"/>
              <w:pBdr>
                <w:top w:val="nil"/>
                <w:left w:val="nil"/>
                <w:bottom w:val="nil"/>
                <w:right w:val="nil"/>
                <w:between w:val="nil"/>
              </w:pBdr>
              <w:spacing w:after="0" w:line="240" w:lineRule="auto"/>
            </w:pPr>
            <w:r>
              <w:lastRenderedPageBreak/>
              <w:t>Effect of depression on diabetes</w:t>
            </w:r>
          </w:p>
        </w:tc>
        <w:tc>
          <w:tcPr>
            <w:tcW w:w="2370" w:type="dxa"/>
            <w:gridSpan w:val="2"/>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000000D9" w14:textId="7D15081B" w:rsidR="009D2C62" w:rsidRDefault="009D2C62">
            <w:pPr>
              <w:widowControl w:val="0"/>
              <w:spacing w:after="0" w:line="240" w:lineRule="auto"/>
              <w:jc w:val="center"/>
            </w:pPr>
            <w:r>
              <w:t>$395.58m [3]</w:t>
            </w:r>
          </w:p>
        </w:tc>
      </w:tr>
      <w:tr w:rsidR="009D2C62" w14:paraId="6AB1802D" w14:textId="77777777" w:rsidTr="009D2C62">
        <w:trPr>
          <w:cantSplit/>
          <w:trHeight w:val="239"/>
        </w:trPr>
        <w:tc>
          <w:tcPr>
            <w:tcW w:w="4140" w:type="dxa"/>
            <w:shd w:val="clear" w:color="auto" w:fill="auto"/>
            <w:tcMar>
              <w:top w:w="43" w:type="dxa"/>
              <w:left w:w="43" w:type="dxa"/>
              <w:bottom w:w="43" w:type="dxa"/>
              <w:right w:w="43" w:type="dxa"/>
            </w:tcMar>
          </w:tcPr>
          <w:p w14:paraId="000000DA" w14:textId="77777777" w:rsidR="009D2C62" w:rsidRDefault="009D2C62">
            <w:pPr>
              <w:widowControl w:val="0"/>
              <w:pBdr>
                <w:top w:val="nil"/>
                <w:left w:val="nil"/>
                <w:bottom w:val="nil"/>
                <w:right w:val="nil"/>
                <w:between w:val="nil"/>
              </w:pBdr>
              <w:spacing w:after="0" w:line="240" w:lineRule="auto"/>
            </w:pPr>
            <w:r>
              <w:t>Costs of routine depression care</w:t>
            </w:r>
          </w:p>
        </w:tc>
        <w:tc>
          <w:tcPr>
            <w:tcW w:w="2370" w:type="dxa"/>
            <w:gridSpan w:val="2"/>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000000DC" w14:textId="77A70681" w:rsidR="009D2C62" w:rsidRDefault="009D2C62">
            <w:pPr>
              <w:widowControl w:val="0"/>
              <w:spacing w:after="0" w:line="240" w:lineRule="auto"/>
              <w:jc w:val="center"/>
            </w:pPr>
            <w:r>
              <w:t>$0.03m [19]</w:t>
            </w:r>
          </w:p>
        </w:tc>
      </w:tr>
      <w:tr w:rsidR="009D2C62" w14:paraId="368F3243" w14:textId="77777777" w:rsidTr="009D2C62">
        <w:trPr>
          <w:cantSplit/>
          <w:trHeight w:val="239"/>
        </w:trPr>
        <w:tc>
          <w:tcPr>
            <w:tcW w:w="4140" w:type="dxa"/>
            <w:shd w:val="clear" w:color="auto" w:fill="auto"/>
            <w:tcMar>
              <w:top w:w="43" w:type="dxa"/>
              <w:left w:w="43" w:type="dxa"/>
              <w:bottom w:w="43" w:type="dxa"/>
              <w:right w:w="43" w:type="dxa"/>
            </w:tcMar>
          </w:tcPr>
          <w:p w14:paraId="000000DD" w14:textId="77777777" w:rsidR="009D2C62" w:rsidRDefault="009D2C62">
            <w:pPr>
              <w:widowControl w:val="0"/>
              <w:pBdr>
                <w:top w:val="nil"/>
                <w:left w:val="nil"/>
                <w:bottom w:val="nil"/>
                <w:right w:val="nil"/>
                <w:between w:val="nil"/>
              </w:pBdr>
              <w:spacing w:after="0" w:line="240" w:lineRule="auto"/>
            </w:pPr>
            <w:r>
              <w:t>Costs of routine diabetes care</w:t>
            </w:r>
          </w:p>
        </w:tc>
        <w:tc>
          <w:tcPr>
            <w:tcW w:w="2370" w:type="dxa"/>
            <w:gridSpan w:val="2"/>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000000DF" w14:textId="17D39112" w:rsidR="009D2C62" w:rsidRDefault="009D2C62">
            <w:pPr>
              <w:widowControl w:val="0"/>
              <w:spacing w:after="0" w:line="240" w:lineRule="auto"/>
              <w:jc w:val="center"/>
            </w:pPr>
            <w:r>
              <w:t xml:space="preserve">$0m </w:t>
            </w:r>
          </w:p>
        </w:tc>
      </w:tr>
      <w:tr w:rsidR="009D2C62" w14:paraId="2E880E1B" w14:textId="77777777" w:rsidTr="009D2C62">
        <w:trPr>
          <w:cantSplit/>
          <w:trHeight w:val="239"/>
        </w:trPr>
        <w:tc>
          <w:tcPr>
            <w:tcW w:w="4140" w:type="dxa"/>
            <w:shd w:val="clear" w:color="auto" w:fill="CCCCCC"/>
            <w:tcMar>
              <w:top w:w="43" w:type="dxa"/>
              <w:left w:w="43" w:type="dxa"/>
              <w:bottom w:w="43" w:type="dxa"/>
              <w:right w:w="43" w:type="dxa"/>
            </w:tcMar>
          </w:tcPr>
          <w:p w14:paraId="000000E0" w14:textId="77777777" w:rsidR="009D2C62" w:rsidRDefault="009D2C62">
            <w:pPr>
              <w:widowControl w:val="0"/>
              <w:pBdr>
                <w:top w:val="nil"/>
                <w:left w:val="nil"/>
                <w:bottom w:val="nil"/>
                <w:right w:val="nil"/>
                <w:between w:val="nil"/>
              </w:pBdr>
              <w:spacing w:after="0" w:line="240" w:lineRule="auto"/>
            </w:pPr>
            <w:r>
              <w:t>Medium term parameters</w:t>
            </w:r>
          </w:p>
        </w:tc>
        <w:tc>
          <w:tcPr>
            <w:tcW w:w="2370" w:type="dxa"/>
            <w:gridSpan w:val="2"/>
            <w:tcBorders>
              <w:top w:val="single" w:sz="4" w:space="0" w:color="000000"/>
              <w:left w:val="single" w:sz="4" w:space="0" w:color="000000"/>
              <w:bottom w:val="single" w:sz="4" w:space="0" w:color="000000"/>
              <w:right w:val="single" w:sz="4" w:space="0" w:color="000000"/>
            </w:tcBorders>
            <w:shd w:val="clear" w:color="auto" w:fill="CCCCCC"/>
            <w:tcMar>
              <w:top w:w="43" w:type="dxa"/>
              <w:left w:w="43" w:type="dxa"/>
              <w:bottom w:w="43" w:type="dxa"/>
              <w:right w:w="43" w:type="dxa"/>
            </w:tcMar>
          </w:tcPr>
          <w:p w14:paraId="000000E2" w14:textId="77777777" w:rsidR="009D2C62" w:rsidRDefault="009D2C62">
            <w:pPr>
              <w:widowControl w:val="0"/>
              <w:spacing w:after="0" w:line="240" w:lineRule="auto"/>
              <w:jc w:val="center"/>
            </w:pPr>
          </w:p>
        </w:tc>
      </w:tr>
      <w:tr w:rsidR="009D2C62" w14:paraId="3491EC83" w14:textId="77777777" w:rsidTr="009D2C62">
        <w:trPr>
          <w:cantSplit/>
          <w:trHeight w:val="239"/>
        </w:trPr>
        <w:tc>
          <w:tcPr>
            <w:tcW w:w="4140" w:type="dxa"/>
            <w:shd w:val="clear" w:color="auto" w:fill="auto"/>
            <w:tcMar>
              <w:top w:w="43" w:type="dxa"/>
              <w:left w:w="43" w:type="dxa"/>
              <w:bottom w:w="43" w:type="dxa"/>
              <w:right w:w="43" w:type="dxa"/>
            </w:tcMar>
          </w:tcPr>
          <w:p w14:paraId="000000E3" w14:textId="77777777" w:rsidR="009D2C62" w:rsidRDefault="009D2C62">
            <w:pPr>
              <w:widowControl w:val="0"/>
              <w:pBdr>
                <w:top w:val="nil"/>
                <w:left w:val="nil"/>
                <w:bottom w:val="nil"/>
                <w:right w:val="nil"/>
                <w:between w:val="nil"/>
              </w:pBdr>
              <w:spacing w:after="0" w:line="240" w:lineRule="auto"/>
            </w:pPr>
            <w:bookmarkStart w:id="26" w:name="_Hlk193963666"/>
            <w:r>
              <w:t>Time path for HbA</w:t>
            </w:r>
            <w:r w:rsidRPr="00123118">
              <w:rPr>
                <w:vertAlign w:val="subscript"/>
              </w:rPr>
              <w:t>1c</w:t>
            </w:r>
          </w:p>
        </w:tc>
        <w:tc>
          <w:tcPr>
            <w:tcW w:w="2370" w:type="dxa"/>
            <w:gridSpan w:val="2"/>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000000E5" w14:textId="37B8265B" w:rsidR="009D2C62" w:rsidRDefault="009D2C62">
            <w:pPr>
              <w:widowControl w:val="0"/>
              <w:spacing w:after="0" w:line="240" w:lineRule="auto"/>
              <w:jc w:val="center"/>
            </w:pPr>
            <w:r>
              <w:t>$243.81m [10]</w:t>
            </w:r>
          </w:p>
        </w:tc>
      </w:tr>
      <w:tr w:rsidR="009D2C62" w14:paraId="5D2B3B19" w14:textId="77777777" w:rsidTr="009D2C62">
        <w:trPr>
          <w:cantSplit/>
          <w:trHeight w:val="239"/>
        </w:trPr>
        <w:tc>
          <w:tcPr>
            <w:tcW w:w="4140" w:type="dxa"/>
            <w:shd w:val="clear" w:color="auto" w:fill="auto"/>
            <w:tcMar>
              <w:top w:w="43" w:type="dxa"/>
              <w:left w:w="43" w:type="dxa"/>
              <w:bottom w:w="43" w:type="dxa"/>
              <w:right w:w="43" w:type="dxa"/>
            </w:tcMar>
          </w:tcPr>
          <w:p w14:paraId="000000E6" w14:textId="77777777" w:rsidR="009D2C62" w:rsidRDefault="009D2C62">
            <w:pPr>
              <w:widowControl w:val="0"/>
              <w:pBdr>
                <w:top w:val="nil"/>
                <w:left w:val="nil"/>
                <w:bottom w:val="nil"/>
                <w:right w:val="nil"/>
                <w:between w:val="nil"/>
              </w:pBdr>
              <w:spacing w:after="0" w:line="240" w:lineRule="auto"/>
            </w:pPr>
            <w:r>
              <w:t>Time path for BMI</w:t>
            </w:r>
          </w:p>
        </w:tc>
        <w:tc>
          <w:tcPr>
            <w:tcW w:w="2370" w:type="dxa"/>
            <w:gridSpan w:val="2"/>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000000E8" w14:textId="12858747" w:rsidR="009D2C62" w:rsidRDefault="009D2C62">
            <w:pPr>
              <w:widowControl w:val="0"/>
              <w:spacing w:after="0" w:line="240" w:lineRule="auto"/>
              <w:jc w:val="center"/>
            </w:pPr>
            <w:r>
              <w:t>$231.96m [11]</w:t>
            </w:r>
          </w:p>
        </w:tc>
      </w:tr>
      <w:bookmarkEnd w:id="26"/>
      <w:tr w:rsidR="009D2C62" w14:paraId="5E87224B" w14:textId="77777777" w:rsidTr="009D2C62">
        <w:trPr>
          <w:cantSplit/>
          <w:trHeight w:val="239"/>
        </w:trPr>
        <w:tc>
          <w:tcPr>
            <w:tcW w:w="4140" w:type="dxa"/>
            <w:shd w:val="clear" w:color="auto" w:fill="auto"/>
            <w:tcMar>
              <w:top w:w="43" w:type="dxa"/>
              <w:left w:w="43" w:type="dxa"/>
              <w:bottom w:w="43" w:type="dxa"/>
              <w:right w:w="43" w:type="dxa"/>
            </w:tcMar>
          </w:tcPr>
          <w:p w14:paraId="000000E9" w14:textId="77777777" w:rsidR="009D2C62" w:rsidRDefault="009D2C62">
            <w:pPr>
              <w:widowControl w:val="0"/>
              <w:pBdr>
                <w:top w:val="nil"/>
                <w:left w:val="nil"/>
                <w:bottom w:val="nil"/>
                <w:right w:val="nil"/>
                <w:between w:val="nil"/>
              </w:pBdr>
              <w:spacing w:after="0" w:line="240" w:lineRule="auto"/>
            </w:pPr>
            <w:r>
              <w:t>Time path for LDL cholesterol</w:t>
            </w:r>
          </w:p>
        </w:tc>
        <w:tc>
          <w:tcPr>
            <w:tcW w:w="2370" w:type="dxa"/>
            <w:gridSpan w:val="2"/>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000000EB" w14:textId="7502FCEC" w:rsidR="009D2C62" w:rsidRDefault="009D2C62">
            <w:pPr>
              <w:widowControl w:val="0"/>
              <w:spacing w:after="0" w:line="240" w:lineRule="auto"/>
              <w:jc w:val="center"/>
            </w:pPr>
            <w:r>
              <w:t>$354.58m [6]</w:t>
            </w:r>
          </w:p>
        </w:tc>
      </w:tr>
      <w:tr w:rsidR="009D2C62" w14:paraId="013B8CE3" w14:textId="77777777" w:rsidTr="009D2C62">
        <w:trPr>
          <w:cantSplit/>
          <w:trHeight w:val="239"/>
        </w:trPr>
        <w:tc>
          <w:tcPr>
            <w:tcW w:w="4140" w:type="dxa"/>
            <w:shd w:val="clear" w:color="auto" w:fill="auto"/>
            <w:tcMar>
              <w:top w:w="43" w:type="dxa"/>
              <w:left w:w="43" w:type="dxa"/>
              <w:bottom w:w="43" w:type="dxa"/>
              <w:right w:w="43" w:type="dxa"/>
            </w:tcMar>
          </w:tcPr>
          <w:p w14:paraId="000000EC" w14:textId="77777777" w:rsidR="009D2C62" w:rsidRDefault="009D2C62">
            <w:pPr>
              <w:widowControl w:val="0"/>
              <w:pBdr>
                <w:top w:val="nil"/>
                <w:left w:val="nil"/>
                <w:bottom w:val="nil"/>
                <w:right w:val="nil"/>
                <w:between w:val="nil"/>
              </w:pBdr>
              <w:spacing w:after="0" w:line="240" w:lineRule="auto"/>
            </w:pPr>
            <w:r>
              <w:t>Time path for systolic blood pressure</w:t>
            </w:r>
          </w:p>
        </w:tc>
        <w:tc>
          <w:tcPr>
            <w:tcW w:w="2370" w:type="dxa"/>
            <w:gridSpan w:val="2"/>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000000EE" w14:textId="48B8E1F1" w:rsidR="009D2C62" w:rsidRDefault="009D2C62">
            <w:pPr>
              <w:widowControl w:val="0"/>
              <w:spacing w:after="0" w:line="240" w:lineRule="auto"/>
              <w:jc w:val="center"/>
            </w:pPr>
            <w:r>
              <w:t>$277.29m [9]</w:t>
            </w:r>
          </w:p>
        </w:tc>
      </w:tr>
      <w:tr w:rsidR="009D2C62" w14:paraId="64989AAF" w14:textId="77777777" w:rsidTr="009D2C62">
        <w:trPr>
          <w:cantSplit/>
          <w:trHeight w:val="239"/>
        </w:trPr>
        <w:tc>
          <w:tcPr>
            <w:tcW w:w="4140" w:type="dxa"/>
            <w:shd w:val="clear" w:color="auto" w:fill="auto"/>
            <w:tcMar>
              <w:top w:w="43" w:type="dxa"/>
              <w:left w:w="43" w:type="dxa"/>
              <w:bottom w:w="43" w:type="dxa"/>
              <w:right w:w="43" w:type="dxa"/>
            </w:tcMar>
          </w:tcPr>
          <w:p w14:paraId="000000EF" w14:textId="77777777" w:rsidR="009D2C62" w:rsidRDefault="009D2C62">
            <w:pPr>
              <w:widowControl w:val="0"/>
              <w:pBdr>
                <w:top w:val="nil"/>
                <w:left w:val="nil"/>
                <w:bottom w:val="nil"/>
                <w:right w:val="nil"/>
                <w:between w:val="nil"/>
              </w:pBdr>
              <w:spacing w:after="0" w:line="240" w:lineRule="auto"/>
            </w:pPr>
            <w:r>
              <w:t>Time path for HDL cholesterol</w:t>
            </w:r>
          </w:p>
        </w:tc>
        <w:tc>
          <w:tcPr>
            <w:tcW w:w="2370" w:type="dxa"/>
            <w:gridSpan w:val="2"/>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000000F1" w14:textId="02969DC5" w:rsidR="009D2C62" w:rsidRDefault="009D2C62">
            <w:pPr>
              <w:widowControl w:val="0"/>
              <w:spacing w:after="0" w:line="240" w:lineRule="auto"/>
              <w:jc w:val="center"/>
            </w:pPr>
            <w:r>
              <w:t>$386m [4]</w:t>
            </w:r>
          </w:p>
        </w:tc>
      </w:tr>
      <w:tr w:rsidR="009D2C62" w14:paraId="4D730A95" w14:textId="77777777" w:rsidTr="009D2C62">
        <w:trPr>
          <w:cantSplit/>
          <w:trHeight w:val="239"/>
        </w:trPr>
        <w:tc>
          <w:tcPr>
            <w:tcW w:w="4140" w:type="dxa"/>
            <w:shd w:val="clear" w:color="auto" w:fill="auto"/>
            <w:tcMar>
              <w:top w:w="43" w:type="dxa"/>
              <w:left w:w="43" w:type="dxa"/>
              <w:bottom w:w="43" w:type="dxa"/>
              <w:right w:w="43" w:type="dxa"/>
            </w:tcMar>
          </w:tcPr>
          <w:p w14:paraId="000000F2" w14:textId="77777777" w:rsidR="009D2C62" w:rsidRDefault="009D2C62">
            <w:pPr>
              <w:widowControl w:val="0"/>
              <w:pBdr>
                <w:top w:val="nil"/>
                <w:left w:val="nil"/>
                <w:bottom w:val="nil"/>
                <w:right w:val="nil"/>
                <w:between w:val="nil"/>
              </w:pBdr>
              <w:spacing w:after="0" w:line="240" w:lineRule="auto"/>
            </w:pPr>
            <w:r>
              <w:t>Time path for haemoglobin</w:t>
            </w:r>
          </w:p>
        </w:tc>
        <w:tc>
          <w:tcPr>
            <w:tcW w:w="2370" w:type="dxa"/>
            <w:gridSpan w:val="2"/>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000000F4" w14:textId="78ABEBA7" w:rsidR="009D2C62" w:rsidRDefault="009D2C62">
            <w:pPr>
              <w:widowControl w:val="0"/>
              <w:spacing w:after="0" w:line="240" w:lineRule="auto"/>
              <w:jc w:val="center"/>
            </w:pPr>
            <w:r>
              <w:t>$0m</w:t>
            </w:r>
          </w:p>
        </w:tc>
      </w:tr>
      <w:tr w:rsidR="009D2C62" w14:paraId="5169E7B8" w14:textId="77777777" w:rsidTr="009D2C62">
        <w:trPr>
          <w:cantSplit/>
          <w:trHeight w:val="239"/>
        </w:trPr>
        <w:tc>
          <w:tcPr>
            <w:tcW w:w="4140" w:type="dxa"/>
            <w:shd w:val="clear" w:color="auto" w:fill="auto"/>
            <w:tcMar>
              <w:top w:w="43" w:type="dxa"/>
              <w:left w:w="43" w:type="dxa"/>
              <w:bottom w:w="43" w:type="dxa"/>
              <w:right w:w="43" w:type="dxa"/>
            </w:tcMar>
          </w:tcPr>
          <w:p w14:paraId="000000F5" w14:textId="77777777" w:rsidR="009D2C62" w:rsidRDefault="009D2C62">
            <w:pPr>
              <w:widowControl w:val="0"/>
              <w:pBdr>
                <w:top w:val="nil"/>
                <w:left w:val="nil"/>
                <w:bottom w:val="nil"/>
                <w:right w:val="nil"/>
                <w:between w:val="nil"/>
              </w:pBdr>
              <w:spacing w:after="0" w:line="240" w:lineRule="auto"/>
            </w:pPr>
            <w:r>
              <w:t>Time path for white blood cell count</w:t>
            </w:r>
          </w:p>
        </w:tc>
        <w:tc>
          <w:tcPr>
            <w:tcW w:w="2370" w:type="dxa"/>
            <w:gridSpan w:val="2"/>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000000F7" w14:textId="74D6B097" w:rsidR="009D2C62" w:rsidRDefault="007B4FC1">
            <w:pPr>
              <w:widowControl w:val="0"/>
              <w:spacing w:after="0" w:line="240" w:lineRule="auto"/>
              <w:jc w:val="center"/>
            </w:pPr>
            <w:r>
              <w:t>$</w:t>
            </w:r>
            <w:r w:rsidR="009D2C62">
              <w:t>355.91m</w:t>
            </w:r>
            <w:r>
              <w:t xml:space="preserve"> </w:t>
            </w:r>
            <w:r w:rsidR="009D2C62">
              <w:t>[5]</w:t>
            </w:r>
          </w:p>
        </w:tc>
      </w:tr>
      <w:tr w:rsidR="009D2C62" w14:paraId="66EB65C4" w14:textId="77777777" w:rsidTr="009D2C62">
        <w:trPr>
          <w:cantSplit/>
          <w:trHeight w:val="239"/>
        </w:trPr>
        <w:tc>
          <w:tcPr>
            <w:tcW w:w="4140" w:type="dxa"/>
            <w:shd w:val="clear" w:color="auto" w:fill="auto"/>
            <w:tcMar>
              <w:top w:w="43" w:type="dxa"/>
              <w:left w:w="43" w:type="dxa"/>
              <w:bottom w:w="43" w:type="dxa"/>
              <w:right w:w="43" w:type="dxa"/>
            </w:tcMar>
          </w:tcPr>
          <w:p w14:paraId="000000F8" w14:textId="77777777" w:rsidR="009D2C62" w:rsidRDefault="009D2C62">
            <w:pPr>
              <w:widowControl w:val="0"/>
              <w:pBdr>
                <w:top w:val="nil"/>
                <w:left w:val="nil"/>
                <w:bottom w:val="nil"/>
                <w:right w:val="nil"/>
                <w:between w:val="nil"/>
              </w:pBdr>
              <w:spacing w:after="0" w:line="240" w:lineRule="auto"/>
            </w:pPr>
            <w:r>
              <w:t>Time path for heart rate</w:t>
            </w:r>
          </w:p>
        </w:tc>
        <w:tc>
          <w:tcPr>
            <w:tcW w:w="2370" w:type="dxa"/>
            <w:gridSpan w:val="2"/>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000000FA" w14:textId="09A970FD" w:rsidR="009D2C62" w:rsidRDefault="009D2C62">
            <w:pPr>
              <w:widowControl w:val="0"/>
              <w:spacing w:after="0" w:line="240" w:lineRule="auto"/>
              <w:jc w:val="center"/>
            </w:pPr>
            <w:r>
              <w:t xml:space="preserve"> $169.83m [12]</w:t>
            </w:r>
          </w:p>
        </w:tc>
      </w:tr>
      <w:tr w:rsidR="009D2C62" w14:paraId="6FAC0DEE" w14:textId="77777777" w:rsidTr="009D2C62">
        <w:trPr>
          <w:cantSplit/>
          <w:trHeight w:val="239"/>
        </w:trPr>
        <w:tc>
          <w:tcPr>
            <w:tcW w:w="4140" w:type="dxa"/>
            <w:shd w:val="clear" w:color="auto" w:fill="auto"/>
            <w:tcMar>
              <w:top w:w="43" w:type="dxa"/>
              <w:left w:w="43" w:type="dxa"/>
              <w:bottom w:w="43" w:type="dxa"/>
              <w:right w:w="43" w:type="dxa"/>
            </w:tcMar>
          </w:tcPr>
          <w:p w14:paraId="000000FB" w14:textId="77777777" w:rsidR="009D2C62" w:rsidRDefault="009D2C62">
            <w:pPr>
              <w:widowControl w:val="0"/>
              <w:pBdr>
                <w:top w:val="nil"/>
                <w:left w:val="nil"/>
                <w:bottom w:val="nil"/>
                <w:right w:val="nil"/>
                <w:between w:val="nil"/>
              </w:pBdr>
              <w:spacing w:after="0" w:line="240" w:lineRule="auto"/>
            </w:pPr>
            <w:r>
              <w:t>Time path for smoking</w:t>
            </w:r>
          </w:p>
        </w:tc>
        <w:tc>
          <w:tcPr>
            <w:tcW w:w="2370" w:type="dxa"/>
            <w:gridSpan w:val="2"/>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000000FD" w14:textId="3F542C49" w:rsidR="009D2C62" w:rsidRDefault="009D2C62">
            <w:pPr>
              <w:widowControl w:val="0"/>
              <w:spacing w:after="0" w:line="240" w:lineRule="auto"/>
              <w:jc w:val="center"/>
            </w:pPr>
            <w:r>
              <w:t>$154.04m [13]</w:t>
            </w:r>
          </w:p>
        </w:tc>
      </w:tr>
      <w:tr w:rsidR="009D2C62" w14:paraId="369F5BB9" w14:textId="77777777" w:rsidTr="009D2C62">
        <w:trPr>
          <w:cantSplit/>
          <w:trHeight w:val="239"/>
        </w:trPr>
        <w:tc>
          <w:tcPr>
            <w:tcW w:w="4140" w:type="dxa"/>
            <w:shd w:val="clear" w:color="auto" w:fill="auto"/>
            <w:tcMar>
              <w:top w:w="43" w:type="dxa"/>
              <w:left w:w="43" w:type="dxa"/>
              <w:bottom w:w="43" w:type="dxa"/>
              <w:right w:w="43" w:type="dxa"/>
            </w:tcMar>
          </w:tcPr>
          <w:p w14:paraId="000000FE" w14:textId="77777777" w:rsidR="009D2C62" w:rsidRDefault="009D2C62">
            <w:pPr>
              <w:widowControl w:val="0"/>
              <w:pBdr>
                <w:top w:val="nil"/>
                <w:left w:val="nil"/>
                <w:bottom w:val="nil"/>
                <w:right w:val="nil"/>
                <w:between w:val="nil"/>
              </w:pBdr>
              <w:spacing w:after="0" w:line="240" w:lineRule="auto"/>
            </w:pPr>
            <w:r>
              <w:t>Time path for peripheral vascular disease</w:t>
            </w:r>
          </w:p>
        </w:tc>
        <w:tc>
          <w:tcPr>
            <w:tcW w:w="2370" w:type="dxa"/>
            <w:gridSpan w:val="2"/>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00000100" w14:textId="19268BF2" w:rsidR="009D2C62" w:rsidRDefault="009D2C62">
            <w:pPr>
              <w:widowControl w:val="0"/>
              <w:spacing w:after="0" w:line="240" w:lineRule="auto"/>
              <w:jc w:val="center"/>
            </w:pPr>
            <w:r>
              <w:t>$37.12m [14]</w:t>
            </w:r>
          </w:p>
        </w:tc>
      </w:tr>
      <w:tr w:rsidR="009D2C62" w14:paraId="1A8E9037" w14:textId="77777777" w:rsidTr="009D2C62">
        <w:trPr>
          <w:cantSplit/>
          <w:trHeight w:val="239"/>
        </w:trPr>
        <w:tc>
          <w:tcPr>
            <w:tcW w:w="4140" w:type="dxa"/>
            <w:shd w:val="clear" w:color="auto" w:fill="auto"/>
            <w:tcMar>
              <w:top w:w="43" w:type="dxa"/>
              <w:left w:w="43" w:type="dxa"/>
              <w:bottom w:w="43" w:type="dxa"/>
              <w:right w:w="43" w:type="dxa"/>
            </w:tcMar>
          </w:tcPr>
          <w:p w14:paraId="00000101" w14:textId="77777777" w:rsidR="009D2C62" w:rsidRDefault="009D2C62">
            <w:pPr>
              <w:widowControl w:val="0"/>
              <w:pBdr>
                <w:top w:val="nil"/>
                <w:left w:val="nil"/>
                <w:bottom w:val="nil"/>
                <w:right w:val="nil"/>
                <w:between w:val="nil"/>
              </w:pBdr>
              <w:spacing w:after="0" w:line="240" w:lineRule="auto"/>
            </w:pPr>
            <w:r>
              <w:t>Time path for microalbuminuria</w:t>
            </w:r>
          </w:p>
        </w:tc>
        <w:tc>
          <w:tcPr>
            <w:tcW w:w="2370" w:type="dxa"/>
            <w:gridSpan w:val="2"/>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00000103" w14:textId="3412DB9E" w:rsidR="009D2C62" w:rsidRDefault="009D2C62">
            <w:pPr>
              <w:widowControl w:val="0"/>
              <w:spacing w:after="0" w:line="240" w:lineRule="auto"/>
              <w:jc w:val="center"/>
            </w:pPr>
            <w:r>
              <w:t>$321.5m [7]</w:t>
            </w:r>
          </w:p>
        </w:tc>
      </w:tr>
      <w:tr w:rsidR="009D2C62" w14:paraId="6A3F56CF" w14:textId="77777777" w:rsidTr="009D2C62">
        <w:trPr>
          <w:cantSplit/>
          <w:trHeight w:val="239"/>
        </w:trPr>
        <w:tc>
          <w:tcPr>
            <w:tcW w:w="4140" w:type="dxa"/>
            <w:shd w:val="clear" w:color="auto" w:fill="auto"/>
            <w:tcMar>
              <w:top w:w="43" w:type="dxa"/>
              <w:left w:w="43" w:type="dxa"/>
              <w:bottom w:w="43" w:type="dxa"/>
              <w:right w:w="43" w:type="dxa"/>
            </w:tcMar>
          </w:tcPr>
          <w:p w14:paraId="00000104" w14:textId="77777777" w:rsidR="009D2C62" w:rsidRDefault="009D2C62">
            <w:pPr>
              <w:widowControl w:val="0"/>
              <w:pBdr>
                <w:top w:val="nil"/>
                <w:left w:val="nil"/>
                <w:bottom w:val="nil"/>
                <w:right w:val="nil"/>
                <w:between w:val="nil"/>
              </w:pBdr>
              <w:spacing w:after="0" w:line="240" w:lineRule="auto"/>
            </w:pPr>
            <w:r>
              <w:t>Time path for atrial fibrillation</w:t>
            </w:r>
          </w:p>
        </w:tc>
        <w:tc>
          <w:tcPr>
            <w:tcW w:w="2370" w:type="dxa"/>
            <w:gridSpan w:val="2"/>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00000106" w14:textId="57220054" w:rsidR="009D2C62" w:rsidRDefault="009D2C62">
            <w:pPr>
              <w:widowControl w:val="0"/>
              <w:spacing w:after="0" w:line="240" w:lineRule="auto"/>
              <w:jc w:val="center"/>
            </w:pPr>
            <w:r>
              <w:t>$0.81m [18]</w:t>
            </w:r>
          </w:p>
        </w:tc>
      </w:tr>
      <w:tr w:rsidR="009D2C62" w14:paraId="1AF23252" w14:textId="77777777" w:rsidTr="009D2C62">
        <w:trPr>
          <w:cantSplit/>
          <w:trHeight w:val="239"/>
        </w:trPr>
        <w:tc>
          <w:tcPr>
            <w:tcW w:w="4140" w:type="dxa"/>
            <w:shd w:val="clear" w:color="auto" w:fill="auto"/>
            <w:tcMar>
              <w:top w:w="43" w:type="dxa"/>
              <w:left w:w="43" w:type="dxa"/>
              <w:bottom w:w="43" w:type="dxa"/>
              <w:right w:w="43" w:type="dxa"/>
            </w:tcMar>
          </w:tcPr>
          <w:p w14:paraId="00000107" w14:textId="77777777" w:rsidR="009D2C62" w:rsidRDefault="009D2C62">
            <w:pPr>
              <w:widowControl w:val="0"/>
              <w:pBdr>
                <w:top w:val="nil"/>
                <w:left w:val="nil"/>
                <w:bottom w:val="nil"/>
                <w:right w:val="nil"/>
                <w:between w:val="nil"/>
              </w:pBdr>
              <w:spacing w:after="0" w:line="240" w:lineRule="auto"/>
            </w:pPr>
            <w:r>
              <w:t>Time path for eGFR</w:t>
            </w:r>
          </w:p>
        </w:tc>
        <w:tc>
          <w:tcPr>
            <w:tcW w:w="2370" w:type="dxa"/>
            <w:gridSpan w:val="2"/>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00000109" w14:textId="0B10A66E" w:rsidR="009D2C62" w:rsidRDefault="009D2C62">
            <w:pPr>
              <w:widowControl w:val="0"/>
              <w:spacing w:after="0" w:line="240" w:lineRule="auto"/>
              <w:jc w:val="center"/>
            </w:pPr>
            <w:r>
              <w:t>$293.04m [8]</w:t>
            </w:r>
          </w:p>
        </w:tc>
      </w:tr>
      <w:tr w:rsidR="009D2C62" w14:paraId="58813593" w14:textId="77777777" w:rsidTr="009D2C62">
        <w:trPr>
          <w:cantSplit/>
          <w:trHeight w:val="239"/>
        </w:trPr>
        <w:tc>
          <w:tcPr>
            <w:tcW w:w="4140" w:type="dxa"/>
            <w:shd w:val="clear" w:color="auto" w:fill="CCCCCC"/>
            <w:tcMar>
              <w:top w:w="43" w:type="dxa"/>
              <w:left w:w="43" w:type="dxa"/>
              <w:bottom w:w="43" w:type="dxa"/>
              <w:right w:w="43" w:type="dxa"/>
            </w:tcMar>
          </w:tcPr>
          <w:p w14:paraId="0000010A" w14:textId="77777777" w:rsidR="009D2C62" w:rsidRDefault="009D2C62">
            <w:pPr>
              <w:widowControl w:val="0"/>
              <w:pBdr>
                <w:top w:val="nil"/>
                <w:left w:val="nil"/>
                <w:bottom w:val="nil"/>
                <w:right w:val="nil"/>
                <w:between w:val="nil"/>
              </w:pBdr>
              <w:spacing w:after="0" w:line="240" w:lineRule="auto"/>
            </w:pPr>
            <w:r>
              <w:t>Long term parameters</w:t>
            </w:r>
          </w:p>
        </w:tc>
        <w:tc>
          <w:tcPr>
            <w:tcW w:w="2370" w:type="dxa"/>
            <w:gridSpan w:val="2"/>
            <w:tcBorders>
              <w:top w:val="single" w:sz="4" w:space="0" w:color="000000"/>
              <w:left w:val="single" w:sz="4" w:space="0" w:color="000000"/>
              <w:bottom w:val="single" w:sz="4" w:space="0" w:color="000000"/>
              <w:right w:val="single" w:sz="4" w:space="0" w:color="000000"/>
            </w:tcBorders>
            <w:shd w:val="clear" w:color="auto" w:fill="CCCCCC"/>
            <w:tcMar>
              <w:top w:w="43" w:type="dxa"/>
              <w:left w:w="43" w:type="dxa"/>
              <w:bottom w:w="43" w:type="dxa"/>
              <w:right w:w="43" w:type="dxa"/>
            </w:tcMar>
          </w:tcPr>
          <w:p w14:paraId="0000010C" w14:textId="77777777" w:rsidR="009D2C62" w:rsidRDefault="009D2C62">
            <w:pPr>
              <w:widowControl w:val="0"/>
              <w:spacing w:after="0" w:line="240" w:lineRule="auto"/>
              <w:jc w:val="center"/>
            </w:pPr>
          </w:p>
        </w:tc>
      </w:tr>
      <w:tr w:rsidR="009D2C62" w14:paraId="6FF134AC" w14:textId="77777777" w:rsidTr="009D2C62">
        <w:trPr>
          <w:cantSplit/>
          <w:trHeight w:val="239"/>
        </w:trPr>
        <w:tc>
          <w:tcPr>
            <w:tcW w:w="4140" w:type="dxa"/>
            <w:shd w:val="clear" w:color="auto" w:fill="auto"/>
            <w:tcMar>
              <w:top w:w="43" w:type="dxa"/>
              <w:left w:w="43" w:type="dxa"/>
              <w:bottom w:w="43" w:type="dxa"/>
              <w:right w:w="43" w:type="dxa"/>
            </w:tcMar>
          </w:tcPr>
          <w:p w14:paraId="0000010D" w14:textId="77777777" w:rsidR="009D2C62" w:rsidRDefault="009D2C62">
            <w:pPr>
              <w:widowControl w:val="0"/>
              <w:pBdr>
                <w:top w:val="nil"/>
                <w:left w:val="nil"/>
                <w:bottom w:val="nil"/>
                <w:right w:val="nil"/>
                <w:between w:val="nil"/>
              </w:pBdr>
              <w:spacing w:after="0" w:line="240" w:lineRule="auto"/>
            </w:pPr>
            <w:r>
              <w:t>Effect of diabetes complications on depression</w:t>
            </w:r>
          </w:p>
        </w:tc>
        <w:tc>
          <w:tcPr>
            <w:tcW w:w="2370" w:type="dxa"/>
            <w:gridSpan w:val="2"/>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0000010F" w14:textId="660F26B5" w:rsidR="009D2C62" w:rsidRDefault="009D2C62">
            <w:pPr>
              <w:widowControl w:val="0"/>
              <w:spacing w:after="0" w:line="240" w:lineRule="auto"/>
              <w:jc w:val="center"/>
            </w:pPr>
            <w:r>
              <w:t>$6.68m [16]</w:t>
            </w:r>
          </w:p>
        </w:tc>
      </w:tr>
      <w:tr w:rsidR="009D2C62" w14:paraId="137E9662" w14:textId="77777777" w:rsidTr="009D2C62">
        <w:trPr>
          <w:cantSplit/>
          <w:trHeight w:val="239"/>
        </w:trPr>
        <w:tc>
          <w:tcPr>
            <w:tcW w:w="4140" w:type="dxa"/>
            <w:shd w:val="clear" w:color="auto" w:fill="auto"/>
            <w:tcMar>
              <w:top w:w="43" w:type="dxa"/>
              <w:left w:w="43" w:type="dxa"/>
              <w:bottom w:w="43" w:type="dxa"/>
              <w:right w:w="43" w:type="dxa"/>
            </w:tcMar>
          </w:tcPr>
          <w:p w14:paraId="00000110" w14:textId="77777777" w:rsidR="009D2C62" w:rsidRDefault="009D2C62">
            <w:pPr>
              <w:widowControl w:val="0"/>
              <w:pBdr>
                <w:top w:val="nil"/>
                <w:left w:val="nil"/>
                <w:bottom w:val="nil"/>
                <w:right w:val="nil"/>
                <w:between w:val="nil"/>
              </w:pBdr>
              <w:spacing w:after="0" w:line="240" w:lineRule="auto"/>
            </w:pPr>
            <w:r>
              <w:t>Costs associated with diabetes events</w:t>
            </w:r>
          </w:p>
        </w:tc>
        <w:tc>
          <w:tcPr>
            <w:tcW w:w="2370" w:type="dxa"/>
            <w:gridSpan w:val="2"/>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00000112" w14:textId="1E267106" w:rsidR="009D2C62" w:rsidRDefault="009D2C62">
            <w:pPr>
              <w:widowControl w:val="0"/>
              <w:spacing w:after="0" w:line="240" w:lineRule="auto"/>
              <w:jc w:val="center"/>
            </w:pPr>
            <w:r>
              <w:t>$5.69m [17]</w:t>
            </w:r>
          </w:p>
        </w:tc>
      </w:tr>
      <w:tr w:rsidR="009D2C62" w14:paraId="7A5BF6A7" w14:textId="77777777" w:rsidTr="009D2C62">
        <w:trPr>
          <w:cantSplit/>
          <w:trHeight w:val="239"/>
        </w:trPr>
        <w:tc>
          <w:tcPr>
            <w:tcW w:w="4140" w:type="dxa"/>
            <w:shd w:val="clear" w:color="auto" w:fill="auto"/>
            <w:tcMar>
              <w:top w:w="43" w:type="dxa"/>
              <w:left w:w="43" w:type="dxa"/>
              <w:bottom w:w="43" w:type="dxa"/>
              <w:right w:w="43" w:type="dxa"/>
            </w:tcMar>
          </w:tcPr>
          <w:p w14:paraId="00000113" w14:textId="77777777" w:rsidR="009D2C62" w:rsidRDefault="009D2C62">
            <w:pPr>
              <w:widowControl w:val="0"/>
              <w:pBdr>
                <w:top w:val="nil"/>
                <w:left w:val="nil"/>
                <w:bottom w:val="nil"/>
                <w:right w:val="nil"/>
                <w:between w:val="nil"/>
              </w:pBdr>
              <w:spacing w:after="0" w:line="240" w:lineRule="auto"/>
            </w:pPr>
            <w:r>
              <w:t>Risk of diabetes events and mortality</w:t>
            </w:r>
          </w:p>
        </w:tc>
        <w:tc>
          <w:tcPr>
            <w:tcW w:w="2370" w:type="dxa"/>
            <w:gridSpan w:val="2"/>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00000115" w14:textId="791BCD29" w:rsidR="009D2C62" w:rsidRDefault="009D2C62">
            <w:pPr>
              <w:widowControl w:val="0"/>
              <w:spacing w:after="0" w:line="240" w:lineRule="auto"/>
              <w:jc w:val="center"/>
            </w:pPr>
            <w:r>
              <w:t>$728.95m [1]</w:t>
            </w:r>
          </w:p>
        </w:tc>
      </w:tr>
      <w:tr w:rsidR="009D2C62" w14:paraId="351268B1" w14:textId="77777777" w:rsidTr="009D2C62">
        <w:trPr>
          <w:cantSplit/>
          <w:trHeight w:val="239"/>
        </w:trPr>
        <w:tc>
          <w:tcPr>
            <w:tcW w:w="4140" w:type="dxa"/>
            <w:shd w:val="clear" w:color="auto" w:fill="CCCCCC"/>
            <w:tcMar>
              <w:top w:w="43" w:type="dxa"/>
              <w:left w:w="43" w:type="dxa"/>
              <w:bottom w:w="43" w:type="dxa"/>
              <w:right w:w="43" w:type="dxa"/>
            </w:tcMar>
          </w:tcPr>
          <w:p w14:paraId="00000116" w14:textId="77777777" w:rsidR="009D2C62" w:rsidRDefault="009D2C62">
            <w:pPr>
              <w:widowControl w:val="0"/>
              <w:pBdr>
                <w:top w:val="nil"/>
                <w:left w:val="nil"/>
                <w:bottom w:val="nil"/>
                <w:right w:val="nil"/>
                <w:between w:val="nil"/>
              </w:pBdr>
              <w:spacing w:after="0" w:line="240" w:lineRule="auto"/>
            </w:pPr>
            <w:r>
              <w:t>Probability of BA being cost effective</w:t>
            </w:r>
          </w:p>
        </w:tc>
        <w:tc>
          <w:tcPr>
            <w:tcW w:w="2370" w:type="dxa"/>
            <w:gridSpan w:val="2"/>
            <w:tcBorders>
              <w:top w:val="single" w:sz="4" w:space="0" w:color="000000"/>
              <w:left w:val="single" w:sz="4" w:space="0" w:color="000000"/>
              <w:bottom w:val="single" w:sz="4" w:space="0" w:color="000000"/>
              <w:right w:val="single" w:sz="4" w:space="0" w:color="000000"/>
            </w:tcBorders>
            <w:shd w:val="clear" w:color="auto" w:fill="CCCCCC"/>
            <w:tcMar>
              <w:top w:w="43" w:type="dxa"/>
              <w:left w:w="43" w:type="dxa"/>
              <w:bottom w:w="43" w:type="dxa"/>
              <w:right w:w="43" w:type="dxa"/>
            </w:tcMar>
          </w:tcPr>
          <w:p w14:paraId="00000119" w14:textId="77777777" w:rsidR="009D2C62" w:rsidRDefault="009D2C62">
            <w:pPr>
              <w:widowControl w:val="0"/>
              <w:spacing w:after="0" w:line="240" w:lineRule="auto"/>
              <w:jc w:val="center"/>
            </w:pPr>
            <w:r>
              <w:t>42%</w:t>
            </w:r>
          </w:p>
        </w:tc>
      </w:tr>
    </w:tbl>
    <w:p w14:paraId="285F34A3" w14:textId="180302F0" w:rsidR="00240818" w:rsidRDefault="00326F22" w:rsidP="00CF169B">
      <w:pPr>
        <w:pStyle w:val="Heading1"/>
      </w:pPr>
      <w:bookmarkStart w:id="27" w:name="_heading=h.shmuigd6k10w" w:colFirst="0" w:colLast="0"/>
      <w:bookmarkEnd w:id="24"/>
      <w:bookmarkEnd w:id="25"/>
      <w:bookmarkEnd w:id="27"/>
      <w:r>
        <w:t>Discussion</w:t>
      </w:r>
    </w:p>
    <w:p w14:paraId="092C0455" w14:textId="7D82BC57" w:rsidR="00410CA3" w:rsidRDefault="00326F22" w:rsidP="00227D5F">
      <w:pPr>
        <w:pBdr>
          <w:top w:val="nil"/>
          <w:left w:val="nil"/>
          <w:bottom w:val="nil"/>
          <w:right w:val="nil"/>
          <w:between w:val="nil"/>
        </w:pBdr>
        <w:spacing w:after="0" w:line="240" w:lineRule="auto"/>
      </w:pPr>
      <w:r>
        <w:t xml:space="preserve">In this paper we </w:t>
      </w:r>
      <w:r w:rsidR="001A425E">
        <w:t xml:space="preserve">developed a </w:t>
      </w:r>
      <w:r w:rsidR="00A436E3">
        <w:t xml:space="preserve">novel </w:t>
      </w:r>
      <w:r w:rsidR="003C30CF">
        <w:t>MLTC</w:t>
      </w:r>
      <w:r w:rsidR="00403AFF">
        <w:t xml:space="preserve"> model of </w:t>
      </w:r>
      <w:r w:rsidR="00A537CD">
        <w:t xml:space="preserve">diabetes and </w:t>
      </w:r>
      <w:r w:rsidR="00403AFF">
        <w:t xml:space="preserve">depression to assess the </w:t>
      </w:r>
      <w:r w:rsidR="0017626F">
        <w:t>potential benefits</w:t>
      </w:r>
      <w:r w:rsidR="00403AFF">
        <w:t xml:space="preserve"> of a BA intervention and to carry </w:t>
      </w:r>
      <w:r>
        <w:t xml:space="preserve">out a headroom and value of information analyses with the aim of informing the </w:t>
      </w:r>
      <w:r w:rsidR="00AE6EAF" w:rsidRPr="00AE6EAF">
        <w:t>DiaDeM</w:t>
      </w:r>
      <w:r>
        <w:t xml:space="preserve"> </w:t>
      </w:r>
      <w:r w:rsidR="007B1634">
        <w:t>intervention</w:t>
      </w:r>
      <w:r w:rsidR="00437BCC">
        <w:t xml:space="preserve"> design and </w:t>
      </w:r>
      <w:r>
        <w:t xml:space="preserve">trial. </w:t>
      </w:r>
      <w:r w:rsidR="00410CA3" w:rsidRPr="00410CA3">
        <w:t xml:space="preserve">The model developed for this paper will </w:t>
      </w:r>
      <w:r w:rsidR="00410CA3">
        <w:t xml:space="preserve">also </w:t>
      </w:r>
      <w:r w:rsidR="00410CA3" w:rsidRPr="00410CA3">
        <w:t xml:space="preserve">be used to assess the long-term cost-effectiveness of the DiaDeM BA intervention following the culmination of the definitive trial. </w:t>
      </w:r>
    </w:p>
    <w:p w14:paraId="665C012C" w14:textId="77777777" w:rsidR="00410CA3" w:rsidRDefault="00410CA3" w:rsidP="00227D5F">
      <w:pPr>
        <w:pBdr>
          <w:top w:val="nil"/>
          <w:left w:val="nil"/>
          <w:bottom w:val="nil"/>
          <w:right w:val="nil"/>
          <w:between w:val="nil"/>
        </w:pBdr>
        <w:spacing w:after="0" w:line="240" w:lineRule="auto"/>
      </w:pPr>
    </w:p>
    <w:p w14:paraId="03C24A30" w14:textId="05413522" w:rsidR="00EA256D" w:rsidRDefault="00410CA3" w:rsidP="00227D5F">
      <w:pPr>
        <w:pBdr>
          <w:top w:val="nil"/>
          <w:left w:val="nil"/>
          <w:bottom w:val="nil"/>
          <w:right w:val="nil"/>
          <w:between w:val="nil"/>
        </w:pBdr>
        <w:spacing w:after="0" w:line="240" w:lineRule="auto"/>
      </w:pPr>
      <w:r>
        <w:t xml:space="preserve">From the analysis, </w:t>
      </w:r>
      <w:r w:rsidR="0017626F">
        <w:t xml:space="preserve">BA </w:t>
      </w:r>
      <w:r w:rsidR="00A436E3">
        <w:t>is expected to</w:t>
      </w:r>
      <w:r w:rsidR="0017626F">
        <w:t xml:space="preserve"> result in considerably less time spent </w:t>
      </w:r>
      <w:r w:rsidR="00A436E3">
        <w:t xml:space="preserve">in </w:t>
      </w:r>
      <w:r w:rsidR="0017626F">
        <w:t>depress</w:t>
      </w:r>
      <w:r w:rsidR="00A436E3">
        <w:t>ive episodes</w:t>
      </w:r>
      <w:r w:rsidR="0017626F">
        <w:t xml:space="preserve"> (3.2 years of mild depression and 0.65 years of moderate depression avoided) and </w:t>
      </w:r>
      <w:r w:rsidR="00A436E3">
        <w:t xml:space="preserve">is </w:t>
      </w:r>
      <w:r w:rsidR="0017626F">
        <w:t xml:space="preserve">also </w:t>
      </w:r>
      <w:r w:rsidR="00A436E3">
        <w:t xml:space="preserve">expected to </w:t>
      </w:r>
      <w:r w:rsidR="0017626F">
        <w:t xml:space="preserve">reduce the occurrence of </w:t>
      </w:r>
      <w:r w:rsidR="004D74FC">
        <w:t>diabetes-</w:t>
      </w:r>
      <w:r w:rsidR="0017626F">
        <w:t xml:space="preserve">related adverse events. BA was found to improve health outcomes and reduce costs. </w:t>
      </w:r>
      <w:r w:rsidR="00326F22">
        <w:t>In the headroom analysis we found that the maximum price at which BA was expected to be cost effective was $82.58 per course of treatment per person</w:t>
      </w:r>
      <w:r w:rsidR="00437BCC">
        <w:t xml:space="preserve"> </w:t>
      </w:r>
      <w:r w:rsidR="00546AEA">
        <w:t>based on</w:t>
      </w:r>
      <w:r w:rsidR="00437BCC">
        <w:t xml:space="preserve"> </w:t>
      </w:r>
      <w:r w:rsidR="00546AEA">
        <w:t xml:space="preserve">a </w:t>
      </w:r>
      <w:r w:rsidR="00437BCC">
        <w:t>treatment effectiveness which doubles the rate of recovery from depression</w:t>
      </w:r>
      <w:r w:rsidR="00326F22">
        <w:t xml:space="preserve"> (95% </w:t>
      </w:r>
      <w:r w:rsidR="00FD284F">
        <w:t xml:space="preserve">credible </w:t>
      </w:r>
      <w:r w:rsidR="00326F22">
        <w:t xml:space="preserve">interval ranging from $8.60 to $214.10). </w:t>
      </w:r>
      <w:r w:rsidR="00A436E3">
        <w:t>Typical wage rates for the relevant staff in Pakistan are approximately $2/hour and each session (other than the first session) is expected to take 30 minutes, resulting in a cost of $1 per session</w:t>
      </w:r>
      <w:r w:rsidR="00546AEA">
        <w:t xml:space="preserve"> (excluding preparation costs)</w:t>
      </w:r>
      <w:r w:rsidR="00A436E3">
        <w:t>. The lower bound estimate for the headroom analysis is $8.60, with a cost per session of $1</w:t>
      </w:r>
      <w:r w:rsidR="00CF169B">
        <w:t xml:space="preserve">. A conservative analysis </w:t>
      </w:r>
      <w:r w:rsidR="00A436E3">
        <w:t xml:space="preserve">implies that the intervention is expected to be cost effective even if requiring over 8 sessions per person ($8.6/$1 &gt; 8). </w:t>
      </w:r>
      <w:r w:rsidR="00227D5F">
        <w:t xml:space="preserve">The </w:t>
      </w:r>
      <w:r w:rsidR="00CF169B">
        <w:t>VOI</w:t>
      </w:r>
      <w:r w:rsidR="00326F22">
        <w:t xml:space="preserve"> analysis </w:t>
      </w:r>
      <w:r w:rsidR="00227D5F">
        <w:t xml:space="preserve">found that there was considerable value in collecting </w:t>
      </w:r>
      <w:r w:rsidR="00227D5F">
        <w:lastRenderedPageBreak/>
        <w:t>additional information on the different parameters in the model</w:t>
      </w:r>
      <w:r w:rsidR="00A818FB">
        <w:t xml:space="preserve"> including</w:t>
      </w:r>
      <w:r w:rsidR="00326F22">
        <w:t xml:space="preserve"> </w:t>
      </w:r>
      <w:r w:rsidR="00A818FB">
        <w:t xml:space="preserve">large value </w:t>
      </w:r>
      <w:r w:rsidR="00326F22">
        <w:t>in short term outcomes such as the effect of depression on diabetes ($395.58m) and PHQ</w:t>
      </w:r>
      <w:r w:rsidR="00A67FFB">
        <w:t>-</w:t>
      </w:r>
      <w:r w:rsidR="00326F22">
        <w:t>9 time path ($473.3m).</w:t>
      </w:r>
      <w:r w:rsidR="00CF169B">
        <w:t xml:space="preserve"> These assessments fed into both the intervention and trial design for DiaDeM.</w:t>
      </w:r>
      <w:r w:rsidR="00D927E5">
        <w:t xml:space="preserve"> This analysis also </w:t>
      </w:r>
      <w:r w:rsidR="001B198C">
        <w:t>suggests</w:t>
      </w:r>
      <w:r w:rsidR="00D927E5">
        <w:t xml:space="preserve"> that there is considerable value in </w:t>
      </w:r>
      <w:r w:rsidR="00B8662A">
        <w:t xml:space="preserve">reducing uncertainty about the </w:t>
      </w:r>
      <w:r w:rsidR="002C559E">
        <w:t xml:space="preserve">time path of biomarkers </w:t>
      </w:r>
      <w:r w:rsidR="00F5625B">
        <w:t>such as</w:t>
      </w:r>
      <w:r w:rsidR="00EA256D">
        <w:t xml:space="preserve"> HbA</w:t>
      </w:r>
      <w:r w:rsidR="00EA256D" w:rsidRPr="00123118">
        <w:rPr>
          <w:vertAlign w:val="subscript"/>
        </w:rPr>
        <w:t>1c</w:t>
      </w:r>
      <w:r w:rsidR="00EA256D">
        <w:t xml:space="preserve"> </w:t>
      </w:r>
      <w:r w:rsidR="00BD1326">
        <w:t xml:space="preserve">and </w:t>
      </w:r>
      <w:r w:rsidR="00EA256D">
        <w:t>BMI</w:t>
      </w:r>
      <w:r w:rsidR="00F5625B">
        <w:t xml:space="preserve">. This </w:t>
      </w:r>
      <w:r w:rsidR="00507DBA">
        <w:t xml:space="preserve">can </w:t>
      </w:r>
      <w:r w:rsidR="0061585A">
        <w:t xml:space="preserve">provide an estimate of the value of setting up longitudinal data collection </w:t>
      </w:r>
      <w:r w:rsidR="00E97B7B">
        <w:t xml:space="preserve">for each of these measures. </w:t>
      </w:r>
      <w:r w:rsidR="005A01CC">
        <w:t xml:space="preserve">This could then be compared against the </w:t>
      </w:r>
      <w:r w:rsidR="00DC183F">
        <w:t xml:space="preserve">expected </w:t>
      </w:r>
      <w:r w:rsidR="005A01CC">
        <w:t xml:space="preserve">value of other research projects competing for funding </w:t>
      </w:r>
      <w:r w:rsidR="0093685A">
        <w:fldChar w:fldCharType="begin"/>
      </w:r>
      <w:r w:rsidR="002D7A98">
        <w:instrText xml:space="preserve"> ADDIN EN.CITE &lt;EndNote&gt;&lt;Cite&gt;&lt;Author&gt;Culyer&lt;/Author&gt;&lt;Year&gt;2016&lt;/Year&gt;&lt;RecNum&gt;91&lt;/RecNum&gt;&lt;DisplayText&gt;[49]&lt;/DisplayText&gt;&lt;record&gt;&lt;rec-number&gt;91&lt;/rec-number&gt;&lt;foreign-keys&gt;&lt;key app="EN" db-id="p5ftvpwwdxdp5ee5xzqp9d9vx9a5pdzxp20z" timestamp="1743071622"&gt;91&lt;/key&gt;&lt;/foreign-keys&gt;&lt;ref-type name="Journal Article"&gt;17&lt;/ref-type&gt;&lt;contributors&gt;&lt;authors&gt;&lt;author&gt;Culyer, Anthony J&lt;/author&gt;&lt;/authors&gt;&lt;/contributors&gt;&lt;titles&gt;&lt;title&gt;Cost-effectiveness thresholds in health care: a bookshelf guide to their meaning and use&lt;/title&gt;&lt;secondary-title&gt;Health Economics, Policy and Law&lt;/secondary-title&gt;&lt;/titles&gt;&lt;periodical&gt;&lt;full-title&gt;Health Economics, Policy and Law&lt;/full-title&gt;&lt;/periodical&gt;&lt;pages&gt;415-432&lt;/pages&gt;&lt;volume&gt;11&lt;/volume&gt;&lt;number&gt;4&lt;/number&gt;&lt;dates&gt;&lt;year&gt;2016&lt;/year&gt;&lt;/dates&gt;&lt;isbn&gt;1744-1331&lt;/isbn&gt;&lt;urls&gt;&lt;/urls&gt;&lt;/record&gt;&lt;/Cite&gt;&lt;/EndNote&gt;</w:instrText>
      </w:r>
      <w:r w:rsidR="0093685A">
        <w:fldChar w:fldCharType="separate"/>
      </w:r>
      <w:r w:rsidR="002D7A98">
        <w:rPr>
          <w:noProof/>
        </w:rPr>
        <w:t>[49]</w:t>
      </w:r>
      <w:r w:rsidR="0093685A">
        <w:fldChar w:fldCharType="end"/>
      </w:r>
      <w:r w:rsidR="005A01CC">
        <w:t>.</w:t>
      </w:r>
      <w:r w:rsidR="00E97B7B">
        <w:t xml:space="preserve"> </w:t>
      </w:r>
    </w:p>
    <w:p w14:paraId="0000012C" w14:textId="77777777" w:rsidR="007C098D" w:rsidRDefault="007C098D">
      <w:pPr>
        <w:pBdr>
          <w:top w:val="nil"/>
          <w:left w:val="nil"/>
          <w:bottom w:val="nil"/>
          <w:right w:val="nil"/>
          <w:between w:val="nil"/>
        </w:pBdr>
        <w:spacing w:after="0" w:line="240" w:lineRule="auto"/>
      </w:pPr>
    </w:p>
    <w:p w14:paraId="0000012F" w14:textId="5D26E711" w:rsidR="007C098D" w:rsidRDefault="00326F22" w:rsidP="00AE6E12">
      <w:pPr>
        <w:pBdr>
          <w:top w:val="nil"/>
          <w:left w:val="nil"/>
          <w:bottom w:val="nil"/>
          <w:right w:val="nil"/>
          <w:between w:val="nil"/>
        </w:pBdr>
        <w:spacing w:after="0" w:line="240" w:lineRule="auto"/>
      </w:pPr>
      <w:r>
        <w:t>This paper employed a n</w:t>
      </w:r>
      <w:r>
        <w:rPr>
          <w:color w:val="000000"/>
        </w:rPr>
        <w:t xml:space="preserve">ovel </w:t>
      </w:r>
      <w:r>
        <w:t xml:space="preserve">approach to predicting outcomes in </w:t>
      </w:r>
      <w:r>
        <w:rPr>
          <w:color w:val="000000"/>
        </w:rPr>
        <w:t>depression</w:t>
      </w:r>
      <w:r>
        <w:t xml:space="preserve"> by modelling </w:t>
      </w:r>
      <w:r>
        <w:rPr>
          <w:color w:val="000000"/>
        </w:rPr>
        <w:t>individual PHQ</w:t>
      </w:r>
      <w:r w:rsidR="00A67FFB">
        <w:rPr>
          <w:color w:val="000000"/>
        </w:rPr>
        <w:t>-</w:t>
      </w:r>
      <w:r>
        <w:rPr>
          <w:color w:val="000000"/>
        </w:rPr>
        <w:t>9 scores</w:t>
      </w:r>
      <w:r>
        <w:t xml:space="preserve"> over time. This can be compared </w:t>
      </w:r>
      <w:r w:rsidR="00537C95">
        <w:t xml:space="preserve">to </w:t>
      </w:r>
      <w:r w:rsidR="00BB29B7">
        <w:t xml:space="preserve">models which consider a single episode of depression </w:t>
      </w:r>
      <w:r w:rsidR="00537C95">
        <w:fldChar w:fldCharType="begin">
          <w:fldData xml:space="preserve">PEVuZE5vdGU+PENpdGU+PEF1dGhvcj5LdXlrZW48L0F1dGhvcj48WWVhcj4yMDA4PC9ZZWFyPjxS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</w:fldData>
        </w:fldChar>
      </w:r>
      <w:r w:rsidR="002D7A98">
        <w:instrText xml:space="preserve"> ADDIN EN.CITE </w:instrText>
      </w:r>
      <w:r w:rsidR="002D7A98">
        <w:fldChar w:fldCharType="begin">
          <w:fldData xml:space="preserve">PEVuZE5vdGU+PENpdGU+PEF1dGhvcj5LdXlrZW48L0F1dGhvcj48WWVhcj4yMDA4PC9ZZWFyPjxS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</w:fldData>
        </w:fldChar>
      </w:r>
      <w:r w:rsidR="002D7A98">
        <w:instrText xml:space="preserve"> ADDIN EN.CITE.DATA </w:instrText>
      </w:r>
      <w:r w:rsidR="002D7A98">
        <w:fldChar w:fldCharType="end"/>
      </w:r>
      <w:r w:rsidR="00537C95">
        <w:fldChar w:fldCharType="separate"/>
      </w:r>
      <w:r w:rsidR="002D7A98">
        <w:rPr>
          <w:noProof/>
        </w:rPr>
        <w:t>[50-52]</w:t>
      </w:r>
      <w:r w:rsidR="00537C95">
        <w:fldChar w:fldCharType="end"/>
      </w:r>
      <w:r w:rsidR="00BB29B7">
        <w:t xml:space="preserve"> and </w:t>
      </w:r>
      <w:r>
        <w:rPr>
          <w:color w:val="000000"/>
        </w:rPr>
        <w:t>models</w:t>
      </w:r>
      <w:r>
        <w:t xml:space="preserve"> which</w:t>
      </w:r>
      <w:r>
        <w:rPr>
          <w:color w:val="000000"/>
        </w:rPr>
        <w:t xml:space="preserve"> are based on discrete states of depression </w:t>
      </w:r>
      <w:r w:rsidR="00CF169B">
        <w:rPr>
          <w:color w:val="000000"/>
        </w:rPr>
        <w:fldChar w:fldCharType="begin">
          <w:fldData xml:space="preserve">PEVuZE5vdGU+PENpdGU+PEF1dGhvcj5Ub3NoPC9BdXRob3I+PFllYXI+MjAxMzwvWWVhcj48UmVj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</w:fldData>
        </w:fldChar>
      </w:r>
      <w:r w:rsidR="002D7A98">
        <w:rPr>
          <w:color w:val="000000"/>
        </w:rPr>
        <w:instrText xml:space="preserve"> ADDIN EN.CITE </w:instrText>
      </w:r>
      <w:r w:rsidR="002D7A98">
        <w:rPr>
          <w:color w:val="000000"/>
        </w:rPr>
        <w:fldChar w:fldCharType="begin">
          <w:fldData xml:space="preserve">PEVuZE5vdGU+PENpdGU+PEF1dGhvcj5Ub3NoPC9BdXRob3I+PFllYXI+MjAxMzwvWWVhcj48UmVj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</w:fldData>
        </w:fldChar>
      </w:r>
      <w:r w:rsidR="002D7A98">
        <w:rPr>
          <w:color w:val="000000"/>
        </w:rPr>
        <w:instrText xml:space="preserve"> ADDIN EN.CITE.DATA </w:instrText>
      </w:r>
      <w:r w:rsidR="002D7A98">
        <w:rPr>
          <w:color w:val="000000"/>
        </w:rPr>
      </w:r>
      <w:r w:rsidR="002D7A98">
        <w:rPr>
          <w:color w:val="000000"/>
        </w:rPr>
        <w:fldChar w:fldCharType="end"/>
      </w:r>
      <w:r w:rsidR="00CF169B">
        <w:rPr>
          <w:color w:val="000000"/>
        </w:rPr>
      </w:r>
      <w:r w:rsidR="00CF169B">
        <w:rPr>
          <w:color w:val="000000"/>
        </w:rPr>
        <w:fldChar w:fldCharType="separate"/>
      </w:r>
      <w:r w:rsidR="002D7A98">
        <w:rPr>
          <w:noProof/>
          <w:color w:val="000000"/>
        </w:rPr>
        <w:t>[14, 28]</w:t>
      </w:r>
      <w:r w:rsidR="00CF169B">
        <w:rPr>
          <w:color w:val="000000"/>
        </w:rPr>
        <w:fldChar w:fldCharType="end"/>
      </w:r>
      <w:r w:rsidR="00CF169B">
        <w:rPr>
          <w:color w:val="000000"/>
        </w:rPr>
        <w:t>.</w:t>
      </w:r>
      <w:r>
        <w:t xml:space="preserve"> This approach may be more intuitive</w:t>
      </w:r>
      <w:r w:rsidR="001C0EAA">
        <w:t xml:space="preserve"> and</w:t>
      </w:r>
      <w:r>
        <w:t xml:space="preserve"> b</w:t>
      </w:r>
      <w:r>
        <w:rPr>
          <w:color w:val="000000"/>
        </w:rPr>
        <w:t xml:space="preserve">y not classifying patients into </w:t>
      </w:r>
      <w:r w:rsidR="008213F2">
        <w:rPr>
          <w:color w:val="000000"/>
        </w:rPr>
        <w:t xml:space="preserve">broader </w:t>
      </w:r>
      <w:r>
        <w:rPr>
          <w:color w:val="000000"/>
        </w:rPr>
        <w:t xml:space="preserve">categories we do not </w:t>
      </w:r>
      <w:r>
        <w:t>lose</w:t>
      </w:r>
      <w:r>
        <w:rPr>
          <w:color w:val="000000"/>
        </w:rPr>
        <w:t xml:space="preserve"> information</w:t>
      </w:r>
      <w:r>
        <w:t xml:space="preserve"> and</w:t>
      </w:r>
      <w:r>
        <w:rPr>
          <w:color w:val="000000"/>
        </w:rPr>
        <w:t xml:space="preserve"> can better </w:t>
      </w:r>
      <w:r>
        <w:t xml:space="preserve">model </w:t>
      </w:r>
      <w:r>
        <w:rPr>
          <w:color w:val="000000"/>
        </w:rPr>
        <w:t>individual level variation in outcomes</w:t>
      </w:r>
      <w:r>
        <w:t xml:space="preserve">. This model structure also allowed us to use individual patient data </w:t>
      </w:r>
      <w:r>
        <w:rPr>
          <w:color w:val="000000"/>
        </w:rPr>
        <w:t xml:space="preserve">to </w:t>
      </w:r>
      <w:r>
        <w:t>estimate</w:t>
      </w:r>
      <w:r>
        <w:rPr>
          <w:color w:val="000000"/>
        </w:rPr>
        <w:t xml:space="preserve"> the </w:t>
      </w:r>
      <w:r>
        <w:t xml:space="preserve">impact that changes in </w:t>
      </w:r>
      <w:r w:rsidR="001F46F0">
        <w:t xml:space="preserve">depressive symptoms </w:t>
      </w:r>
      <w:r>
        <w:t>(PHQ</w:t>
      </w:r>
      <w:r w:rsidR="00A67FFB">
        <w:t>-</w:t>
      </w:r>
      <w:r>
        <w:t>9) have on diabetes (</w:t>
      </w:r>
      <w:r w:rsidR="00CF169B">
        <w:t xml:space="preserve">through </w:t>
      </w:r>
      <w:r>
        <w:t>HbA</w:t>
      </w:r>
      <w:r w:rsidRPr="00FD550A">
        <w:rPr>
          <w:vertAlign w:val="subscript"/>
        </w:rPr>
        <w:t>1c</w:t>
      </w:r>
      <w:r>
        <w:t xml:space="preserve">). External data </w:t>
      </w:r>
      <w:r w:rsidR="001F46F0">
        <w:t xml:space="preserve">were </w:t>
      </w:r>
      <w:r>
        <w:t>used to inform the impact of diabet</w:t>
      </w:r>
      <w:r w:rsidR="001F46F0">
        <w:t>es-related</w:t>
      </w:r>
      <w:r>
        <w:t xml:space="preserve"> complications on rates of new depressive episodes </w:t>
      </w:r>
      <w:r w:rsidR="00CF169B">
        <w:fldChar w:fldCharType="begin">
          <w:fldData xml:space="preserve">PEVuZE5vdGU+PENpdGU+PEF1dGhvcj52YW4gU3RlZW5iZXJnZW4tV2VpamVuYnVyZzwvQXV0aG9y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</w:fldData>
        </w:fldChar>
      </w:r>
      <w:r w:rsidR="002D7A98">
        <w:instrText xml:space="preserve"> ADDIN EN.CITE </w:instrText>
      </w:r>
      <w:r w:rsidR="002D7A98">
        <w:fldChar w:fldCharType="begin">
          <w:fldData xml:space="preserve">PEVuZE5vdGU+PENpdGU+PEF1dGhvcj52YW4gU3RlZW5iZXJnZW4tV2VpamVuYnVyZzwvQXV0aG9y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</w:fldData>
        </w:fldChar>
      </w:r>
      <w:r w:rsidR="002D7A98">
        <w:instrText xml:space="preserve"> ADDIN EN.CITE.DATA </w:instrText>
      </w:r>
      <w:r w:rsidR="002D7A98">
        <w:fldChar w:fldCharType="end"/>
      </w:r>
      <w:r w:rsidR="00CF169B">
        <w:fldChar w:fldCharType="separate"/>
      </w:r>
      <w:r w:rsidR="002D7A98">
        <w:rPr>
          <w:noProof/>
        </w:rPr>
        <w:t>[31]</w:t>
      </w:r>
      <w:r w:rsidR="00CF169B">
        <w:fldChar w:fldCharType="end"/>
      </w:r>
      <w:r w:rsidR="00CF169B">
        <w:t xml:space="preserve">. </w:t>
      </w:r>
      <w:r>
        <w:t xml:space="preserve">This approach to modelling two-way interactions </w:t>
      </w:r>
      <w:r w:rsidR="004D03ED">
        <w:t xml:space="preserve">uses </w:t>
      </w:r>
      <w:r w:rsidR="00200BB0">
        <w:t>separate</w:t>
      </w:r>
      <w:r w:rsidR="004D03ED">
        <w:t xml:space="preserve"> data sources to estimate the </w:t>
      </w:r>
      <w:r w:rsidR="00200BB0">
        <w:t xml:space="preserve">independent effect of diabetes on depression and vice versa. </w:t>
      </w:r>
      <w:r w:rsidR="00D31316">
        <w:t xml:space="preserve">The endogeneity </w:t>
      </w:r>
      <w:r w:rsidR="00070216">
        <w:t xml:space="preserve">between the MLTCs </w:t>
      </w:r>
      <w:r w:rsidR="00D31316">
        <w:t xml:space="preserve">is then imposed by the model structure. </w:t>
      </w:r>
      <w:r w:rsidR="004D03ED">
        <w:t xml:space="preserve">This </w:t>
      </w:r>
      <w:r>
        <w:t xml:space="preserve">makes strong implicit assumptions about the underlying causal structure of disease interactions. </w:t>
      </w:r>
      <w:r w:rsidR="00FC4BF7">
        <w:t xml:space="preserve">A more sophisticated approach would require </w:t>
      </w:r>
      <w:r w:rsidR="004E45BF">
        <w:t>long term longitudinal data on diabetes and depression outcomes</w:t>
      </w:r>
      <w:r w:rsidR="009535D5">
        <w:t xml:space="preserve">. </w:t>
      </w:r>
      <w:r w:rsidR="00C52835">
        <w:t xml:space="preserve">Careful </w:t>
      </w:r>
      <w:r w:rsidR="008A28D2">
        <w:t xml:space="preserve">application of causal inference methods would be required in this case to </w:t>
      </w:r>
      <w:r w:rsidR="006D70C9">
        <w:t xml:space="preserve">estimate the </w:t>
      </w:r>
      <w:r w:rsidR="00AE6E12">
        <w:t xml:space="preserve">time dependent </w:t>
      </w:r>
      <w:r w:rsidR="006D70C9">
        <w:t xml:space="preserve">endogenous relationship between the MLTCs </w:t>
      </w:r>
      <w:r w:rsidR="00D25D4D">
        <w:fldChar w:fldCharType="begin">
          <w:fldData xml:space="preserve">PEVuZE5vdGU+PENpdGU+PEF1dGhvcj5IZXJuw6FuPC9BdXRob3I+PFllYXI+MjAyMDwvWWVhcj48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</w:fldData>
        </w:fldChar>
      </w:r>
      <w:r w:rsidR="002D7A98">
        <w:instrText xml:space="preserve"> ADDIN EN.CITE </w:instrText>
      </w:r>
      <w:r w:rsidR="002D7A98">
        <w:fldChar w:fldCharType="begin">
          <w:fldData xml:space="preserve">PEVuZE5vdGU+PENpdGU+PEF1dGhvcj5IZXJuw6FuPC9BdXRob3I+PFllYXI+MjAyMDwvWWVhcj48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</w:fldData>
        </w:fldChar>
      </w:r>
      <w:r w:rsidR="002D7A98">
        <w:instrText xml:space="preserve"> ADDIN EN.CITE.DATA </w:instrText>
      </w:r>
      <w:r w:rsidR="002D7A98">
        <w:fldChar w:fldCharType="end"/>
      </w:r>
      <w:r w:rsidR="00D25D4D">
        <w:fldChar w:fldCharType="separate"/>
      </w:r>
      <w:r w:rsidR="002D7A98">
        <w:rPr>
          <w:noProof/>
        </w:rPr>
        <w:t>[53-55]</w:t>
      </w:r>
      <w:r w:rsidR="00D25D4D">
        <w:fldChar w:fldCharType="end"/>
      </w:r>
      <w:r w:rsidR="00D25D4D">
        <w:t>.</w:t>
      </w:r>
    </w:p>
    <w:p w14:paraId="00000130" w14:textId="77777777" w:rsidR="007C098D" w:rsidRDefault="007C098D">
      <w:pPr>
        <w:pBdr>
          <w:top w:val="nil"/>
          <w:left w:val="nil"/>
          <w:bottom w:val="nil"/>
          <w:right w:val="nil"/>
          <w:between w:val="nil"/>
        </w:pBdr>
        <w:spacing w:after="0" w:line="240" w:lineRule="auto"/>
        <w:rPr>
          <w:color w:val="000000"/>
        </w:rPr>
      </w:pPr>
    </w:p>
    <w:p w14:paraId="00000131" w14:textId="25582DFD" w:rsidR="007C098D" w:rsidRDefault="00326F22">
      <w:pPr>
        <w:pBdr>
          <w:top w:val="nil"/>
          <w:left w:val="nil"/>
          <w:bottom w:val="nil"/>
          <w:right w:val="nil"/>
          <w:between w:val="nil"/>
        </w:pBdr>
        <w:spacing w:after="0" w:line="240" w:lineRule="auto"/>
      </w:pPr>
      <w:r>
        <w:t xml:space="preserve">Health system costs and out of pocket costs are combined into health </w:t>
      </w:r>
      <w:r w:rsidR="001C0EAA">
        <w:t xml:space="preserve">care </w:t>
      </w:r>
      <w:r>
        <w:t>costs in this analysis. A full multi</w:t>
      </w:r>
      <w:r w:rsidR="00BC37E2">
        <w:t xml:space="preserve"> </w:t>
      </w:r>
      <w:r>
        <w:t>sector analysis</w:t>
      </w:r>
      <w:r w:rsidR="001C0EAA">
        <w:t xml:space="preserve"> </w:t>
      </w:r>
      <w:r>
        <w:t xml:space="preserve">would be required to treat these costs as falling on different budgets, consumption in the case of out of pocket costs and the health budget in the case of health system costs </w:t>
      </w:r>
      <w:r w:rsidR="00D25D4D">
        <w:fldChar w:fldCharType="begin">
          <w:fldData xml:space="preserve">PEVuZE5vdGU+PENpdGU+PEF1dGhvcj5XYWxrZXI8L0F1dGhvcj48WWVhcj4yMDE5PC9ZZWFyPjxS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</w:fldData>
        </w:fldChar>
      </w:r>
      <w:r w:rsidR="002D7A98">
        <w:instrText xml:space="preserve"> ADDIN EN.CITE </w:instrText>
      </w:r>
      <w:r w:rsidR="002D7A98">
        <w:fldChar w:fldCharType="begin">
          <w:fldData xml:space="preserve">PEVuZE5vdGU+PENpdGU+PEF1dGhvcj5XYWxrZXI8L0F1dGhvcj48WWVhcj4yMDE5PC9ZZWFyPjxS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</w:fldData>
        </w:fldChar>
      </w:r>
      <w:r w:rsidR="002D7A98">
        <w:instrText xml:space="preserve"> ADDIN EN.CITE.DATA </w:instrText>
      </w:r>
      <w:r w:rsidR="002D7A98">
        <w:fldChar w:fldCharType="end"/>
      </w:r>
      <w:r w:rsidR="00D25D4D">
        <w:fldChar w:fldCharType="separate"/>
      </w:r>
      <w:r w:rsidR="002D7A98">
        <w:rPr>
          <w:noProof/>
        </w:rPr>
        <w:t>[20, 56]</w:t>
      </w:r>
      <w:r w:rsidR="00D25D4D">
        <w:fldChar w:fldCharType="end"/>
      </w:r>
      <w:r w:rsidR="00D25D4D">
        <w:t>.</w:t>
      </w:r>
      <w:r>
        <w:t xml:space="preserve"> </w:t>
      </w:r>
      <w:r w:rsidR="00D25D4D">
        <w:t>This is potentially an important area of further research.</w:t>
      </w:r>
    </w:p>
    <w:p w14:paraId="00000132" w14:textId="77777777" w:rsidR="007C098D" w:rsidRDefault="007C098D">
      <w:pPr>
        <w:pBdr>
          <w:top w:val="nil"/>
          <w:left w:val="nil"/>
          <w:bottom w:val="nil"/>
          <w:right w:val="nil"/>
          <w:between w:val="nil"/>
        </w:pBdr>
        <w:spacing w:after="0" w:line="240" w:lineRule="auto"/>
      </w:pPr>
    </w:p>
    <w:p w14:paraId="00000133" w14:textId="5D485C49" w:rsidR="007C098D" w:rsidRDefault="00326F22">
      <w:pPr>
        <w:spacing w:after="0" w:line="240" w:lineRule="auto"/>
      </w:pPr>
      <w:r>
        <w:t xml:space="preserve">It should be noted that EVPPI represents the value of eliminating all uncertainty in a group of parameters. </w:t>
      </w:r>
      <w:r w:rsidR="0098180D">
        <w:t>Therefore,</w:t>
      </w:r>
      <w:r>
        <w:t xml:space="preserve"> it represents an upper bound for the value of research. For the task of approximating the relative value of collecting information on different parameters, EVPPI may be a reasonable approximation. However, comparing EVPPI does not </w:t>
      </w:r>
      <w:r w:rsidR="0098180D">
        <w:t>consider</w:t>
      </w:r>
      <w:r>
        <w:t xml:space="preserve"> the (potentially differential) rates at which uncertainty in a given group of parameters are resolved and how this interacts with trial design. An expected value of sample information (EVSI) analysis would be required to fully capture this aspect of research design </w:t>
      </w:r>
      <w:r w:rsidR="00343CC4">
        <w:fldChar w:fldCharType="begin"/>
      </w:r>
      <w:r w:rsidR="002D7A98">
        <w:instrText xml:space="preserve"> ADDIN EN.CITE &lt;EndNote&gt;&lt;Cite&gt;&lt;Author&gt;Briggs&lt;/Author&gt;&lt;Year&gt;2006&lt;/Year&gt;&lt;RecNum&gt;8&lt;/RecNum&gt;&lt;DisplayText&gt;[15]&lt;/DisplayText&gt;&lt;record&gt;&lt;rec-number&gt;8&lt;/rec-number&gt;&lt;foreign-keys&gt;&lt;key app="EN" db-id="p5ftvpwwdxdp5ee5xzqp9d9vx9a5pdzxp20z" timestamp="1619697214"&gt;8&lt;/key&gt;&lt;/foreign-keys&gt;&lt;ref-type name="Book"&gt;6&lt;/ref-type&gt;&lt;contributors&gt;&lt;authors&gt;&lt;author&gt;Briggs, Andrew&lt;/author&gt;&lt;author&gt;Sculpher, Mark&lt;/author&gt;&lt;author&gt;Claxton, Karl&lt;/author&gt;&lt;/authors&gt;&lt;/contributors&gt;&lt;titles&gt;&lt;title&gt;Decision modelling for health economic evaluation&lt;/title&gt;&lt;/titles&gt;&lt;dates&gt;&lt;year&gt;2006&lt;/year&gt;&lt;/dates&gt;&lt;publisher&gt;Oup Oxford&lt;/publisher&gt;&lt;isbn&gt;0191592978&lt;/isbn&gt;&lt;urls&gt;&lt;/urls&gt;&lt;/record&gt;&lt;/Cite&gt;&lt;/EndNote&gt;</w:instrText>
      </w:r>
      <w:r w:rsidR="00343CC4">
        <w:fldChar w:fldCharType="separate"/>
      </w:r>
      <w:r w:rsidR="002D7A98">
        <w:rPr>
          <w:noProof/>
        </w:rPr>
        <w:t>[15]</w:t>
      </w:r>
      <w:r w:rsidR="00343CC4">
        <w:fldChar w:fldCharType="end"/>
      </w:r>
      <w:r w:rsidR="00343CC4">
        <w:t xml:space="preserve">. </w:t>
      </w:r>
      <w:r>
        <w:t xml:space="preserve">This was not carried out here </w:t>
      </w:r>
      <w:r w:rsidR="00BA2B4C">
        <w:t xml:space="preserve">due to computational and evidentiary challenges </w:t>
      </w:r>
      <w:r w:rsidR="00343CC4">
        <w:fldChar w:fldCharType="begin">
          <w:fldData xml:space="preserve">PEVuZE5vdGU+PENpdGU+PEF1dGhvcj5IZWF0aDwvQXV0aG9yPjxZZWFyPjIwMjI8L1llYXI+PFJl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</w:fldData>
        </w:fldChar>
      </w:r>
      <w:r w:rsidR="002D7A98">
        <w:instrText xml:space="preserve"> ADDIN EN.CITE </w:instrText>
      </w:r>
      <w:r w:rsidR="002D7A98">
        <w:fldChar w:fldCharType="begin">
          <w:fldData xml:space="preserve">PEVuZE5vdGU+PENpdGU+PEF1dGhvcj5IZWF0aDwvQXV0aG9yPjxZZWFyPjIwMjI8L1llYXI+PFJl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</w:fldData>
        </w:fldChar>
      </w:r>
      <w:r w:rsidR="002D7A98">
        <w:instrText xml:space="preserve"> ADDIN EN.CITE.DATA </w:instrText>
      </w:r>
      <w:r w:rsidR="002D7A98">
        <w:fldChar w:fldCharType="end"/>
      </w:r>
      <w:r w:rsidR="00343CC4">
        <w:fldChar w:fldCharType="separate"/>
      </w:r>
      <w:r w:rsidR="002D7A98">
        <w:rPr>
          <w:noProof/>
        </w:rPr>
        <w:t>[57, 58]</w:t>
      </w:r>
      <w:r w:rsidR="00343CC4">
        <w:fldChar w:fldCharType="end"/>
      </w:r>
      <w:r w:rsidR="00343CC4">
        <w:t xml:space="preserve">. </w:t>
      </w:r>
      <w:r>
        <w:t>As a pragmatic alternative, parameter groups were split into short, medium and long term to capture the impact of trial follow up length</w:t>
      </w:r>
      <w:r w:rsidR="00BA2B4C">
        <w:t>, which is a novel approach to addressing the problem</w:t>
      </w:r>
      <w:r>
        <w:t xml:space="preserve">. </w:t>
      </w:r>
    </w:p>
    <w:p w14:paraId="63748086" w14:textId="77777777" w:rsidR="00B92F67" w:rsidRDefault="00B92F67">
      <w:pPr>
        <w:spacing w:after="0" w:line="240" w:lineRule="auto"/>
      </w:pPr>
    </w:p>
    <w:p w14:paraId="3E3C8E50" w14:textId="79006AC0" w:rsidR="004F36FF" w:rsidRDefault="0055658F">
      <w:pPr>
        <w:spacing w:after="0" w:line="240" w:lineRule="auto"/>
      </w:pPr>
      <w:r w:rsidRPr="00F212DD">
        <w:t xml:space="preserve">The analysis </w:t>
      </w:r>
      <w:r w:rsidR="00234968" w:rsidRPr="00F212DD">
        <w:t>was carried out to inform the Di</w:t>
      </w:r>
      <w:r w:rsidR="00E1091F" w:rsidRPr="00F212DD">
        <w:t>aDeM trial</w:t>
      </w:r>
      <w:r w:rsidR="00524868" w:rsidRPr="00F212DD">
        <w:t xml:space="preserve"> which will be carried out in both Pakistan and Bangladesh. </w:t>
      </w:r>
      <w:r w:rsidR="00AD4F78" w:rsidRPr="00F212DD">
        <w:t>W</w:t>
      </w:r>
      <w:r w:rsidR="00B92F67" w:rsidRPr="002F600C">
        <w:t xml:space="preserve">e </w:t>
      </w:r>
      <w:r w:rsidR="00524868" w:rsidRPr="00F212DD">
        <w:t xml:space="preserve">focused on Pakistan only because </w:t>
      </w:r>
      <w:r w:rsidR="00AD4F78" w:rsidRPr="00F212DD">
        <w:t xml:space="preserve">of </w:t>
      </w:r>
      <w:r w:rsidR="002C7590" w:rsidRPr="00F212DD">
        <w:t>lack of data on</w:t>
      </w:r>
      <w:r w:rsidR="00B92F67" w:rsidRPr="002F600C">
        <w:t xml:space="preserve"> patient level </w:t>
      </w:r>
      <w:r w:rsidR="002C7590" w:rsidRPr="00F212DD">
        <w:t xml:space="preserve">and </w:t>
      </w:r>
      <w:r w:rsidR="00B92F67" w:rsidRPr="002F600C">
        <w:t xml:space="preserve">appropriate cost data </w:t>
      </w:r>
      <w:r w:rsidR="002C7590" w:rsidRPr="00F212DD">
        <w:t>for</w:t>
      </w:r>
      <w:r w:rsidR="00B92F67" w:rsidRPr="002F600C">
        <w:t xml:space="preserve"> routine costs for </w:t>
      </w:r>
      <w:r w:rsidR="00AE2798">
        <w:t>people with diabetes</w:t>
      </w:r>
      <w:r w:rsidR="00B92F67" w:rsidRPr="002F600C">
        <w:t xml:space="preserve"> or costs associated with major cardiovascular events</w:t>
      </w:r>
      <w:r w:rsidR="00DF5596" w:rsidRPr="00F212DD">
        <w:t xml:space="preserve">. This is an important limitation of our </w:t>
      </w:r>
      <w:r w:rsidR="002F600C" w:rsidRPr="00F212DD">
        <w:t>pre-trial analysis</w:t>
      </w:r>
      <w:r w:rsidR="00094BF0">
        <w:t xml:space="preserve"> because of </w:t>
      </w:r>
      <w:r w:rsidR="009254CF">
        <w:t xml:space="preserve">potential differences </w:t>
      </w:r>
      <w:r w:rsidR="003C05F4">
        <w:t xml:space="preserve">between these countries </w:t>
      </w:r>
      <w:r w:rsidR="009254CF">
        <w:t xml:space="preserve">in </w:t>
      </w:r>
      <w:r w:rsidR="00003BD3">
        <w:t xml:space="preserve">for example, </w:t>
      </w:r>
      <w:r w:rsidR="009254CF">
        <w:t>costs, health behaviours</w:t>
      </w:r>
      <w:r w:rsidR="00003BD3">
        <w:t xml:space="preserve"> and</w:t>
      </w:r>
      <w:r w:rsidR="003C05F4">
        <w:t xml:space="preserve"> care delivery. F</w:t>
      </w:r>
      <w:r w:rsidR="00B92F67" w:rsidRPr="002F600C">
        <w:t xml:space="preserve">ollowing the completion of the </w:t>
      </w:r>
      <w:r w:rsidR="00DF5596" w:rsidRPr="00F212DD">
        <w:t>DiaDeM</w:t>
      </w:r>
      <w:r w:rsidR="00B92F67" w:rsidRPr="002F600C">
        <w:t xml:space="preserve">, the model will be parameterised for </w:t>
      </w:r>
      <w:r w:rsidR="00DF5596" w:rsidRPr="00F212DD">
        <w:t xml:space="preserve">both </w:t>
      </w:r>
      <w:r w:rsidR="00B92F67" w:rsidRPr="002F600C">
        <w:t xml:space="preserve">Bangladesh </w:t>
      </w:r>
      <w:r w:rsidR="00DF5596" w:rsidRPr="00F212DD">
        <w:t xml:space="preserve">and Pakistan </w:t>
      </w:r>
      <w:r w:rsidR="00B92F67" w:rsidRPr="002F600C">
        <w:t xml:space="preserve">based on the </w:t>
      </w:r>
      <w:r w:rsidR="00DF5596" w:rsidRPr="00F212DD">
        <w:t xml:space="preserve">data collected </w:t>
      </w:r>
      <w:r w:rsidR="002F600C" w:rsidRPr="00F212DD">
        <w:t xml:space="preserve">in the </w:t>
      </w:r>
      <w:r w:rsidR="00B92F67" w:rsidRPr="002F600C">
        <w:t>trial</w:t>
      </w:r>
      <w:r w:rsidR="002F600C" w:rsidRPr="00F212DD">
        <w:t>.</w:t>
      </w:r>
      <w:r w:rsidR="007B484F">
        <w:t xml:space="preserve"> </w:t>
      </w:r>
    </w:p>
    <w:p w14:paraId="44293563" w14:textId="77777777" w:rsidR="004F36FF" w:rsidRDefault="004F36FF">
      <w:pPr>
        <w:spacing w:after="0" w:line="240" w:lineRule="auto"/>
      </w:pPr>
    </w:p>
    <w:p w14:paraId="3FFBA627" w14:textId="2FB94AFD" w:rsidR="00FD34A0" w:rsidRDefault="007B484F">
      <w:pPr>
        <w:pBdr>
          <w:top w:val="nil"/>
          <w:left w:val="nil"/>
          <w:bottom w:val="nil"/>
          <w:right w:val="nil"/>
          <w:between w:val="nil"/>
        </w:pBdr>
        <w:spacing w:after="0" w:line="240" w:lineRule="auto"/>
      </w:pPr>
      <w:r>
        <w:t>Though</w:t>
      </w:r>
      <w:r w:rsidR="00E17A19">
        <w:t xml:space="preserve"> there w</w:t>
      </w:r>
      <w:r w:rsidR="00D742D3">
        <w:t>ere</w:t>
      </w:r>
      <w:r w:rsidR="00E17A19">
        <w:t xml:space="preserve"> more data for Pakistan</w:t>
      </w:r>
      <w:r w:rsidR="00C92172">
        <w:t xml:space="preserve"> than Bangladesh</w:t>
      </w:r>
      <w:r w:rsidR="00E17A19">
        <w:t xml:space="preserve">, </w:t>
      </w:r>
      <w:r w:rsidR="00C92172">
        <w:t xml:space="preserve">there were </w:t>
      </w:r>
      <w:r w:rsidR="00C140FE">
        <w:t xml:space="preserve">still </w:t>
      </w:r>
      <w:r w:rsidR="00C92172">
        <w:t xml:space="preserve">important </w:t>
      </w:r>
      <w:r w:rsidR="00C140FE">
        <w:t>data limitations</w:t>
      </w:r>
      <w:r w:rsidR="00FA6458">
        <w:t xml:space="preserve"> for the Pakistani context</w:t>
      </w:r>
      <w:r w:rsidR="00C140FE">
        <w:t xml:space="preserve">. </w:t>
      </w:r>
      <w:r w:rsidR="00456637">
        <w:t>Where necessary,</w:t>
      </w:r>
      <w:r w:rsidR="00C140FE">
        <w:t xml:space="preserve"> </w:t>
      </w:r>
      <w:r w:rsidR="00993DFA">
        <w:t xml:space="preserve">data from other countries </w:t>
      </w:r>
      <w:r w:rsidR="00456637">
        <w:t>w</w:t>
      </w:r>
      <w:r w:rsidR="00D742D3">
        <w:t>ere</w:t>
      </w:r>
      <w:r w:rsidR="00993DFA">
        <w:t xml:space="preserve"> used to </w:t>
      </w:r>
      <w:r w:rsidR="00883FFB">
        <w:t xml:space="preserve">parameterise the model. </w:t>
      </w:r>
      <w:r w:rsidR="009672AD">
        <w:t xml:space="preserve">For example, the PHQ-9 data </w:t>
      </w:r>
      <w:r w:rsidR="00D72CEF">
        <w:t>were</w:t>
      </w:r>
      <w:r w:rsidR="009672AD">
        <w:t xml:space="preserve"> from an Indian study</w:t>
      </w:r>
      <w:r w:rsidR="00A06DDA">
        <w:t xml:space="preserve"> and</w:t>
      </w:r>
      <w:r w:rsidR="00E5339C">
        <w:t xml:space="preserve"> disease history </w:t>
      </w:r>
      <w:r w:rsidR="00E5339C">
        <w:lastRenderedPageBreak/>
        <w:t>was imputed based on the relationship between risk factors estimated based on UK data</w:t>
      </w:r>
      <w:r w:rsidR="00A06DDA">
        <w:t>.</w:t>
      </w:r>
      <w:r w:rsidR="00642032">
        <w:t xml:space="preserve"> </w:t>
      </w:r>
      <w:r w:rsidR="00B71091">
        <w:t xml:space="preserve">Data quality was also an issue for sources within </w:t>
      </w:r>
      <w:r w:rsidR="00E60633">
        <w:t>Pakistan</w:t>
      </w:r>
      <w:r w:rsidR="00B71091">
        <w:t xml:space="preserve">, for example </w:t>
      </w:r>
      <w:r w:rsidR="007949D1">
        <w:t>t</w:t>
      </w:r>
      <w:r w:rsidR="003D1112" w:rsidRPr="003D1112">
        <w:t xml:space="preserve">he cost of care per depressive episode was </w:t>
      </w:r>
      <w:r w:rsidR="00B71091">
        <w:t xml:space="preserve">based on </w:t>
      </w:r>
      <w:r w:rsidR="00806E87">
        <w:t xml:space="preserve">a secondary care facility which may not </w:t>
      </w:r>
      <w:r w:rsidR="00622311">
        <w:t>be representative</w:t>
      </w:r>
      <w:r w:rsidR="00D714F6">
        <w:t xml:space="preserve"> of practice</w:t>
      </w:r>
      <w:r w:rsidR="00622311">
        <w:t xml:space="preserve">. </w:t>
      </w:r>
      <w:r w:rsidR="00106333">
        <w:t xml:space="preserve">For the UKPDS diabetes model the risk of events is based on </w:t>
      </w:r>
      <w:r w:rsidR="00202872">
        <w:t>patient characteristics</w:t>
      </w:r>
      <w:r w:rsidR="000B15C0">
        <w:t xml:space="preserve"> (e.g. age, smoking status, HbA</w:t>
      </w:r>
      <w:r w:rsidR="000B15C0" w:rsidRPr="00FD550A">
        <w:rPr>
          <w:vertAlign w:val="subscript"/>
        </w:rPr>
        <w:t>1c</w:t>
      </w:r>
      <w:r w:rsidR="000B15C0">
        <w:t xml:space="preserve"> etc)</w:t>
      </w:r>
      <w:r w:rsidR="00073EB1">
        <w:t>. These distribution of characteristics in the population was based on Pakistani data, however</w:t>
      </w:r>
      <w:r w:rsidR="001A5A77">
        <w:t>,</w:t>
      </w:r>
      <w:r w:rsidR="00073EB1">
        <w:t xml:space="preserve"> the </w:t>
      </w:r>
      <w:r w:rsidR="0004488B">
        <w:t xml:space="preserve">risk equations linking characteristics to outcomes </w:t>
      </w:r>
      <w:r w:rsidR="00B24BBA">
        <w:t>were</w:t>
      </w:r>
      <w:r w:rsidR="0004488B">
        <w:t xml:space="preserve"> based on longitudinal UK data.</w:t>
      </w:r>
      <w:r w:rsidR="007C30E4">
        <w:t xml:space="preserve"> These </w:t>
      </w:r>
      <w:r w:rsidR="00B24BBA">
        <w:t>assumptions around the generalisability of the evidence to Pakistan</w:t>
      </w:r>
      <w:r w:rsidR="007C30E4">
        <w:t xml:space="preserve"> are an important limitation of the analysis</w:t>
      </w:r>
      <w:r w:rsidR="00654B25">
        <w:t xml:space="preserve"> and highlight the need for </w:t>
      </w:r>
      <w:r w:rsidR="00B24BBA">
        <w:t>more in country research to better inform the model</w:t>
      </w:r>
      <w:r w:rsidR="004D1AAD">
        <w:t>.</w:t>
      </w:r>
      <w:r w:rsidR="00204DB3">
        <w:t xml:space="preserve"> </w:t>
      </w:r>
      <w:r w:rsidR="00091F0A">
        <w:t xml:space="preserve">The </w:t>
      </w:r>
      <w:r w:rsidR="00A13BB6">
        <w:t xml:space="preserve">model could also be improved in future </w:t>
      </w:r>
      <w:r w:rsidR="005F615F">
        <w:t xml:space="preserve">by </w:t>
      </w:r>
      <w:r w:rsidR="004B4704">
        <w:t xml:space="preserve">further </w:t>
      </w:r>
      <w:r w:rsidR="005F615F">
        <w:t>dialogue with local stakeholders</w:t>
      </w:r>
      <w:r w:rsidR="005A7EDE">
        <w:t xml:space="preserve"> and patients. </w:t>
      </w:r>
      <w:r w:rsidR="00FD34A0">
        <w:t>The a</w:t>
      </w:r>
      <w:r w:rsidR="00326F22">
        <w:t xml:space="preserve">nalysis in this paper does not </w:t>
      </w:r>
      <w:r w:rsidR="0098180D">
        <w:t>consider</w:t>
      </w:r>
      <w:r w:rsidR="00326F22">
        <w:t xml:space="preserve"> screening</w:t>
      </w:r>
      <w:r w:rsidR="008213F2">
        <w:t xml:space="preserve"> or costs involved in identification</w:t>
      </w:r>
      <w:r w:rsidR="00326F22">
        <w:t xml:space="preserve">, therefore the results are implicitly based on the case in which </w:t>
      </w:r>
      <w:r w:rsidR="008213F2">
        <w:t xml:space="preserve">individuals </w:t>
      </w:r>
      <w:r w:rsidR="00326F22">
        <w:t xml:space="preserve">are perfectly identified (all true positives). This also relates to the choice of comparator in the model: </w:t>
      </w:r>
      <w:r w:rsidR="00BC37E2">
        <w:t>usual care</w:t>
      </w:r>
      <w:r w:rsidR="00326F22">
        <w:t>. Those who are not identified as having depression will go without any treatment. This no treatment option was not included in the analysis as it was not considered a relevant policy alternative. However, it would be necessary to include in an analysis which included screening</w:t>
      </w:r>
      <w:r w:rsidR="00BA2B4C">
        <w:t xml:space="preserve"> which may be relevant for decision makers</w:t>
      </w:r>
      <w:r w:rsidR="00326F22">
        <w:t>.</w:t>
      </w:r>
    </w:p>
    <w:p w14:paraId="789998AC" w14:textId="254EE9F7" w:rsidR="00BA2B4C" w:rsidRDefault="00FD34A0" w:rsidP="00FD34A0">
      <w:pPr>
        <w:pStyle w:val="Heading1"/>
      </w:pPr>
      <w:r>
        <w:t>Conclusion</w:t>
      </w:r>
    </w:p>
    <w:p w14:paraId="356B5D79" w14:textId="75C2A5FD" w:rsidR="00BA2B4C" w:rsidRDefault="0095732D">
      <w:pPr>
        <w:pBdr>
          <w:top w:val="nil"/>
          <w:left w:val="nil"/>
          <w:bottom w:val="nil"/>
          <w:right w:val="nil"/>
          <w:between w:val="nil"/>
        </w:pBdr>
        <w:spacing w:after="0" w:line="240" w:lineRule="auto"/>
        <w:rPr>
          <w:color w:val="000000"/>
        </w:rPr>
      </w:pPr>
      <w:r>
        <w:rPr>
          <w:color w:val="000000"/>
        </w:rPr>
        <w:t>We found that</w:t>
      </w:r>
      <w:r w:rsidR="00BA2B4C">
        <w:rPr>
          <w:color w:val="000000"/>
        </w:rPr>
        <w:t xml:space="preserve"> BA had the potential to be a cost-effective intervention</w:t>
      </w:r>
      <w:r w:rsidR="00E9096D">
        <w:rPr>
          <w:color w:val="000000"/>
        </w:rPr>
        <w:t xml:space="preserve"> compared to usual care</w:t>
      </w:r>
      <w:r w:rsidR="00BA2B4C">
        <w:rPr>
          <w:color w:val="000000"/>
        </w:rPr>
        <w:t xml:space="preserve"> for </w:t>
      </w:r>
      <w:r w:rsidR="00C4611A">
        <w:rPr>
          <w:color w:val="000000"/>
        </w:rPr>
        <w:t xml:space="preserve">patients with both </w:t>
      </w:r>
      <w:r w:rsidR="00BA2B4C">
        <w:rPr>
          <w:color w:val="000000"/>
        </w:rPr>
        <w:t>depression</w:t>
      </w:r>
      <w:r w:rsidR="00C4611A">
        <w:rPr>
          <w:color w:val="000000"/>
        </w:rPr>
        <w:t xml:space="preserve"> and diabetes</w:t>
      </w:r>
      <w:r w:rsidR="00BA2B4C">
        <w:rPr>
          <w:color w:val="000000"/>
        </w:rPr>
        <w:t xml:space="preserve"> in Pakistan</w:t>
      </w:r>
      <w:r w:rsidR="00DD2FD6">
        <w:rPr>
          <w:color w:val="000000"/>
        </w:rPr>
        <w:t>, improving morbidity and mortality and reducing costs</w:t>
      </w:r>
      <w:r w:rsidR="00E9096D">
        <w:rPr>
          <w:color w:val="000000"/>
        </w:rPr>
        <w:t>. E</w:t>
      </w:r>
      <w:r w:rsidR="00BA2B4C">
        <w:rPr>
          <w:color w:val="000000"/>
        </w:rPr>
        <w:t xml:space="preserve">fforts must be made to keep the </w:t>
      </w:r>
      <w:r w:rsidR="00E9096D">
        <w:rPr>
          <w:color w:val="000000"/>
        </w:rPr>
        <w:t xml:space="preserve">BA treatment </w:t>
      </w:r>
      <w:r w:rsidR="00BA2B4C">
        <w:rPr>
          <w:color w:val="000000"/>
        </w:rPr>
        <w:t>cost lo</w:t>
      </w:r>
      <w:r w:rsidR="00DD2FD6">
        <w:rPr>
          <w:color w:val="000000"/>
        </w:rPr>
        <w:t>w</w:t>
      </w:r>
      <w:r w:rsidR="00BA2B4C">
        <w:rPr>
          <w:color w:val="000000"/>
        </w:rPr>
        <w:t xml:space="preserve"> and uncertainty remains over the impact of depression on diabetes and trajectory of depression. This evidence has helped to inform the design of the DiaDeM intervention </w:t>
      </w:r>
      <w:r>
        <w:rPr>
          <w:color w:val="000000"/>
        </w:rPr>
        <w:t xml:space="preserve">by highlighting the value of collecting evidence on </w:t>
      </w:r>
      <w:r w:rsidR="006D4A7F">
        <w:rPr>
          <w:color w:val="000000"/>
        </w:rPr>
        <w:t xml:space="preserve">the </w:t>
      </w:r>
      <w:r w:rsidRPr="0095732D">
        <w:rPr>
          <w:color w:val="000000"/>
        </w:rPr>
        <w:t xml:space="preserve">impact of depression on diabetes and </w:t>
      </w:r>
      <w:r w:rsidR="006D4A7F">
        <w:rPr>
          <w:color w:val="000000"/>
        </w:rPr>
        <w:t xml:space="preserve">the time path of </w:t>
      </w:r>
      <w:r w:rsidRPr="0095732D">
        <w:rPr>
          <w:color w:val="000000"/>
        </w:rPr>
        <w:t xml:space="preserve">PHQ-9 </w:t>
      </w:r>
      <w:r w:rsidR="006D4A7F">
        <w:rPr>
          <w:color w:val="000000"/>
        </w:rPr>
        <w:t xml:space="preserve">scores. The </w:t>
      </w:r>
      <w:r w:rsidR="00545DF1">
        <w:rPr>
          <w:color w:val="000000"/>
        </w:rPr>
        <w:t xml:space="preserve">model </w:t>
      </w:r>
      <w:r w:rsidR="006D4A7F">
        <w:rPr>
          <w:color w:val="000000"/>
        </w:rPr>
        <w:t xml:space="preserve">developed </w:t>
      </w:r>
      <w:r w:rsidR="00545DF1">
        <w:rPr>
          <w:color w:val="000000"/>
        </w:rPr>
        <w:t>will be used to estimate the cost-effectiveness of the intervention following completion of the definitive trial</w:t>
      </w:r>
      <w:r w:rsidR="00BA2B4C">
        <w:rPr>
          <w:color w:val="000000"/>
        </w:rPr>
        <w:t>.</w:t>
      </w:r>
    </w:p>
    <w:p w14:paraId="00A3B405" w14:textId="233DCB3B" w:rsidR="005F4D14" w:rsidRDefault="005F4D14">
      <w:pPr>
        <w:pBdr>
          <w:top w:val="nil"/>
          <w:left w:val="nil"/>
          <w:bottom w:val="nil"/>
          <w:right w:val="nil"/>
          <w:between w:val="nil"/>
        </w:pBdr>
        <w:spacing w:after="0" w:line="240" w:lineRule="auto"/>
      </w:pPr>
    </w:p>
    <w:p w14:paraId="78BC66C7" w14:textId="77777777" w:rsidR="004D650D" w:rsidRDefault="004D650D" w:rsidP="004D650D">
      <w:pPr>
        <w:pStyle w:val="Heading1"/>
      </w:pPr>
      <w:r>
        <w:t>Acknowledgements</w:t>
      </w:r>
    </w:p>
    <w:p w14:paraId="6EBFDBD9" w14:textId="77777777" w:rsidR="004D650D" w:rsidRDefault="004D650D" w:rsidP="004D650D">
      <w:r w:rsidRPr="00D54EA2">
        <w:t>Ethics approval was granted by the University of York (HSRGC/2020/409/B), Khyber Medical University (DIR/KMU/UEC/25), Rawalpindi Medical School (242/IREF/RMU/2020) and Diabetic Association from Bangladesh (BADAS-ERC/EC/20/00300) for the study as part of the wider DiaDeM study (publication forthcoming).</w:t>
      </w:r>
      <w:r>
        <w:t xml:space="preserve"> This study reported in this paper was a secondary analysis of existing data and so informed consent was not required.</w:t>
      </w:r>
    </w:p>
    <w:p w14:paraId="516201E7" w14:textId="77777777" w:rsidR="004D650D" w:rsidRDefault="004D650D" w:rsidP="004D650D">
      <w:r>
        <w:t>Analysis was carried out on the Viking Cluster, which is a high-performance compute facility provided by the University of York. We are grateful for computational support from the University of York High Performance Computing service, Viking and the Research Computing team.</w:t>
      </w:r>
    </w:p>
    <w:p w14:paraId="37EFCE50" w14:textId="77777777" w:rsidR="004D650D" w:rsidRDefault="004D650D" w:rsidP="004D650D">
      <w:pPr>
        <w:pStyle w:val="Heading2"/>
      </w:pPr>
      <w:r>
        <w:t>Funding</w:t>
      </w:r>
    </w:p>
    <w:p w14:paraId="05CAB346" w14:textId="77777777" w:rsidR="004D650D" w:rsidRDefault="004D650D" w:rsidP="004D650D">
      <w:r w:rsidRPr="00461077">
        <w:t xml:space="preserve">This study was carried out under the National Institute of Health Research, Global Health Research project NIHR200806] The University of York is the trial sponsor. The views expressed in this publication are those of the authors and not necessarily those of the NIHR or the UK Department of Health and Social Care. </w:t>
      </w:r>
      <w:r w:rsidRPr="009E188D">
        <w:t xml:space="preserve">DG received the financial support of the European Union’s Horizon Europe Excellent Science programme under the Marie </w:t>
      </w:r>
      <w:proofErr w:type="spellStart"/>
      <w:r w:rsidRPr="009E188D">
        <w:t>Skłodowska</w:t>
      </w:r>
      <w:proofErr w:type="spellEnd"/>
      <w:r w:rsidRPr="009E188D">
        <w:t>-Curie Actions Grant Agreement [Grant Agreement No 101081457] and in part from Research Ireland under grant number 13/RC/2073_P2</w:t>
      </w:r>
      <w:r>
        <w:t xml:space="preserve">. </w:t>
      </w:r>
      <w:r w:rsidRPr="00461077">
        <w:t>The funders had no role in study design, data collection and analysis, decision to publish or preparation of the manuscript.</w:t>
      </w:r>
    </w:p>
    <w:p w14:paraId="77CAB781" w14:textId="77777777" w:rsidR="008A16B6" w:rsidRDefault="008A16B6" w:rsidP="004D650D"/>
    <w:p w14:paraId="042C5CDB" w14:textId="73849A39" w:rsidR="008A16B6" w:rsidRDefault="008A16B6" w:rsidP="008A16B6">
      <w:pPr>
        <w:pStyle w:val="Heading1"/>
      </w:pPr>
      <w:r>
        <w:lastRenderedPageBreak/>
        <w:t>Competing interests</w:t>
      </w:r>
    </w:p>
    <w:p w14:paraId="2245544B" w14:textId="636D480E" w:rsidR="008A16B6" w:rsidRPr="008A16B6" w:rsidRDefault="0074597D" w:rsidP="008A16B6">
      <w:r w:rsidRPr="0074597D">
        <w:t xml:space="preserve">RH has </w:t>
      </w:r>
      <w:proofErr w:type="spellStart"/>
      <w:r w:rsidRPr="0074597D">
        <w:t>recieved</w:t>
      </w:r>
      <w:proofErr w:type="spellEnd"/>
      <w:r w:rsidRPr="0074597D">
        <w:t xml:space="preserve"> </w:t>
      </w:r>
      <w:proofErr w:type="spellStart"/>
      <w:r w:rsidRPr="0074597D">
        <w:t>honorium</w:t>
      </w:r>
      <w:proofErr w:type="spellEnd"/>
      <w:r w:rsidRPr="0074597D">
        <w:t xml:space="preserve"> for speaking engagements from various pharmaceutical companies. All other authors declare no competing interests relating to this work.</w:t>
      </w:r>
    </w:p>
    <w:p w14:paraId="5CD8C041" w14:textId="60927890" w:rsidR="009D0F95" w:rsidRDefault="009D0F95" w:rsidP="009D0F95">
      <w:pPr>
        <w:pStyle w:val="Heading1"/>
      </w:pPr>
      <w:r>
        <w:t xml:space="preserve">Author contributor statement </w:t>
      </w:r>
    </w:p>
    <w:p w14:paraId="00000136" w14:textId="7B26FB2B" w:rsidR="007C098D" w:rsidRDefault="00DA70D2" w:rsidP="00DA70D2">
      <w:r w:rsidRPr="00DA70D2">
        <w:t>DG, PS and SW carried out the technical analysis. All authors contributed to the methodology and writing of the manuscript. DG is the guarantor.</w:t>
      </w:r>
    </w:p>
    <w:p w14:paraId="0000013A" w14:textId="77777777" w:rsidR="007C098D" w:rsidRDefault="00326F22">
      <w:pPr>
        <w:pStyle w:val="Heading1"/>
      </w:pPr>
      <w:r>
        <w:t>References</w:t>
      </w:r>
    </w:p>
    <w:p w14:paraId="03726931" w14:textId="77777777" w:rsidR="002D7A98" w:rsidRPr="002D7A98" w:rsidRDefault="000E797F" w:rsidP="002D7A98">
      <w:pPr>
        <w:pStyle w:val="EndNoteBibliography"/>
        <w:spacing w:after="0"/>
      </w:pPr>
      <w:r>
        <w:fldChar w:fldCharType="begin"/>
      </w:r>
      <w:r>
        <w:instrText xml:space="preserve"> ADDIN EN.REFLIST </w:instrText>
      </w:r>
      <w:r>
        <w:fldChar w:fldCharType="separate"/>
      </w:r>
      <w:r w:rsidR="002D7A98" w:rsidRPr="002D7A98">
        <w:t>1.</w:t>
      </w:r>
      <w:r w:rsidR="002D7A98" w:rsidRPr="002D7A98">
        <w:tab/>
        <w:t>Khunti K, Sathanapally H, Mountain P. Multiple long term conditions, multimorbidity, and co-morbidities: we should reconsider the terminology we use. BMJ: British Medical Journal (Online). 2023;383:p2327.</w:t>
      </w:r>
    </w:p>
    <w:p w14:paraId="61C358EE" w14:textId="05988266" w:rsidR="002D7A98" w:rsidRPr="002D7A98" w:rsidRDefault="002D7A98" w:rsidP="002D7A98">
      <w:pPr>
        <w:pStyle w:val="EndNoteBibliography"/>
        <w:spacing w:after="0"/>
      </w:pPr>
      <w:r w:rsidRPr="002D7A98">
        <w:t>2.</w:t>
      </w:r>
      <w:r w:rsidRPr="002D7A98">
        <w:tab/>
        <w:t xml:space="preserve">NIHR. NIHR Strategic Framework for Multiple Long-Term Conditions 2020 [Available from: </w:t>
      </w:r>
      <w:hyperlink r:id="rId10" w:anchor=":~:text=The%20Multiple%20Long%2Dterm%20Conditions%20(Multimorbidity)%20Strategic%20Framework,-MLTC%2DM%20is&amp;text=The%20NIHR%20will%3A,their%20trajectories%20among%20the%20population" w:history="1">
        <w:r w:rsidRPr="002D7A98">
          <w:rPr>
            <w:rStyle w:val="Hyperlink"/>
          </w:rPr>
          <w:t>https://www.nihr.ac.uk/nihr-strategic-framework-multiple-long-term-conditions#:~:text=The%20Multiple%20Long%2Dterm%20Conditions%20(Multimorbidity)%20Strategic%20Framework,-MLTC%2DM%20is&amp;text=The%20NIHR%20will%3A,their%20trajectories%20among%20the%20population</w:t>
        </w:r>
      </w:hyperlink>
      <w:r w:rsidRPr="002D7A98">
        <w:t>.</w:t>
      </w:r>
    </w:p>
    <w:p w14:paraId="565CD175" w14:textId="77777777" w:rsidR="002D7A98" w:rsidRPr="002D7A98" w:rsidRDefault="002D7A98" w:rsidP="002D7A98">
      <w:pPr>
        <w:pStyle w:val="EndNoteBibliography"/>
        <w:spacing w:after="0"/>
      </w:pPr>
      <w:r w:rsidRPr="002D7A98">
        <w:t>3.</w:t>
      </w:r>
      <w:r w:rsidRPr="002D7A98">
        <w:tab/>
        <w:t>Pati S, Swain S, Hussain MA, van den Akker M, Metsemakers J, Knottnerus JA, et al. Prevalence and outcomes of multimorbidity in South Asia: a systematic review. BMJ Open. 2015;5(10):e007235.</w:t>
      </w:r>
    </w:p>
    <w:p w14:paraId="1EB81617" w14:textId="77777777" w:rsidR="002D7A98" w:rsidRPr="002D7A98" w:rsidRDefault="002D7A98" w:rsidP="002D7A98">
      <w:pPr>
        <w:pStyle w:val="EndNoteBibliography"/>
        <w:spacing w:after="0"/>
      </w:pPr>
      <w:r w:rsidRPr="002D7A98">
        <w:t>4.</w:t>
      </w:r>
      <w:r w:rsidRPr="002D7A98">
        <w:tab/>
        <w:t>Basit A, Askari S, Zafar J, Riaz M, Fawwad A, Members N. NDSP 06: Prevalence and risk factors for obesity in urban and rural areas of Pakistan: A study from second National Diabetes Survey of Pakistan (NDSP), 2016–2017. Obesity Research &amp; Clinical Practice. 2021;15(1):19-25.</w:t>
      </w:r>
    </w:p>
    <w:p w14:paraId="4A012981" w14:textId="77777777" w:rsidR="002D7A98" w:rsidRPr="002D7A98" w:rsidRDefault="002D7A98" w:rsidP="002D7A98">
      <w:pPr>
        <w:pStyle w:val="EndNoteBibliography"/>
        <w:spacing w:after="0"/>
      </w:pPr>
      <w:r w:rsidRPr="002D7A98">
        <w:t>5.</w:t>
      </w:r>
      <w:r w:rsidRPr="002D7A98">
        <w:tab/>
        <w:t>Roy T, Lloyd CE. Epidemiology of depression and diabetes: a systematic review. Journal of affective disorders. 2012;142:S8-S21.</w:t>
      </w:r>
    </w:p>
    <w:p w14:paraId="6E250AFD" w14:textId="169F5993" w:rsidR="002D7A98" w:rsidRPr="002D7A98" w:rsidRDefault="002D7A98" w:rsidP="002D7A98">
      <w:pPr>
        <w:pStyle w:val="EndNoteBibliography"/>
        <w:spacing w:after="0"/>
      </w:pPr>
      <w:r w:rsidRPr="002D7A98">
        <w:t>6.</w:t>
      </w:r>
      <w:r w:rsidRPr="002D7A98">
        <w:tab/>
        <w:t xml:space="preserve">The Academy of Medical Sciences. Multiple Long-Term Conditions (Multimorbidity): a priority for global health research 2024 [Available from: </w:t>
      </w:r>
      <w:hyperlink r:id="rId11" w:history="1">
        <w:r w:rsidRPr="002D7A98">
          <w:rPr>
            <w:rStyle w:val="Hyperlink"/>
          </w:rPr>
          <w:t>https://acmedsci.ac.uk/policy/policy-projects/multimorbidity</w:t>
        </w:r>
      </w:hyperlink>
      <w:r w:rsidRPr="002D7A98">
        <w:t>.</w:t>
      </w:r>
    </w:p>
    <w:p w14:paraId="545B8AF0" w14:textId="77777777" w:rsidR="002D7A98" w:rsidRPr="002D7A98" w:rsidRDefault="002D7A98" w:rsidP="002D7A98">
      <w:pPr>
        <w:pStyle w:val="EndNoteBibliography"/>
        <w:spacing w:after="0"/>
      </w:pPr>
      <w:r w:rsidRPr="002D7A98">
        <w:t>7.</w:t>
      </w:r>
      <w:r w:rsidRPr="002D7A98">
        <w:tab/>
        <w:t>Banstola A, Anokye N, Pokhrel S. The economic burden of multimorbidity: Protocol for a systematic review. Plos one. 2024;19(5):e0301485.</w:t>
      </w:r>
    </w:p>
    <w:p w14:paraId="6787644A" w14:textId="3A2608B4" w:rsidR="002D7A98" w:rsidRPr="002D7A98" w:rsidRDefault="002D7A98" w:rsidP="002D7A98">
      <w:pPr>
        <w:pStyle w:val="EndNoteBibliography"/>
        <w:spacing w:after="0"/>
      </w:pPr>
      <w:r w:rsidRPr="002D7A98">
        <w:t>8.</w:t>
      </w:r>
      <w:r w:rsidRPr="002D7A98">
        <w:tab/>
        <w:t xml:space="preserve">ISRCTN registry. ISRCTN40885204. Randomized controlled trial of DiaDeM, an adapted behavioural activation intervention, for people with depression and diabetes in South Asia: BMC; 2023 [Available from: </w:t>
      </w:r>
      <w:hyperlink r:id="rId12" w:history="1">
        <w:r w:rsidRPr="002D7A98">
          <w:rPr>
            <w:rStyle w:val="Hyperlink"/>
          </w:rPr>
          <w:t>https://www.isrctn.com/ISRCTN40885204</w:t>
        </w:r>
      </w:hyperlink>
      <w:r w:rsidRPr="002D7A98">
        <w:t>.</w:t>
      </w:r>
    </w:p>
    <w:p w14:paraId="6EEA8600" w14:textId="77777777" w:rsidR="002D7A98" w:rsidRPr="002D7A98" w:rsidRDefault="002D7A98" w:rsidP="002D7A98">
      <w:pPr>
        <w:pStyle w:val="EndNoteBibliography"/>
        <w:spacing w:after="0"/>
      </w:pPr>
      <w:r w:rsidRPr="002D7A98">
        <w:t>9.</w:t>
      </w:r>
      <w:r w:rsidRPr="002D7A98">
        <w:tab/>
        <w:t>Zavala GA, Afaq S, Anas A, Ahmed N, Aslam F, Benkalkar S, et al. Adaptation of a Behavioural Activation Intervention for Depression in People with Diabetes in Bangladesh and Pakistan: DiaDeM Intervention. Global Implementation Research and Applications. 2023;3(1):44-55.</w:t>
      </w:r>
    </w:p>
    <w:p w14:paraId="76F7B822" w14:textId="77777777" w:rsidR="002D7A98" w:rsidRPr="002D7A98" w:rsidRDefault="002D7A98" w:rsidP="002D7A98">
      <w:pPr>
        <w:pStyle w:val="EndNoteBibliography"/>
        <w:spacing w:after="0"/>
      </w:pPr>
      <w:r w:rsidRPr="002D7A98">
        <w:t>10.</w:t>
      </w:r>
      <w:r w:rsidRPr="002D7A98">
        <w:tab/>
        <w:t>Ekers D, Webster L, Van Straten A, Cuijpers P, Richards D, Gilbody S. Behavioural activation for depression; an update of meta-analysis of effectiveness and sub group analysis. PloS one. 2014;9(6):e100100.</w:t>
      </w:r>
    </w:p>
    <w:p w14:paraId="0D77E807" w14:textId="77777777" w:rsidR="002D7A98" w:rsidRPr="002D7A98" w:rsidRDefault="002D7A98" w:rsidP="002D7A98">
      <w:pPr>
        <w:pStyle w:val="EndNoteBibliography"/>
        <w:spacing w:after="0"/>
      </w:pPr>
      <w:r w:rsidRPr="002D7A98">
        <w:t>11.</w:t>
      </w:r>
      <w:r w:rsidRPr="002D7A98">
        <w:tab/>
        <w:t>Uphoff E, Ekers D, Robertson L, Dawson S, Sanger E, South E, et al. Behavioural activation therapy for depression in adults. Cochrane Database of Systematic Reviews. 2020(7).</w:t>
      </w:r>
    </w:p>
    <w:p w14:paraId="3BE8C1AC" w14:textId="77777777" w:rsidR="002D7A98" w:rsidRPr="002D7A98" w:rsidRDefault="002D7A98" w:rsidP="002D7A98">
      <w:pPr>
        <w:pStyle w:val="EndNoteBibliography"/>
        <w:spacing w:after="0"/>
      </w:pPr>
      <w:r w:rsidRPr="002D7A98">
        <w:t>12.</w:t>
      </w:r>
      <w:r w:rsidRPr="002D7A98">
        <w:tab/>
        <w:t>Zavala GA, Jennings HM, Afaq S, Alam A, Ahmed N, Aslam F, et al. Effectiveness and implementation of psychological interventions for depression in people with non-communicable diseases in South Asia: Systematic review and meta-analysis. International Journal of Mental Health. 2023;52(3):260-84.</w:t>
      </w:r>
    </w:p>
    <w:p w14:paraId="32F33C72" w14:textId="77777777" w:rsidR="002D7A98" w:rsidRPr="002D7A98" w:rsidRDefault="002D7A98" w:rsidP="002D7A98">
      <w:pPr>
        <w:pStyle w:val="EndNoteBibliography"/>
        <w:spacing w:after="0"/>
      </w:pPr>
      <w:r w:rsidRPr="002D7A98">
        <w:t>13.</w:t>
      </w:r>
      <w:r w:rsidRPr="002D7A98">
        <w:tab/>
        <w:t>Emmert-Fees KMF, Laxy M, Patel SA, Singh K, Poongothai S, Mohan V, et al. Cost-Effectiveness of a Collaborative Care Model Among Patients With Type 2 Diabetes and Depression in India. Diabetes Care. 2022;46(1):11-9.</w:t>
      </w:r>
    </w:p>
    <w:p w14:paraId="4EE9B654" w14:textId="77777777" w:rsidR="002D7A98" w:rsidRPr="002D7A98" w:rsidRDefault="002D7A98" w:rsidP="002D7A98">
      <w:pPr>
        <w:pStyle w:val="EndNoteBibliography"/>
        <w:spacing w:after="0"/>
      </w:pPr>
      <w:r w:rsidRPr="002D7A98">
        <w:lastRenderedPageBreak/>
        <w:t>14.</w:t>
      </w:r>
      <w:r w:rsidRPr="002D7A98">
        <w:tab/>
        <w:t>Kearns B, Rafia R, Leaviss J, Preston L, Brazier JE, Palmer S, et al. The cost-effectiveness of changes to the care pathway used to identify depression and provide treatment amongst people with diabetes in England: a model-based economic evaluation. BMC Health Serv Res. 2017;17(1):78.</w:t>
      </w:r>
    </w:p>
    <w:p w14:paraId="12B2EC8A" w14:textId="77777777" w:rsidR="002D7A98" w:rsidRPr="002D7A98" w:rsidRDefault="002D7A98" w:rsidP="002D7A98">
      <w:pPr>
        <w:pStyle w:val="EndNoteBibliography"/>
        <w:spacing w:after="0"/>
      </w:pPr>
      <w:r w:rsidRPr="002D7A98">
        <w:t>15.</w:t>
      </w:r>
      <w:r w:rsidRPr="002D7A98">
        <w:tab/>
        <w:t>Briggs A, Sculpher M, Claxton K. Decision modelling for health economic evaluation: Oup Oxford; 2006.</w:t>
      </w:r>
    </w:p>
    <w:p w14:paraId="44286971" w14:textId="77777777" w:rsidR="002D7A98" w:rsidRPr="002D7A98" w:rsidRDefault="002D7A98" w:rsidP="002D7A98">
      <w:pPr>
        <w:pStyle w:val="EndNoteBibliography"/>
        <w:spacing w:after="0"/>
      </w:pPr>
      <w:r w:rsidRPr="002D7A98">
        <w:t>16.</w:t>
      </w:r>
      <w:r w:rsidRPr="002D7A98">
        <w:tab/>
        <w:t>Cosh E, Girling A, Lilford R, McAteer H, Young T. Investing in new medical technologies: A decision framework. Journal of Commercial Biotechnology. 2007;13(4):263-71.</w:t>
      </w:r>
    </w:p>
    <w:p w14:paraId="0F19F5BB" w14:textId="77777777" w:rsidR="002D7A98" w:rsidRPr="002D7A98" w:rsidRDefault="002D7A98" w:rsidP="002D7A98">
      <w:pPr>
        <w:pStyle w:val="EndNoteBibliography"/>
        <w:spacing w:after="0"/>
      </w:pPr>
      <w:r w:rsidRPr="002D7A98">
        <w:t>17.</w:t>
      </w:r>
      <w:r w:rsidRPr="002D7A98">
        <w:tab/>
        <w:t>Girling A, Lilford R, Cole A, Young T. HEADROOM APPROACH TO DEVICE DEVELOPMENT: CURRENT AND FUTURE DIRECTIONS. Int J Technol Assess Health Care. 2015;31(5):331-8.</w:t>
      </w:r>
    </w:p>
    <w:p w14:paraId="432C6191" w14:textId="77777777" w:rsidR="002D7A98" w:rsidRPr="002D7A98" w:rsidRDefault="002D7A98" w:rsidP="002D7A98">
      <w:pPr>
        <w:pStyle w:val="EndNoteBibliography"/>
        <w:spacing w:after="0"/>
      </w:pPr>
      <w:r w:rsidRPr="002D7A98">
        <w:t>18.</w:t>
      </w:r>
      <w:r w:rsidRPr="002D7A98">
        <w:tab/>
        <w:t>Rothery C, Strong M, Koffijberg HE, Basu A, Ghabri S, Knies S, et al. Value of Information Analytical Methods: Report 2 of the ISPOR Value of Information Analysis Emerging Good Practices Task Force. Value Health. 2020;23(3):277-86.</w:t>
      </w:r>
    </w:p>
    <w:p w14:paraId="7507D426" w14:textId="77777777" w:rsidR="002D7A98" w:rsidRPr="002D7A98" w:rsidRDefault="002D7A98" w:rsidP="002D7A98">
      <w:pPr>
        <w:pStyle w:val="EndNoteBibliography"/>
        <w:spacing w:after="0"/>
      </w:pPr>
      <w:r w:rsidRPr="002D7A98">
        <w:t>19.</w:t>
      </w:r>
      <w:r w:rsidRPr="002D7A98">
        <w:tab/>
        <w:t>Fenwick E, Steuten L, Knies S, Ghabri S, Basu A, Murray JF, et al. Value of Information Analysis for Research Decisions-An Introduction: Report 1 of the ISPOR Value of Information Analysis Emerging Good Practices Task Force. Value Health. 2020;23(2):139-50.</w:t>
      </w:r>
    </w:p>
    <w:p w14:paraId="5F4EEA40" w14:textId="77777777" w:rsidR="002D7A98" w:rsidRPr="002D7A98" w:rsidRDefault="002D7A98" w:rsidP="002D7A98">
      <w:pPr>
        <w:pStyle w:val="EndNoteBibliography"/>
        <w:spacing w:after="0"/>
      </w:pPr>
      <w:r w:rsidRPr="002D7A98">
        <w:t>20.</w:t>
      </w:r>
      <w:r w:rsidRPr="002D7A98">
        <w:tab/>
        <w:t>Walker S, Griffin S, Asaria M, Tsuchiya A, Sculpher M. Striving for a societal perspective: a framework for economic evaluations when costs and effects fall on multiple sectors and decision makers. Applied health economics and health policy. 2019;17(5):577-90.</w:t>
      </w:r>
    </w:p>
    <w:p w14:paraId="6E035B97" w14:textId="77777777" w:rsidR="002D7A98" w:rsidRPr="002D7A98" w:rsidRDefault="002D7A98" w:rsidP="002D7A98">
      <w:pPr>
        <w:pStyle w:val="EndNoteBibliography"/>
        <w:spacing w:after="0"/>
      </w:pPr>
      <w:r w:rsidRPr="002D7A98">
        <w:t>21.</w:t>
      </w:r>
      <w:r w:rsidRPr="002D7A98">
        <w:tab/>
        <w:t>Wilkinson T, Sculpher MJ, Claxton K, Revill P, Briggs A, Cairns JA, et al. The International Decision Support Initiative Reference Case for Economic Evaluation: An Aid to Thought. Value Health. 2016;19(8):921-8.</w:t>
      </w:r>
    </w:p>
    <w:p w14:paraId="0EAB91A6" w14:textId="77777777" w:rsidR="002D7A98" w:rsidRPr="002D7A98" w:rsidRDefault="002D7A98" w:rsidP="002D7A98">
      <w:pPr>
        <w:pStyle w:val="EndNoteBibliography"/>
        <w:spacing w:after="0"/>
      </w:pPr>
      <w:r w:rsidRPr="002D7A98">
        <w:t>22.</w:t>
      </w:r>
      <w:r w:rsidRPr="002D7A98">
        <w:tab/>
        <w:t>Clarke PM, Gray AM, Briggs A, Farmer AJ, Fenn P, Stevens RJ, et al. A model to estimate the lifetime health outcomes of patients with type 2 diabetes: the United Kingdom Prospective Diabetes Study (UKPDS) Outcomes Model (UKPDS no. 68). Diabetologia. 2004;47(10):1747-59.</w:t>
      </w:r>
    </w:p>
    <w:p w14:paraId="60630BE9" w14:textId="77777777" w:rsidR="002D7A98" w:rsidRPr="002D7A98" w:rsidRDefault="002D7A98" w:rsidP="002D7A98">
      <w:pPr>
        <w:pStyle w:val="EndNoteBibliography"/>
        <w:spacing w:after="0"/>
      </w:pPr>
      <w:r w:rsidRPr="002D7A98">
        <w:t>23.</w:t>
      </w:r>
      <w:r w:rsidRPr="002D7A98">
        <w:tab/>
        <w:t>Hayes AJ, Leal J, Gray AM, Holman RR, Clarke PM. UKPDS outcomes model 2: a new version of a model to simulate lifetime health outcomes of patients with type 2 diabetes mellitus using data from the 30 year United Kingdom Prospective Diabetes Study: UKPDS 82. Diabetologia. 2013;56(9):1925-33.</w:t>
      </w:r>
    </w:p>
    <w:p w14:paraId="0B25CD0E" w14:textId="77777777" w:rsidR="002D7A98" w:rsidRPr="002D7A98" w:rsidRDefault="002D7A98" w:rsidP="002D7A98">
      <w:pPr>
        <w:pStyle w:val="EndNoteBibliography"/>
        <w:spacing w:after="0"/>
      </w:pPr>
      <w:r w:rsidRPr="002D7A98">
        <w:t>24.</w:t>
      </w:r>
      <w:r w:rsidRPr="002D7A98">
        <w:tab/>
        <w:t>Leal J, Alva M, Gregory V, Hayes A, Mihaylova B, Gray AM, et al. Estimating risk factor progression equations for the UKPDS Outcomes Model 2 (UKPDS 90). Diabetic Medicine. 2021;38(10):e14656.</w:t>
      </w:r>
    </w:p>
    <w:p w14:paraId="19E2ACF5" w14:textId="77777777" w:rsidR="002D7A98" w:rsidRPr="002D7A98" w:rsidRDefault="002D7A98" w:rsidP="002D7A98">
      <w:pPr>
        <w:pStyle w:val="EndNoteBibliography"/>
        <w:spacing w:after="0"/>
      </w:pPr>
      <w:r w:rsidRPr="002D7A98">
        <w:t>25.</w:t>
      </w:r>
      <w:r w:rsidRPr="002D7A98">
        <w:tab/>
        <w:t>Siddiqui F, Aslam F, Ahmed N, Afaq S, Khan A, Keding A, et al. Effectiveness and cost-effectiveness of a culturally tailored Behavioural Activation intervention (DiaDeM) for treating Depression in Type 2 Diabetes: Protocol for a parallel arm, multi-country, randomised controlled trial in South Asia. medRxiv. 2023:2023.08.11.23294009.</w:t>
      </w:r>
    </w:p>
    <w:p w14:paraId="55932F7C" w14:textId="77777777" w:rsidR="002D7A98" w:rsidRPr="002D7A98" w:rsidRDefault="002D7A98" w:rsidP="002D7A98">
      <w:pPr>
        <w:pStyle w:val="EndNoteBibliography"/>
        <w:spacing w:after="0"/>
      </w:pPr>
      <w:r w:rsidRPr="002D7A98">
        <w:t>26.</w:t>
      </w:r>
      <w:r w:rsidRPr="002D7A98">
        <w:tab/>
        <w:t>R Core Team. R: A language and environment for statistical computing. R Foundation for Statistical Computing. Vienna, Austria: R Foundation for Statistical Computing; 2021.</w:t>
      </w:r>
    </w:p>
    <w:p w14:paraId="61AD8B3A" w14:textId="77777777" w:rsidR="002D7A98" w:rsidRPr="002D7A98" w:rsidRDefault="002D7A98" w:rsidP="002D7A98">
      <w:pPr>
        <w:pStyle w:val="EndNoteBibliography"/>
        <w:spacing w:after="0"/>
      </w:pPr>
      <w:r w:rsidRPr="002D7A98">
        <w:t>27.</w:t>
      </w:r>
      <w:r w:rsidRPr="002D7A98">
        <w:tab/>
        <w:t>Gupta, Willis M, Johansen P, Nilsson A, Shah M, Mane A, et al. Long-Term Clinical Benefits of Canagliflozin 100 mg Versus Sulfonylurea in Patients With Type 2 Diabetes Mellitus Inadequately Controlled With Metformin in India. Value Health Reg Issues. 2019;18:65-73.</w:t>
      </w:r>
    </w:p>
    <w:p w14:paraId="3DBC0153" w14:textId="77777777" w:rsidR="002D7A98" w:rsidRPr="002D7A98" w:rsidRDefault="002D7A98" w:rsidP="002D7A98">
      <w:pPr>
        <w:pStyle w:val="EndNoteBibliography"/>
        <w:spacing w:after="0"/>
      </w:pPr>
      <w:r w:rsidRPr="002D7A98">
        <w:t>28.</w:t>
      </w:r>
      <w:r w:rsidRPr="002D7A98">
        <w:tab/>
        <w:t>Tosh J, Kearns B, Brennan A, Parry G, Ricketts T, Saxon D, et al. Innovation in health economic modelling of service improvements for longer-term depression: demonstration in a local health community. BMC health services research. 2013;13(1):1-11.</w:t>
      </w:r>
    </w:p>
    <w:p w14:paraId="710BC8D4" w14:textId="77777777" w:rsidR="002D7A98" w:rsidRPr="002D7A98" w:rsidRDefault="002D7A98" w:rsidP="002D7A98">
      <w:pPr>
        <w:pStyle w:val="EndNoteBibliography"/>
        <w:spacing w:after="0"/>
      </w:pPr>
      <w:r w:rsidRPr="002D7A98">
        <w:t>29.</w:t>
      </w:r>
      <w:r w:rsidRPr="002D7A98">
        <w:tab/>
        <w:t>Ali MK, Chwastiak L, Poongothai S, Emmert-Fees KMF, Patel SA, Anjana RM, et al. Effect of a Collaborative Care Model on Depressive Symptoms and Glycated Hemoglobin, Blood Pressure, and Serum Cholesterol Among Patients With Depression and Diabetes in India: The INDEPENDENT Randomized Clinical Trial. JAMA. 2020;324(7):651-62.</w:t>
      </w:r>
    </w:p>
    <w:p w14:paraId="6FACBAB1" w14:textId="77777777" w:rsidR="002D7A98" w:rsidRPr="002D7A98" w:rsidRDefault="002D7A98" w:rsidP="002D7A98">
      <w:pPr>
        <w:pStyle w:val="EndNoteBibliography"/>
        <w:spacing w:after="0"/>
      </w:pPr>
      <w:r w:rsidRPr="002D7A98">
        <w:t>30.</w:t>
      </w:r>
      <w:r w:rsidRPr="002D7A98">
        <w:tab/>
        <w:t>Schmitt A, Bendig E, Baumeister H, Hermanns N, Kulzer B. Associations of depression and diabetes distress with self-management behavior and glycemic control. Health Psychol. 2021;40(2):113-24.</w:t>
      </w:r>
    </w:p>
    <w:p w14:paraId="4952A2EE" w14:textId="77777777" w:rsidR="002D7A98" w:rsidRPr="002D7A98" w:rsidRDefault="002D7A98" w:rsidP="002D7A98">
      <w:pPr>
        <w:pStyle w:val="EndNoteBibliography"/>
        <w:spacing w:after="0"/>
      </w:pPr>
      <w:r w:rsidRPr="002D7A98">
        <w:lastRenderedPageBreak/>
        <w:t>31.</w:t>
      </w:r>
      <w:r w:rsidRPr="002D7A98">
        <w:tab/>
        <w:t>van Steenbergen-Weijenburg KM, van Puffelen AL, Horn EK, Nuyen J, van Dam PS, van Benthem TB, et al. More co-morbid depression in patients with Type 2 diabetes with multiple complications. An observational study at a specialized outpatient clinic. Diabet Med. 2011;28(1):86-9.</w:t>
      </w:r>
    </w:p>
    <w:p w14:paraId="127C0790" w14:textId="77777777" w:rsidR="002D7A98" w:rsidRPr="002D7A98" w:rsidRDefault="002D7A98" w:rsidP="002D7A98">
      <w:pPr>
        <w:pStyle w:val="EndNoteBibliography"/>
        <w:spacing w:after="0"/>
      </w:pPr>
      <w:r w:rsidRPr="002D7A98">
        <w:t>32.</w:t>
      </w:r>
      <w:r w:rsidRPr="002D7A98">
        <w:tab/>
        <w:t>Cuijpers P, Quero S, Noma H, Ciharova M, Miguel C, Karyotaki E, et al. Psychotherapies for depression: a network meta‐analysis covering efficacy, acceptability and long‐term outcomes of all main treatment types. World Psychiatry. 2021;20(2):283-93.</w:t>
      </w:r>
    </w:p>
    <w:p w14:paraId="14CD72F3" w14:textId="77777777" w:rsidR="002D7A98" w:rsidRPr="002D7A98" w:rsidRDefault="002D7A98" w:rsidP="002D7A98">
      <w:pPr>
        <w:pStyle w:val="EndNoteBibliography"/>
        <w:spacing w:after="0"/>
      </w:pPr>
      <w:r w:rsidRPr="002D7A98">
        <w:t>33.</w:t>
      </w:r>
      <w:r w:rsidRPr="002D7A98">
        <w:tab/>
        <w:t>Kennedy MC, O'Hagan A. Bayesian calibration of computer models. Journal of the Royal Statistical Society: Series B (Statistical Methodology). 2001;63(3):425-64.</w:t>
      </w:r>
    </w:p>
    <w:p w14:paraId="596B4A64" w14:textId="77777777" w:rsidR="002D7A98" w:rsidRPr="002D7A98" w:rsidRDefault="002D7A98" w:rsidP="002D7A98">
      <w:pPr>
        <w:pStyle w:val="EndNoteBibliography"/>
        <w:spacing w:after="0"/>
      </w:pPr>
      <w:r w:rsidRPr="002D7A98">
        <w:t>34.</w:t>
      </w:r>
      <w:r w:rsidRPr="002D7A98">
        <w:tab/>
        <w:t>Alarid-Escudero F, MacLehose RF, Peralta Y, Kuntz KM, Enns EA. Nonidentifiability in model calibration and implications for medical decision making. Medical Decision Making. 2018;38(7):810-21.</w:t>
      </w:r>
    </w:p>
    <w:p w14:paraId="7A967DFA" w14:textId="009165AC" w:rsidR="002D7A98" w:rsidRPr="002D7A98" w:rsidRDefault="002D7A98" w:rsidP="002D7A98">
      <w:pPr>
        <w:pStyle w:val="EndNoteBibliography"/>
        <w:spacing w:after="0"/>
      </w:pPr>
      <w:r w:rsidRPr="002D7A98">
        <w:t>35.</w:t>
      </w:r>
      <w:r w:rsidRPr="002D7A98">
        <w:tab/>
        <w:t xml:space="preserve">Baqai Institute of Diabetology &amp; Endocrinology. Patient registry 2023 [Available from: </w:t>
      </w:r>
      <w:hyperlink r:id="rId13" w:history="1">
        <w:r w:rsidRPr="002D7A98">
          <w:rPr>
            <w:rStyle w:val="Hyperlink"/>
          </w:rPr>
          <w:t>https://bide.edu.pk/</w:t>
        </w:r>
      </w:hyperlink>
      <w:r w:rsidRPr="002D7A98">
        <w:t>.</w:t>
      </w:r>
    </w:p>
    <w:p w14:paraId="7D717C1C" w14:textId="77777777" w:rsidR="002D7A98" w:rsidRPr="002D7A98" w:rsidRDefault="002D7A98" w:rsidP="002D7A98">
      <w:pPr>
        <w:pStyle w:val="EndNoteBibliography"/>
        <w:spacing w:after="0"/>
      </w:pPr>
      <w:r w:rsidRPr="002D7A98">
        <w:t>36.</w:t>
      </w:r>
      <w:r w:rsidRPr="002D7A98">
        <w:tab/>
        <w:t>Bourne R, Dineen B, Jadoon Z, Lee PS, Khan A, Johnson GJ, et al. Outcomes of cataract surgery in Pakistan: results from the Pakistan National Blindness and Visual Impairment Survey. British journal of ophthalmology. 2007;91(4):420-6.</w:t>
      </w:r>
    </w:p>
    <w:p w14:paraId="78B60802" w14:textId="77777777" w:rsidR="002D7A98" w:rsidRPr="002D7A98" w:rsidRDefault="002D7A98" w:rsidP="002D7A98">
      <w:pPr>
        <w:pStyle w:val="EndNoteBibliography"/>
        <w:spacing w:after="0"/>
      </w:pPr>
      <w:r w:rsidRPr="002D7A98">
        <w:t>37.</w:t>
      </w:r>
      <w:r w:rsidRPr="002D7A98">
        <w:tab/>
        <w:t>Gupta, Singh K, Shivashankar R, Singh K, Vamadevan A, Mohan V, et al. Healthcare utilisation and expenditure patterns for cardio-metabolic diseases in South Asian cities: the CARRS Study. BMJ open. 2020;10(9):e036317.</w:t>
      </w:r>
    </w:p>
    <w:p w14:paraId="0B271FF4" w14:textId="77777777" w:rsidR="002D7A98" w:rsidRPr="002D7A98" w:rsidRDefault="002D7A98" w:rsidP="002D7A98">
      <w:pPr>
        <w:pStyle w:val="EndNoteBibliography"/>
        <w:spacing w:after="0"/>
      </w:pPr>
      <w:r w:rsidRPr="002D7A98">
        <w:t>38.</w:t>
      </w:r>
      <w:r w:rsidRPr="002D7A98">
        <w:tab/>
        <w:t>Alva ML, Gray A, Mihaylova B, Leal J, Holman RR. The impact of diabetes-related complications on healthcare costs: new results from the UKPDS (UKPDS 84). Diabet Med. 2015;32(4):459-66.</w:t>
      </w:r>
    </w:p>
    <w:p w14:paraId="521DAFD5" w14:textId="77777777" w:rsidR="002D7A98" w:rsidRPr="002D7A98" w:rsidRDefault="002D7A98" w:rsidP="002D7A98">
      <w:pPr>
        <w:pStyle w:val="EndNoteBibliography"/>
        <w:spacing w:after="0"/>
      </w:pPr>
      <w:r w:rsidRPr="002D7A98">
        <w:t>39.</w:t>
      </w:r>
      <w:r w:rsidRPr="002D7A98">
        <w:tab/>
        <w:t>Malik MA, Khan MM. Economic Burden of Mental Illnesses in Pakistan. J Ment Health Policy Econ. 2016;19(3):155-66.</w:t>
      </w:r>
    </w:p>
    <w:p w14:paraId="649A53D6" w14:textId="77777777" w:rsidR="002D7A98" w:rsidRPr="002D7A98" w:rsidRDefault="002D7A98" w:rsidP="002D7A98">
      <w:pPr>
        <w:pStyle w:val="EndNoteBibliography"/>
        <w:spacing w:after="0"/>
      </w:pPr>
      <w:r w:rsidRPr="002D7A98">
        <w:t>40.</w:t>
      </w:r>
      <w:r w:rsidRPr="002D7A98">
        <w:tab/>
        <w:t>Salomon JA, Haagsma JA, Davis A, de Noordhout CM, Polinder S, Havelaar AH, et al. Disability weights for the Global Burden of Disease 2013 study. The Lancet Global Health. 2015;3(11):e712-e23.</w:t>
      </w:r>
    </w:p>
    <w:p w14:paraId="7F69A88E" w14:textId="45192C29" w:rsidR="002D7A98" w:rsidRPr="002D7A98" w:rsidRDefault="002D7A98" w:rsidP="002D7A98">
      <w:pPr>
        <w:pStyle w:val="EndNoteBibliography"/>
        <w:spacing w:after="0"/>
      </w:pPr>
      <w:r w:rsidRPr="002D7A98">
        <w:t>41.</w:t>
      </w:r>
      <w:r w:rsidRPr="002D7A98">
        <w:tab/>
        <w:t xml:space="preserve">Organisation WH. Global burden of disease 2019 [Available from: </w:t>
      </w:r>
      <w:hyperlink r:id="rId14" w:history="1">
        <w:r w:rsidRPr="002D7A98">
          <w:rPr>
            <w:rStyle w:val="Hyperlink"/>
          </w:rPr>
          <w:t>http://ghdx.healthdata.org/gbd-results-tool</w:t>
        </w:r>
      </w:hyperlink>
      <w:r w:rsidRPr="002D7A98">
        <w:t>.</w:t>
      </w:r>
    </w:p>
    <w:p w14:paraId="6CEE69E0" w14:textId="77777777" w:rsidR="002D7A98" w:rsidRPr="002D7A98" w:rsidRDefault="002D7A98" w:rsidP="002D7A98">
      <w:pPr>
        <w:pStyle w:val="EndNoteBibliography"/>
        <w:spacing w:after="0"/>
      </w:pPr>
      <w:r w:rsidRPr="002D7A98">
        <w:t>42.</w:t>
      </w:r>
      <w:r w:rsidRPr="002D7A98">
        <w:tab/>
        <w:t>Lomas J, Claxton K, Ochalek J. Accounting for country-and time-specific values in the economic evaluation of health-related projects relevant to low-and middle-income countries. Health policy and planning. 2022;37(1):45-54.</w:t>
      </w:r>
    </w:p>
    <w:p w14:paraId="60FA398F" w14:textId="77777777" w:rsidR="002D7A98" w:rsidRPr="002D7A98" w:rsidRDefault="002D7A98" w:rsidP="002D7A98">
      <w:pPr>
        <w:pStyle w:val="EndNoteBibliography"/>
        <w:spacing w:after="0"/>
      </w:pPr>
      <w:r w:rsidRPr="002D7A98">
        <w:t>43.</w:t>
      </w:r>
      <w:r w:rsidRPr="002D7A98">
        <w:tab/>
        <w:t>Ochalek J, Lomas J. Reflecting the Health Opportunity Costs of Funding Decisions Within Value Frameworks: Initial Estimates and the Need for Further Research. Clin Ther. 2020;42(1):44-59.e2.</w:t>
      </w:r>
    </w:p>
    <w:p w14:paraId="7D595595" w14:textId="77777777" w:rsidR="002D7A98" w:rsidRPr="002D7A98" w:rsidRDefault="002D7A98" w:rsidP="002D7A98">
      <w:pPr>
        <w:pStyle w:val="EndNoteBibliography"/>
        <w:spacing w:after="0"/>
      </w:pPr>
      <w:r w:rsidRPr="002D7A98">
        <w:t>44.</w:t>
      </w:r>
      <w:r w:rsidRPr="002D7A98">
        <w:tab/>
        <w:t>Ochalek J, Lomas J, Claxton K. Estimating health opportunity costs in low-income and middle-income countries: a novel approach and evidence from cross-country data. BMJ Global Health. 2018;3(6):e000964.</w:t>
      </w:r>
    </w:p>
    <w:p w14:paraId="7F29512D" w14:textId="7889FB18" w:rsidR="002D7A98" w:rsidRPr="002D7A98" w:rsidRDefault="002D7A98" w:rsidP="002D7A98">
      <w:pPr>
        <w:pStyle w:val="EndNoteBibliography"/>
        <w:spacing w:after="0"/>
      </w:pPr>
      <w:r w:rsidRPr="002D7A98">
        <w:t>45.</w:t>
      </w:r>
      <w:r w:rsidRPr="002D7A98">
        <w:tab/>
        <w:t xml:space="preserve">World Bank. Population, total for Pakistan 2020 [Available from: </w:t>
      </w:r>
      <w:hyperlink r:id="rId15" w:history="1">
        <w:r w:rsidRPr="002D7A98">
          <w:rPr>
            <w:rStyle w:val="Hyperlink"/>
          </w:rPr>
          <w:t>https://data.worldbank.org/country/pakistan</w:t>
        </w:r>
      </w:hyperlink>
      <w:r w:rsidRPr="002D7A98">
        <w:t>.</w:t>
      </w:r>
    </w:p>
    <w:p w14:paraId="4C2203AF" w14:textId="77777777" w:rsidR="002D7A98" w:rsidRPr="002D7A98" w:rsidRDefault="002D7A98" w:rsidP="002D7A98">
      <w:pPr>
        <w:pStyle w:val="EndNoteBibliography"/>
        <w:spacing w:after="0"/>
      </w:pPr>
      <w:r w:rsidRPr="002D7A98">
        <w:t>46.</w:t>
      </w:r>
      <w:r w:rsidRPr="002D7A98">
        <w:tab/>
        <w:t>Uphoff, Newbould L, Walker I, Ashraf N, Chaturvedi S, Kandasamy A, et al. A systematic review and meta-analysis of the prevalence of common mental disorders in people with non-communicable diseases in Bangladesh, India, and Pakistan. J Glob Health. 2019;9(2):020417.</w:t>
      </w:r>
    </w:p>
    <w:p w14:paraId="0B296C66" w14:textId="77777777" w:rsidR="002D7A98" w:rsidRPr="002D7A98" w:rsidRDefault="002D7A98" w:rsidP="002D7A98">
      <w:pPr>
        <w:pStyle w:val="EndNoteBibliography"/>
        <w:spacing w:after="0"/>
      </w:pPr>
      <w:r w:rsidRPr="002D7A98">
        <w:t>47.</w:t>
      </w:r>
      <w:r w:rsidRPr="002D7A98">
        <w:tab/>
        <w:t>Akhtar S, Nasir JA, Abbas T, Sarwar A. Diabetes in Pakistan: A systematic review and meta-analysis. Pak J Med Sci. 2019;35(4):1173-8.</w:t>
      </w:r>
    </w:p>
    <w:p w14:paraId="7F359419" w14:textId="77777777" w:rsidR="002D7A98" w:rsidRPr="002D7A98" w:rsidRDefault="002D7A98" w:rsidP="002D7A98">
      <w:pPr>
        <w:pStyle w:val="EndNoteBibliography"/>
        <w:spacing w:after="0"/>
      </w:pPr>
      <w:r w:rsidRPr="002D7A98">
        <w:t>48.</w:t>
      </w:r>
      <w:r w:rsidRPr="002D7A98">
        <w:tab/>
        <w:t>Patel V, Weobong B, Weiss HA, Anand A, Bhat B, Katti B, et al. The Healthy Activity Program (HAP), a lay counsellor-delivered brief psychological treatment for severe depression, in primary care in India: a randomised controlled trial. The Lancet. 2017;389(10065):176-85.</w:t>
      </w:r>
    </w:p>
    <w:p w14:paraId="48C52EB7" w14:textId="77777777" w:rsidR="002D7A98" w:rsidRPr="002D7A98" w:rsidRDefault="002D7A98" w:rsidP="002D7A98">
      <w:pPr>
        <w:pStyle w:val="EndNoteBibliography"/>
        <w:spacing w:after="0"/>
      </w:pPr>
      <w:r w:rsidRPr="002D7A98">
        <w:t>49.</w:t>
      </w:r>
      <w:r w:rsidRPr="002D7A98">
        <w:tab/>
        <w:t>Culyer AJ. Cost-effectiveness thresholds in health care: a bookshelf guide to their meaning and use. Health Economics, Policy and Law. 2016;11(4):415-32.</w:t>
      </w:r>
    </w:p>
    <w:p w14:paraId="29C50130" w14:textId="77777777" w:rsidR="002D7A98" w:rsidRPr="002D7A98" w:rsidRDefault="002D7A98" w:rsidP="002D7A98">
      <w:pPr>
        <w:pStyle w:val="EndNoteBibliography"/>
        <w:spacing w:after="0"/>
      </w:pPr>
      <w:r w:rsidRPr="002D7A98">
        <w:lastRenderedPageBreak/>
        <w:t>50.</w:t>
      </w:r>
      <w:r w:rsidRPr="002D7A98">
        <w:tab/>
        <w:t>Kuyken W, Byford S, Taylor RS, Watkins E, Holden E, White K, et al. Mindfulness-based cognitive therapy to prevent relapse in recurrent depression. Journal of consulting and clinical psychology. 2008;76(6):966.</w:t>
      </w:r>
    </w:p>
    <w:p w14:paraId="7C5F302A" w14:textId="77777777" w:rsidR="002D7A98" w:rsidRPr="002D7A98" w:rsidRDefault="002D7A98" w:rsidP="002D7A98">
      <w:pPr>
        <w:pStyle w:val="EndNoteBibliography"/>
        <w:spacing w:after="0"/>
      </w:pPr>
      <w:r w:rsidRPr="002D7A98">
        <w:t>51.</w:t>
      </w:r>
      <w:r w:rsidRPr="002D7A98">
        <w:tab/>
        <w:t>Simon GE, Von Korff M, Ludman EJ, Katon WJ, Rutter C, Unützer J, et al. Cost-effectiveness of a program to prevent depression relapse in primary care. Medical Care. 2002;40(10):941-50.</w:t>
      </w:r>
    </w:p>
    <w:p w14:paraId="71259859" w14:textId="77777777" w:rsidR="002D7A98" w:rsidRPr="002D7A98" w:rsidRDefault="002D7A98" w:rsidP="002D7A98">
      <w:pPr>
        <w:pStyle w:val="EndNoteBibliography"/>
        <w:spacing w:after="0"/>
      </w:pPr>
      <w:r w:rsidRPr="002D7A98">
        <w:t>52.</w:t>
      </w:r>
      <w:r w:rsidRPr="002D7A98">
        <w:tab/>
        <w:t>Rodgers M, Asaria M, Walker S, McMillan D, Lucock M, Harden M, et al. The clinical effectiveness and cost-effectiveness of low-intensity psychological interventions for the secondary prevention of relapse after depression: a systematic review. Health Technol Assess. 2012;16(28):1-130.</w:t>
      </w:r>
    </w:p>
    <w:p w14:paraId="5A642469" w14:textId="77777777" w:rsidR="002D7A98" w:rsidRPr="002D7A98" w:rsidRDefault="002D7A98" w:rsidP="002D7A98">
      <w:pPr>
        <w:pStyle w:val="EndNoteBibliography"/>
        <w:spacing w:after="0"/>
      </w:pPr>
      <w:r w:rsidRPr="002D7A98">
        <w:t>53.</w:t>
      </w:r>
      <w:r w:rsidRPr="002D7A98">
        <w:tab/>
        <w:t>Hernán, Robins. Causal Inference: What If.: Boca Raton: Chapman &amp; Hall/CRC; 2020.</w:t>
      </w:r>
    </w:p>
    <w:p w14:paraId="4E24F98B" w14:textId="77777777" w:rsidR="002D7A98" w:rsidRPr="002D7A98" w:rsidRDefault="002D7A98" w:rsidP="002D7A98">
      <w:pPr>
        <w:pStyle w:val="EndNoteBibliography"/>
        <w:spacing w:after="0"/>
      </w:pPr>
      <w:r w:rsidRPr="002D7A98">
        <w:t>54.</w:t>
      </w:r>
      <w:r w:rsidRPr="002D7A98">
        <w:tab/>
        <w:t>Gran JM, Røysland K, Wolbers M, Didelez V, Sterne JA, Ledergerber B, et al. A sequential Cox approach for estimating the causal effect of treatment in the presence of time‐dependent confounding applied to data from the Swiss HIV Cohort Study. Statistics in medicine. 2010;29(26):2757-68.</w:t>
      </w:r>
    </w:p>
    <w:p w14:paraId="637FE57B" w14:textId="77777777" w:rsidR="002D7A98" w:rsidRPr="002D7A98" w:rsidRDefault="002D7A98" w:rsidP="002D7A98">
      <w:pPr>
        <w:pStyle w:val="EndNoteBibliography"/>
        <w:spacing w:after="0"/>
      </w:pPr>
      <w:r w:rsidRPr="002D7A98">
        <w:t>55.</w:t>
      </w:r>
      <w:r w:rsidRPr="002D7A98">
        <w:tab/>
        <w:t>Naimi AI, Cole SR, Kennedy EH. An introduction to g methods. International journal of epidemiology. 2017;46(2):756-62.</w:t>
      </w:r>
    </w:p>
    <w:p w14:paraId="6D290B65" w14:textId="77777777" w:rsidR="002D7A98" w:rsidRPr="002D7A98" w:rsidRDefault="002D7A98" w:rsidP="002D7A98">
      <w:pPr>
        <w:pStyle w:val="EndNoteBibliography"/>
        <w:spacing w:after="0"/>
      </w:pPr>
      <w:r w:rsidRPr="002D7A98">
        <w:t>56.</w:t>
      </w:r>
      <w:r w:rsidRPr="002D7A98">
        <w:tab/>
        <w:t>Ramponi F, Walker S, Griffin S, Parrott S, Drummond C, Deluca P, et al. Cost-effectiveness analysis of public health interventions with impacts on health and criminal justice: An applied cross-sectoral analysis of an alcohol misuse intervention. Health Econ. 2021;30(5):972-88.</w:t>
      </w:r>
    </w:p>
    <w:p w14:paraId="07399CF9" w14:textId="77777777" w:rsidR="002D7A98" w:rsidRPr="002D7A98" w:rsidRDefault="002D7A98" w:rsidP="002D7A98">
      <w:pPr>
        <w:pStyle w:val="EndNoteBibliography"/>
        <w:spacing w:after="0"/>
      </w:pPr>
      <w:r w:rsidRPr="002D7A98">
        <w:t>57.</w:t>
      </w:r>
      <w:r w:rsidRPr="002D7A98">
        <w:tab/>
        <w:t>Heath A, Strong M, Glynn D, Kunst N, Welton NJ, Goldhaber-Fiebert JD. Simulating Study Data to Support Expected Value of Sample Information Calculations: A Tutorial. Medical Decision Making. 2022;42(2):143-55.</w:t>
      </w:r>
    </w:p>
    <w:p w14:paraId="0143F1AF" w14:textId="77777777" w:rsidR="002D7A98" w:rsidRPr="002D7A98" w:rsidRDefault="002D7A98" w:rsidP="002D7A98">
      <w:pPr>
        <w:pStyle w:val="EndNoteBibliography"/>
      </w:pPr>
      <w:r w:rsidRPr="002D7A98">
        <w:t>58.</w:t>
      </w:r>
      <w:r w:rsidRPr="002D7A98">
        <w:tab/>
        <w:t>Strong M, Oakley JE, Brennan A, Breeze P. Estimating the Expected Value of Sample Information Using the Probabilistic Sensitivity Analysis Sample: A Fast, Nonparametric Regression-Based Method. Med Decis Making. 2015;35(5):570-83.</w:t>
      </w:r>
    </w:p>
    <w:p w14:paraId="42832FE2" w14:textId="77777777" w:rsidR="006C0C4A" w:rsidRDefault="000E797F" w:rsidP="006C0C4A">
      <w:r>
        <w:fldChar w:fldCharType="end"/>
      </w:r>
    </w:p>
    <w:p w14:paraId="3DD0C2B3" w14:textId="77777777" w:rsidR="006C0C4A" w:rsidRDefault="006C0C4A" w:rsidP="006C0C4A">
      <w:pPr>
        <w:pStyle w:val="Heading1"/>
      </w:pPr>
      <w:r>
        <w:t>Figure legends</w:t>
      </w:r>
    </w:p>
    <w:p w14:paraId="0CCA1F74" w14:textId="77777777" w:rsidR="006C0C4A" w:rsidRDefault="006C0C4A" w:rsidP="006C0C4A"/>
    <w:p w14:paraId="41255120" w14:textId="77777777" w:rsidR="006C0C4A" w:rsidRDefault="006C0C4A" w:rsidP="006C0C4A">
      <w:r>
        <w:t>FIG1</w:t>
      </w:r>
    </w:p>
    <w:p w14:paraId="4FA60401" w14:textId="77777777" w:rsidR="006C0C4A" w:rsidRDefault="006C0C4A" w:rsidP="006C0C4A">
      <w:r w:rsidRPr="003F4680">
        <w:t>Counterfactual PHQ-9 path for a single individual with usual care (black line) or usual care plus BA (blue line). In both cases the individual begins the model at the start of a depressive episode and has two additional episodes at month 15 and month 55. Between episodes the individual recovers gradually, with the rate of recovery being twice as fast with BA. The PHQ-9 score at the beginning of a new episode is determined by the baseline PHQ-9 score and the PHQ-9 score before the episode began. PHQ-9 score cannot go above 27 or below 0. PHQ-9 = Patient Health Questionnaire-9; BA = Behavioural activation.</w:t>
      </w:r>
    </w:p>
    <w:p w14:paraId="2EF469DD" w14:textId="77777777" w:rsidR="006C0C4A" w:rsidRDefault="006C0C4A" w:rsidP="006C0C4A"/>
    <w:p w14:paraId="718E1268" w14:textId="77777777" w:rsidR="006C0C4A" w:rsidRDefault="006C0C4A" w:rsidP="006C0C4A">
      <w:r>
        <w:t>FIG2</w:t>
      </w:r>
    </w:p>
    <w:p w14:paraId="726518CA" w14:textId="77777777" w:rsidR="006C0C4A" w:rsidRPr="007A2D43" w:rsidRDefault="006C0C4A" w:rsidP="006C0C4A">
      <w:r w:rsidRPr="00916F6B">
        <w:t xml:space="preserve">Two-way interaction between diabetes and depression. HbA1c = </w:t>
      </w:r>
      <w:proofErr w:type="spellStart"/>
      <w:r w:rsidRPr="00916F6B">
        <w:t>hemoglobin</w:t>
      </w:r>
      <w:proofErr w:type="spellEnd"/>
      <w:r w:rsidRPr="00916F6B">
        <w:t xml:space="preserve"> A1c, PHQ-9 = Patient Health Questionnaire-9.</w:t>
      </w:r>
    </w:p>
    <w:p w14:paraId="0000016B" w14:textId="2B74E4B6" w:rsidR="007C098D" w:rsidRPr="000B62E0" w:rsidRDefault="007C098D"/>
    <w:sectPr w:rsidR="007C098D" w:rsidRPr="000B62E0" w:rsidSect="00236A66">
      <w:pgSz w:w="11906" w:h="16838"/>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C8C3BA" w14:textId="77777777" w:rsidR="000331F3" w:rsidRDefault="000331F3">
      <w:pPr>
        <w:spacing w:after="0" w:line="240" w:lineRule="auto"/>
      </w:pPr>
      <w:r>
        <w:separator/>
      </w:r>
    </w:p>
  </w:endnote>
  <w:endnote w:type="continuationSeparator" w:id="0">
    <w:p w14:paraId="70DB7C73" w14:textId="77777777" w:rsidR="000331F3" w:rsidRDefault="000331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41C" w14:textId="34F626D3" w:rsidR="00C05C53" w:rsidRDefault="00C05C53">
    <w:pPr>
      <w:jc w:val="right"/>
    </w:pPr>
    <w:r>
      <w:fldChar w:fldCharType="begin"/>
    </w:r>
    <w:r>
      <w:instrText>PAGE</w:instrText>
    </w:r>
    <w:r>
      <w:fldChar w:fldCharType="separate"/>
    </w:r>
    <w:r>
      <w:rPr>
        <w:noProof/>
      </w:rPr>
      <w:t>1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F2988F" w14:textId="77777777" w:rsidR="000331F3" w:rsidRDefault="000331F3">
      <w:pPr>
        <w:spacing w:after="0" w:line="240" w:lineRule="auto"/>
      </w:pPr>
      <w:r>
        <w:separator/>
      </w:r>
    </w:p>
  </w:footnote>
  <w:footnote w:type="continuationSeparator" w:id="0">
    <w:p w14:paraId="1F5A8F54" w14:textId="77777777" w:rsidR="000331F3" w:rsidRDefault="000331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DA2B82"/>
    <w:multiLevelType w:val="multilevel"/>
    <w:tmpl w:val="9C284CF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0CA567E"/>
    <w:multiLevelType w:val="hybridMultilevel"/>
    <w:tmpl w:val="DC24FE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EA4EFE"/>
    <w:multiLevelType w:val="multilevel"/>
    <w:tmpl w:val="60C602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234C5CAD"/>
    <w:multiLevelType w:val="multilevel"/>
    <w:tmpl w:val="21FC3E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288D6062"/>
    <w:multiLevelType w:val="hybridMultilevel"/>
    <w:tmpl w:val="9BEC28A0"/>
    <w:lvl w:ilvl="0" w:tplc="2F2C1052">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93200AD"/>
    <w:multiLevelType w:val="hybridMultilevel"/>
    <w:tmpl w:val="227A1D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AF0530C"/>
    <w:multiLevelType w:val="multilevel"/>
    <w:tmpl w:val="8BF8232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D3A16A1"/>
    <w:multiLevelType w:val="multilevel"/>
    <w:tmpl w:val="C1E4D46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4E136D0"/>
    <w:multiLevelType w:val="hybridMultilevel"/>
    <w:tmpl w:val="F5707DC0"/>
    <w:lvl w:ilvl="0" w:tplc="C3F656A2">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AC701D4"/>
    <w:multiLevelType w:val="hybridMultilevel"/>
    <w:tmpl w:val="9762F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94F77D6"/>
    <w:multiLevelType w:val="hybridMultilevel"/>
    <w:tmpl w:val="8C283D12"/>
    <w:lvl w:ilvl="0" w:tplc="15605AB6">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FA455D1"/>
    <w:multiLevelType w:val="multilevel"/>
    <w:tmpl w:val="0F8A622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10420E2"/>
    <w:multiLevelType w:val="hybridMultilevel"/>
    <w:tmpl w:val="FFFFFFFF"/>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3" w15:restartNumberingAfterBreak="0">
    <w:nsid w:val="6C111127"/>
    <w:multiLevelType w:val="multilevel"/>
    <w:tmpl w:val="61626D2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F0F6B0D"/>
    <w:multiLevelType w:val="multilevel"/>
    <w:tmpl w:val="2E9C783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72D659A0"/>
    <w:multiLevelType w:val="multilevel"/>
    <w:tmpl w:val="3632A74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74360BF2"/>
    <w:multiLevelType w:val="hybridMultilevel"/>
    <w:tmpl w:val="00A2A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A4463A4"/>
    <w:multiLevelType w:val="multilevel"/>
    <w:tmpl w:val="B95A461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7F180B83"/>
    <w:multiLevelType w:val="multilevel"/>
    <w:tmpl w:val="90B048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014304467">
    <w:abstractNumId w:val="18"/>
  </w:num>
  <w:num w:numId="2" w16cid:durableId="611284825">
    <w:abstractNumId w:val="17"/>
  </w:num>
  <w:num w:numId="3" w16cid:durableId="1749766399">
    <w:abstractNumId w:val="14"/>
  </w:num>
  <w:num w:numId="4" w16cid:durableId="604389328">
    <w:abstractNumId w:val="11"/>
  </w:num>
  <w:num w:numId="5" w16cid:durableId="1569874476">
    <w:abstractNumId w:val="0"/>
  </w:num>
  <w:num w:numId="6" w16cid:durableId="649792112">
    <w:abstractNumId w:val="15"/>
  </w:num>
  <w:num w:numId="7" w16cid:durableId="9836200">
    <w:abstractNumId w:val="13"/>
  </w:num>
  <w:num w:numId="8" w16cid:durableId="445278031">
    <w:abstractNumId w:val="7"/>
  </w:num>
  <w:num w:numId="9" w16cid:durableId="2096585310">
    <w:abstractNumId w:val="6"/>
  </w:num>
  <w:num w:numId="10" w16cid:durableId="1120682960">
    <w:abstractNumId w:val="3"/>
  </w:num>
  <w:num w:numId="11" w16cid:durableId="1455489279">
    <w:abstractNumId w:val="2"/>
  </w:num>
  <w:num w:numId="12" w16cid:durableId="1918317771">
    <w:abstractNumId w:val="5"/>
  </w:num>
  <w:num w:numId="13" w16cid:durableId="1498420686">
    <w:abstractNumId w:val="14"/>
  </w:num>
  <w:num w:numId="14" w16cid:durableId="858545354">
    <w:abstractNumId w:val="0"/>
  </w:num>
  <w:num w:numId="15" w16cid:durableId="1136725703">
    <w:abstractNumId w:val="18"/>
  </w:num>
  <w:num w:numId="16" w16cid:durableId="808716765">
    <w:abstractNumId w:val="15"/>
  </w:num>
  <w:num w:numId="17" w16cid:durableId="1075973270">
    <w:abstractNumId w:val="11"/>
  </w:num>
  <w:num w:numId="18" w16cid:durableId="126633495">
    <w:abstractNumId w:val="17"/>
  </w:num>
  <w:num w:numId="19" w16cid:durableId="61414943">
    <w:abstractNumId w:val="7"/>
  </w:num>
  <w:num w:numId="20" w16cid:durableId="1434279045">
    <w:abstractNumId w:val="6"/>
  </w:num>
  <w:num w:numId="21" w16cid:durableId="1211769697">
    <w:abstractNumId w:val="3"/>
  </w:num>
  <w:num w:numId="22" w16cid:durableId="1302735732">
    <w:abstractNumId w:val="8"/>
  </w:num>
  <w:num w:numId="23" w16cid:durableId="1728334167">
    <w:abstractNumId w:val="10"/>
  </w:num>
  <w:num w:numId="24" w16cid:durableId="316959873">
    <w:abstractNumId w:val="4"/>
  </w:num>
  <w:num w:numId="25" w16cid:durableId="2053798317">
    <w:abstractNumId w:val="9"/>
  </w:num>
  <w:num w:numId="26" w16cid:durableId="1135097253">
    <w:abstractNumId w:val="1"/>
  </w:num>
  <w:num w:numId="27" w16cid:durableId="1928876691">
    <w:abstractNumId w:val="16"/>
  </w:num>
  <w:num w:numId="28" w16cid:durableId="132770667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 OPEN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ftvpwwdxdp5ee5xzqp9d9vx9a5pdzxp20z&quot;&gt;DIADEM&lt;record-ids&gt;&lt;item&gt;1&lt;/item&gt;&lt;item&gt;2&lt;/item&gt;&lt;item&gt;3&lt;/item&gt;&lt;item&gt;5&lt;/item&gt;&lt;item&gt;8&lt;/item&gt;&lt;item&gt;10&lt;/item&gt;&lt;item&gt;11&lt;/item&gt;&lt;item&gt;17&lt;/item&gt;&lt;item&gt;24&lt;/item&gt;&lt;item&gt;27&lt;/item&gt;&lt;item&gt;29&lt;/item&gt;&lt;item&gt;31&lt;/item&gt;&lt;item&gt;36&lt;/item&gt;&lt;item&gt;37&lt;/item&gt;&lt;item&gt;38&lt;/item&gt;&lt;item&gt;41&lt;/item&gt;&lt;item&gt;42&lt;/item&gt;&lt;item&gt;44&lt;/item&gt;&lt;item&gt;46&lt;/item&gt;&lt;item&gt;48&lt;/item&gt;&lt;item&gt;49&lt;/item&gt;&lt;item&gt;50&lt;/item&gt;&lt;item&gt;52&lt;/item&gt;&lt;item&gt;53&lt;/item&gt;&lt;item&gt;54&lt;/item&gt;&lt;item&gt;55&lt;/item&gt;&lt;item&gt;56&lt;/item&gt;&lt;item&gt;57&lt;/item&gt;&lt;item&gt;58&lt;/item&gt;&lt;item&gt;59&lt;/item&gt;&lt;item&gt;60&lt;/item&gt;&lt;item&gt;62&lt;/item&gt;&lt;item&gt;63&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4&lt;/item&gt;&lt;item&gt;85&lt;/item&gt;&lt;item&gt;87&lt;/item&gt;&lt;item&gt;88&lt;/item&gt;&lt;item&gt;89&lt;/item&gt;&lt;item&gt;90&lt;/item&gt;&lt;item&gt;91&lt;/item&gt;&lt;item&gt;92&lt;/item&gt;&lt;/record-ids&gt;&lt;/item&gt;&lt;/Libraries&gt;"/>
  </w:docVars>
  <w:rsids>
    <w:rsidRoot w:val="007C098D"/>
    <w:rsid w:val="00002F1A"/>
    <w:rsid w:val="00003BD3"/>
    <w:rsid w:val="00004510"/>
    <w:rsid w:val="00007E10"/>
    <w:rsid w:val="00010D27"/>
    <w:rsid w:val="00011732"/>
    <w:rsid w:val="000123FB"/>
    <w:rsid w:val="00016F3D"/>
    <w:rsid w:val="000229AA"/>
    <w:rsid w:val="00027CB1"/>
    <w:rsid w:val="000331F3"/>
    <w:rsid w:val="00033C9A"/>
    <w:rsid w:val="000341C6"/>
    <w:rsid w:val="0003734D"/>
    <w:rsid w:val="0004087B"/>
    <w:rsid w:val="0004488B"/>
    <w:rsid w:val="00046A17"/>
    <w:rsid w:val="00047059"/>
    <w:rsid w:val="00056EAC"/>
    <w:rsid w:val="000621AC"/>
    <w:rsid w:val="00067014"/>
    <w:rsid w:val="00070216"/>
    <w:rsid w:val="00071328"/>
    <w:rsid w:val="00071692"/>
    <w:rsid w:val="0007385C"/>
    <w:rsid w:val="00073EB1"/>
    <w:rsid w:val="00076F6B"/>
    <w:rsid w:val="00077780"/>
    <w:rsid w:val="00082E64"/>
    <w:rsid w:val="000863C0"/>
    <w:rsid w:val="000900C4"/>
    <w:rsid w:val="00091F0A"/>
    <w:rsid w:val="00092BAC"/>
    <w:rsid w:val="00094BF0"/>
    <w:rsid w:val="00095F8C"/>
    <w:rsid w:val="00096FEB"/>
    <w:rsid w:val="000A4A9E"/>
    <w:rsid w:val="000A5307"/>
    <w:rsid w:val="000A5FE1"/>
    <w:rsid w:val="000B06D8"/>
    <w:rsid w:val="000B15C0"/>
    <w:rsid w:val="000B1E7E"/>
    <w:rsid w:val="000B62E0"/>
    <w:rsid w:val="000C7AA9"/>
    <w:rsid w:val="000D03F5"/>
    <w:rsid w:val="000D2CC1"/>
    <w:rsid w:val="000D2FC4"/>
    <w:rsid w:val="000D7E7F"/>
    <w:rsid w:val="000D7FD1"/>
    <w:rsid w:val="000E5DAC"/>
    <w:rsid w:val="000E641E"/>
    <w:rsid w:val="000E797F"/>
    <w:rsid w:val="000F1651"/>
    <w:rsid w:val="000F25A9"/>
    <w:rsid w:val="000F268B"/>
    <w:rsid w:val="000F2BC0"/>
    <w:rsid w:val="000F3BBA"/>
    <w:rsid w:val="000F449D"/>
    <w:rsid w:val="000F554E"/>
    <w:rsid w:val="000F59F9"/>
    <w:rsid w:val="00102AE1"/>
    <w:rsid w:val="00104875"/>
    <w:rsid w:val="00104F3C"/>
    <w:rsid w:val="00106333"/>
    <w:rsid w:val="00113744"/>
    <w:rsid w:val="00115E15"/>
    <w:rsid w:val="001166E4"/>
    <w:rsid w:val="001174FE"/>
    <w:rsid w:val="00123118"/>
    <w:rsid w:val="001243A7"/>
    <w:rsid w:val="00130D29"/>
    <w:rsid w:val="00134DFC"/>
    <w:rsid w:val="00135253"/>
    <w:rsid w:val="00141F9B"/>
    <w:rsid w:val="00142E1E"/>
    <w:rsid w:val="0014565B"/>
    <w:rsid w:val="00146AEF"/>
    <w:rsid w:val="00153031"/>
    <w:rsid w:val="00162048"/>
    <w:rsid w:val="00165CA8"/>
    <w:rsid w:val="00170CCA"/>
    <w:rsid w:val="0017626F"/>
    <w:rsid w:val="001853EA"/>
    <w:rsid w:val="001871B0"/>
    <w:rsid w:val="001909EC"/>
    <w:rsid w:val="001929CC"/>
    <w:rsid w:val="001A0423"/>
    <w:rsid w:val="001A21B5"/>
    <w:rsid w:val="001A391F"/>
    <w:rsid w:val="001A425E"/>
    <w:rsid w:val="001A5A77"/>
    <w:rsid w:val="001A6A29"/>
    <w:rsid w:val="001A6DF9"/>
    <w:rsid w:val="001B198C"/>
    <w:rsid w:val="001B5994"/>
    <w:rsid w:val="001B65FC"/>
    <w:rsid w:val="001B6C3E"/>
    <w:rsid w:val="001B7612"/>
    <w:rsid w:val="001C0EAA"/>
    <w:rsid w:val="001C542C"/>
    <w:rsid w:val="001C633A"/>
    <w:rsid w:val="001C6892"/>
    <w:rsid w:val="001D228C"/>
    <w:rsid w:val="001D7304"/>
    <w:rsid w:val="001D7D3B"/>
    <w:rsid w:val="001E01F5"/>
    <w:rsid w:val="001E45C8"/>
    <w:rsid w:val="001E70C3"/>
    <w:rsid w:val="001F46F0"/>
    <w:rsid w:val="001F538A"/>
    <w:rsid w:val="00200BB0"/>
    <w:rsid w:val="00202872"/>
    <w:rsid w:val="00204DB3"/>
    <w:rsid w:val="00211F26"/>
    <w:rsid w:val="002218F6"/>
    <w:rsid w:val="00227D5F"/>
    <w:rsid w:val="0023007A"/>
    <w:rsid w:val="00230B23"/>
    <w:rsid w:val="002336F4"/>
    <w:rsid w:val="002344C7"/>
    <w:rsid w:val="00234968"/>
    <w:rsid w:val="00236A66"/>
    <w:rsid w:val="00240818"/>
    <w:rsid w:val="00240EBE"/>
    <w:rsid w:val="00246D44"/>
    <w:rsid w:val="00247405"/>
    <w:rsid w:val="002530F1"/>
    <w:rsid w:val="002532C9"/>
    <w:rsid w:val="0025789D"/>
    <w:rsid w:val="002614BA"/>
    <w:rsid w:val="002644B4"/>
    <w:rsid w:val="00264A47"/>
    <w:rsid w:val="00265449"/>
    <w:rsid w:val="00267BC1"/>
    <w:rsid w:val="00274F39"/>
    <w:rsid w:val="002753D4"/>
    <w:rsid w:val="00284704"/>
    <w:rsid w:val="002909AE"/>
    <w:rsid w:val="002917B9"/>
    <w:rsid w:val="002A12A8"/>
    <w:rsid w:val="002A262D"/>
    <w:rsid w:val="002B1ED1"/>
    <w:rsid w:val="002B3394"/>
    <w:rsid w:val="002B5513"/>
    <w:rsid w:val="002B5AC2"/>
    <w:rsid w:val="002B7756"/>
    <w:rsid w:val="002C04B6"/>
    <w:rsid w:val="002C0629"/>
    <w:rsid w:val="002C0814"/>
    <w:rsid w:val="002C13B8"/>
    <w:rsid w:val="002C559E"/>
    <w:rsid w:val="002C5BC0"/>
    <w:rsid w:val="002C7590"/>
    <w:rsid w:val="002D5377"/>
    <w:rsid w:val="002D7A98"/>
    <w:rsid w:val="002E5B08"/>
    <w:rsid w:val="002E5D75"/>
    <w:rsid w:val="002E658A"/>
    <w:rsid w:val="002E68EE"/>
    <w:rsid w:val="002F600C"/>
    <w:rsid w:val="002F76C6"/>
    <w:rsid w:val="002F7E2D"/>
    <w:rsid w:val="00305D57"/>
    <w:rsid w:val="00306CD1"/>
    <w:rsid w:val="003133B0"/>
    <w:rsid w:val="00325EFD"/>
    <w:rsid w:val="00326F22"/>
    <w:rsid w:val="00331AB7"/>
    <w:rsid w:val="003334ED"/>
    <w:rsid w:val="0033492F"/>
    <w:rsid w:val="00335332"/>
    <w:rsid w:val="00336340"/>
    <w:rsid w:val="00337EB6"/>
    <w:rsid w:val="00340976"/>
    <w:rsid w:val="003410D9"/>
    <w:rsid w:val="0034299A"/>
    <w:rsid w:val="00342B0B"/>
    <w:rsid w:val="00343CC4"/>
    <w:rsid w:val="003520D4"/>
    <w:rsid w:val="0035716B"/>
    <w:rsid w:val="00362ED6"/>
    <w:rsid w:val="003719BF"/>
    <w:rsid w:val="0037764D"/>
    <w:rsid w:val="003829E7"/>
    <w:rsid w:val="00387D18"/>
    <w:rsid w:val="00387F8A"/>
    <w:rsid w:val="003918FB"/>
    <w:rsid w:val="003942A5"/>
    <w:rsid w:val="00394532"/>
    <w:rsid w:val="00396E9B"/>
    <w:rsid w:val="003A33C6"/>
    <w:rsid w:val="003A5796"/>
    <w:rsid w:val="003A638C"/>
    <w:rsid w:val="003B0702"/>
    <w:rsid w:val="003B3425"/>
    <w:rsid w:val="003B393C"/>
    <w:rsid w:val="003B5698"/>
    <w:rsid w:val="003B7F63"/>
    <w:rsid w:val="003C05F4"/>
    <w:rsid w:val="003C262A"/>
    <w:rsid w:val="003C30CF"/>
    <w:rsid w:val="003C3F37"/>
    <w:rsid w:val="003C59E7"/>
    <w:rsid w:val="003C7188"/>
    <w:rsid w:val="003D1112"/>
    <w:rsid w:val="003D2CAC"/>
    <w:rsid w:val="003E08FE"/>
    <w:rsid w:val="003E4189"/>
    <w:rsid w:val="003E7A05"/>
    <w:rsid w:val="003E7B1E"/>
    <w:rsid w:val="003F11E6"/>
    <w:rsid w:val="003F2BF8"/>
    <w:rsid w:val="003F56CA"/>
    <w:rsid w:val="00400926"/>
    <w:rsid w:val="0040192A"/>
    <w:rsid w:val="00402117"/>
    <w:rsid w:val="00403AFF"/>
    <w:rsid w:val="00410CA3"/>
    <w:rsid w:val="00423ABA"/>
    <w:rsid w:val="004241F4"/>
    <w:rsid w:val="00425A32"/>
    <w:rsid w:val="00430570"/>
    <w:rsid w:val="00433472"/>
    <w:rsid w:val="00437BCC"/>
    <w:rsid w:val="004422AB"/>
    <w:rsid w:val="0044284D"/>
    <w:rsid w:val="004500C3"/>
    <w:rsid w:val="00452FD3"/>
    <w:rsid w:val="00455DE4"/>
    <w:rsid w:val="00455F1A"/>
    <w:rsid w:val="00456637"/>
    <w:rsid w:val="00457C75"/>
    <w:rsid w:val="00457DE9"/>
    <w:rsid w:val="00461133"/>
    <w:rsid w:val="00461E34"/>
    <w:rsid w:val="00462C52"/>
    <w:rsid w:val="00462F22"/>
    <w:rsid w:val="00463871"/>
    <w:rsid w:val="00464203"/>
    <w:rsid w:val="004659CE"/>
    <w:rsid w:val="00467CD0"/>
    <w:rsid w:val="00467D87"/>
    <w:rsid w:val="00482189"/>
    <w:rsid w:val="00483983"/>
    <w:rsid w:val="00485B14"/>
    <w:rsid w:val="00486FFD"/>
    <w:rsid w:val="00490EC7"/>
    <w:rsid w:val="004911DB"/>
    <w:rsid w:val="004948B2"/>
    <w:rsid w:val="004A1901"/>
    <w:rsid w:val="004A2925"/>
    <w:rsid w:val="004A478E"/>
    <w:rsid w:val="004A7EBD"/>
    <w:rsid w:val="004B1DF0"/>
    <w:rsid w:val="004B2235"/>
    <w:rsid w:val="004B3C1D"/>
    <w:rsid w:val="004B4704"/>
    <w:rsid w:val="004B55DA"/>
    <w:rsid w:val="004B786B"/>
    <w:rsid w:val="004C1E4F"/>
    <w:rsid w:val="004D03ED"/>
    <w:rsid w:val="004D1AAD"/>
    <w:rsid w:val="004D2BF9"/>
    <w:rsid w:val="004D3534"/>
    <w:rsid w:val="004D650D"/>
    <w:rsid w:val="004D74FC"/>
    <w:rsid w:val="004E08D1"/>
    <w:rsid w:val="004E0CED"/>
    <w:rsid w:val="004E0DAB"/>
    <w:rsid w:val="004E45BF"/>
    <w:rsid w:val="004E5F3B"/>
    <w:rsid w:val="004F36FF"/>
    <w:rsid w:val="004F5793"/>
    <w:rsid w:val="004F695A"/>
    <w:rsid w:val="005029CC"/>
    <w:rsid w:val="00507DBA"/>
    <w:rsid w:val="005146D4"/>
    <w:rsid w:val="00520859"/>
    <w:rsid w:val="005223DE"/>
    <w:rsid w:val="00524868"/>
    <w:rsid w:val="00532F4D"/>
    <w:rsid w:val="0053430F"/>
    <w:rsid w:val="00537C95"/>
    <w:rsid w:val="0054133A"/>
    <w:rsid w:val="00542121"/>
    <w:rsid w:val="00543E8A"/>
    <w:rsid w:val="00544B83"/>
    <w:rsid w:val="00545DF1"/>
    <w:rsid w:val="00546AEA"/>
    <w:rsid w:val="00550A3B"/>
    <w:rsid w:val="0055199B"/>
    <w:rsid w:val="00555E1C"/>
    <w:rsid w:val="0055658F"/>
    <w:rsid w:val="00560515"/>
    <w:rsid w:val="00576C0A"/>
    <w:rsid w:val="005807F8"/>
    <w:rsid w:val="00587861"/>
    <w:rsid w:val="00590EC5"/>
    <w:rsid w:val="005A01CC"/>
    <w:rsid w:val="005A0380"/>
    <w:rsid w:val="005A0A8C"/>
    <w:rsid w:val="005A1090"/>
    <w:rsid w:val="005A310C"/>
    <w:rsid w:val="005A7EBD"/>
    <w:rsid w:val="005A7EDE"/>
    <w:rsid w:val="005B1660"/>
    <w:rsid w:val="005B76BF"/>
    <w:rsid w:val="005C3D09"/>
    <w:rsid w:val="005C5A80"/>
    <w:rsid w:val="005C6AF4"/>
    <w:rsid w:val="005D24E0"/>
    <w:rsid w:val="005D2B4F"/>
    <w:rsid w:val="005D36E4"/>
    <w:rsid w:val="005D39B2"/>
    <w:rsid w:val="005E0424"/>
    <w:rsid w:val="005E6587"/>
    <w:rsid w:val="005F2319"/>
    <w:rsid w:val="005F3270"/>
    <w:rsid w:val="005F3382"/>
    <w:rsid w:val="005F4D14"/>
    <w:rsid w:val="005F615F"/>
    <w:rsid w:val="005F6DC2"/>
    <w:rsid w:val="00603289"/>
    <w:rsid w:val="00603EE5"/>
    <w:rsid w:val="006043D4"/>
    <w:rsid w:val="00605AB4"/>
    <w:rsid w:val="006105AB"/>
    <w:rsid w:val="006111AC"/>
    <w:rsid w:val="00612780"/>
    <w:rsid w:val="00614C0D"/>
    <w:rsid w:val="0061585A"/>
    <w:rsid w:val="00616D31"/>
    <w:rsid w:val="00617A73"/>
    <w:rsid w:val="006213F4"/>
    <w:rsid w:val="00622311"/>
    <w:rsid w:val="006239FD"/>
    <w:rsid w:val="00630E80"/>
    <w:rsid w:val="00642032"/>
    <w:rsid w:val="00645A62"/>
    <w:rsid w:val="006471C0"/>
    <w:rsid w:val="00647CD3"/>
    <w:rsid w:val="00654B25"/>
    <w:rsid w:val="006560ED"/>
    <w:rsid w:val="00671ABC"/>
    <w:rsid w:val="00674253"/>
    <w:rsid w:val="00683577"/>
    <w:rsid w:val="00684A46"/>
    <w:rsid w:val="00685C15"/>
    <w:rsid w:val="006913D4"/>
    <w:rsid w:val="00692D46"/>
    <w:rsid w:val="00696BFE"/>
    <w:rsid w:val="006973BC"/>
    <w:rsid w:val="006A0185"/>
    <w:rsid w:val="006A37A8"/>
    <w:rsid w:val="006A64FF"/>
    <w:rsid w:val="006A75E6"/>
    <w:rsid w:val="006A7C74"/>
    <w:rsid w:val="006B0D84"/>
    <w:rsid w:val="006B56EA"/>
    <w:rsid w:val="006B6F5C"/>
    <w:rsid w:val="006B7C33"/>
    <w:rsid w:val="006C0C4A"/>
    <w:rsid w:val="006C1890"/>
    <w:rsid w:val="006C1982"/>
    <w:rsid w:val="006D10D8"/>
    <w:rsid w:val="006D2180"/>
    <w:rsid w:val="006D3174"/>
    <w:rsid w:val="006D4A7F"/>
    <w:rsid w:val="006D70C9"/>
    <w:rsid w:val="006E17E1"/>
    <w:rsid w:val="006E18E0"/>
    <w:rsid w:val="006F0476"/>
    <w:rsid w:val="006F2A05"/>
    <w:rsid w:val="007003EF"/>
    <w:rsid w:val="00705DF9"/>
    <w:rsid w:val="0071752C"/>
    <w:rsid w:val="00722400"/>
    <w:rsid w:val="00725C94"/>
    <w:rsid w:val="00731779"/>
    <w:rsid w:val="007338E4"/>
    <w:rsid w:val="00736E96"/>
    <w:rsid w:val="00740A0A"/>
    <w:rsid w:val="0074597D"/>
    <w:rsid w:val="00750148"/>
    <w:rsid w:val="00757067"/>
    <w:rsid w:val="00760E67"/>
    <w:rsid w:val="00767BFE"/>
    <w:rsid w:val="007704C3"/>
    <w:rsid w:val="0077067A"/>
    <w:rsid w:val="007772CB"/>
    <w:rsid w:val="0078093B"/>
    <w:rsid w:val="00781689"/>
    <w:rsid w:val="00781EE6"/>
    <w:rsid w:val="00793D63"/>
    <w:rsid w:val="00794879"/>
    <w:rsid w:val="007949D1"/>
    <w:rsid w:val="00794F02"/>
    <w:rsid w:val="00796276"/>
    <w:rsid w:val="00797A1D"/>
    <w:rsid w:val="00797F97"/>
    <w:rsid w:val="007A5ED5"/>
    <w:rsid w:val="007A67AF"/>
    <w:rsid w:val="007B1634"/>
    <w:rsid w:val="007B1AA7"/>
    <w:rsid w:val="007B311E"/>
    <w:rsid w:val="007B484F"/>
    <w:rsid w:val="007B4DF7"/>
    <w:rsid w:val="007B4FC1"/>
    <w:rsid w:val="007B70C3"/>
    <w:rsid w:val="007B7E5A"/>
    <w:rsid w:val="007C098D"/>
    <w:rsid w:val="007C30E4"/>
    <w:rsid w:val="007C3156"/>
    <w:rsid w:val="007C422B"/>
    <w:rsid w:val="007C5D15"/>
    <w:rsid w:val="007C6450"/>
    <w:rsid w:val="007C74CD"/>
    <w:rsid w:val="007D025C"/>
    <w:rsid w:val="007E03AF"/>
    <w:rsid w:val="007E0984"/>
    <w:rsid w:val="007E0A84"/>
    <w:rsid w:val="007E30D4"/>
    <w:rsid w:val="007F2EFB"/>
    <w:rsid w:val="007F7FC9"/>
    <w:rsid w:val="00800886"/>
    <w:rsid w:val="00806E87"/>
    <w:rsid w:val="00810E63"/>
    <w:rsid w:val="00811A86"/>
    <w:rsid w:val="00811ACB"/>
    <w:rsid w:val="00815B99"/>
    <w:rsid w:val="008213F2"/>
    <w:rsid w:val="00824442"/>
    <w:rsid w:val="008276DF"/>
    <w:rsid w:val="00832FD6"/>
    <w:rsid w:val="00847915"/>
    <w:rsid w:val="008515D3"/>
    <w:rsid w:val="008516C0"/>
    <w:rsid w:val="00852178"/>
    <w:rsid w:val="008552EF"/>
    <w:rsid w:val="008553EE"/>
    <w:rsid w:val="00855DF9"/>
    <w:rsid w:val="00863FCB"/>
    <w:rsid w:val="0086481F"/>
    <w:rsid w:val="008668F9"/>
    <w:rsid w:val="008674AD"/>
    <w:rsid w:val="008807CD"/>
    <w:rsid w:val="00881A18"/>
    <w:rsid w:val="00881AD9"/>
    <w:rsid w:val="00881B7A"/>
    <w:rsid w:val="00883FFB"/>
    <w:rsid w:val="00884BE4"/>
    <w:rsid w:val="00887AD9"/>
    <w:rsid w:val="00891948"/>
    <w:rsid w:val="008951A2"/>
    <w:rsid w:val="008A16B6"/>
    <w:rsid w:val="008A28D2"/>
    <w:rsid w:val="008A710A"/>
    <w:rsid w:val="008B1590"/>
    <w:rsid w:val="008C6ABD"/>
    <w:rsid w:val="008D0797"/>
    <w:rsid w:val="008D212F"/>
    <w:rsid w:val="008D2A43"/>
    <w:rsid w:val="008D4249"/>
    <w:rsid w:val="008D6420"/>
    <w:rsid w:val="008E0FC9"/>
    <w:rsid w:val="008E382D"/>
    <w:rsid w:val="008E7A66"/>
    <w:rsid w:val="008F4568"/>
    <w:rsid w:val="008F4A24"/>
    <w:rsid w:val="00901BB3"/>
    <w:rsid w:val="00902698"/>
    <w:rsid w:val="00905596"/>
    <w:rsid w:val="00914751"/>
    <w:rsid w:val="009147FC"/>
    <w:rsid w:val="009204B7"/>
    <w:rsid w:val="009244A5"/>
    <w:rsid w:val="009254CF"/>
    <w:rsid w:val="00927E0E"/>
    <w:rsid w:val="0093134D"/>
    <w:rsid w:val="009325FD"/>
    <w:rsid w:val="00932E7C"/>
    <w:rsid w:val="009359D6"/>
    <w:rsid w:val="0093685A"/>
    <w:rsid w:val="00946E9D"/>
    <w:rsid w:val="0095173C"/>
    <w:rsid w:val="00952865"/>
    <w:rsid w:val="009535D5"/>
    <w:rsid w:val="0095732D"/>
    <w:rsid w:val="00965704"/>
    <w:rsid w:val="009657C2"/>
    <w:rsid w:val="009672AD"/>
    <w:rsid w:val="0097440B"/>
    <w:rsid w:val="009746C9"/>
    <w:rsid w:val="00976BFB"/>
    <w:rsid w:val="0098180D"/>
    <w:rsid w:val="00982C91"/>
    <w:rsid w:val="00993DFA"/>
    <w:rsid w:val="00994A4C"/>
    <w:rsid w:val="009A7055"/>
    <w:rsid w:val="009C3E09"/>
    <w:rsid w:val="009D0F95"/>
    <w:rsid w:val="009D2C62"/>
    <w:rsid w:val="009D4FE8"/>
    <w:rsid w:val="009D5DEE"/>
    <w:rsid w:val="009D77D9"/>
    <w:rsid w:val="009E2487"/>
    <w:rsid w:val="009E6803"/>
    <w:rsid w:val="009E7D91"/>
    <w:rsid w:val="009E7F4E"/>
    <w:rsid w:val="009F1DF2"/>
    <w:rsid w:val="009F4838"/>
    <w:rsid w:val="00A00992"/>
    <w:rsid w:val="00A00D0A"/>
    <w:rsid w:val="00A01E69"/>
    <w:rsid w:val="00A0220C"/>
    <w:rsid w:val="00A04C1E"/>
    <w:rsid w:val="00A04FD6"/>
    <w:rsid w:val="00A06DDA"/>
    <w:rsid w:val="00A13BB6"/>
    <w:rsid w:val="00A17B13"/>
    <w:rsid w:val="00A227FF"/>
    <w:rsid w:val="00A25A11"/>
    <w:rsid w:val="00A3721C"/>
    <w:rsid w:val="00A37468"/>
    <w:rsid w:val="00A436E3"/>
    <w:rsid w:val="00A47DDF"/>
    <w:rsid w:val="00A537CD"/>
    <w:rsid w:val="00A5467B"/>
    <w:rsid w:val="00A63BCE"/>
    <w:rsid w:val="00A64F0E"/>
    <w:rsid w:val="00A6666B"/>
    <w:rsid w:val="00A67FFB"/>
    <w:rsid w:val="00A75844"/>
    <w:rsid w:val="00A75E7A"/>
    <w:rsid w:val="00A818FB"/>
    <w:rsid w:val="00A82688"/>
    <w:rsid w:val="00A82EFA"/>
    <w:rsid w:val="00A9146F"/>
    <w:rsid w:val="00A9555C"/>
    <w:rsid w:val="00A959F1"/>
    <w:rsid w:val="00AA1F04"/>
    <w:rsid w:val="00AA2B9F"/>
    <w:rsid w:val="00AA40E3"/>
    <w:rsid w:val="00AB533B"/>
    <w:rsid w:val="00AD3E19"/>
    <w:rsid w:val="00AD4F78"/>
    <w:rsid w:val="00AE0149"/>
    <w:rsid w:val="00AE2798"/>
    <w:rsid w:val="00AE5055"/>
    <w:rsid w:val="00AE6E12"/>
    <w:rsid w:val="00AE6EAF"/>
    <w:rsid w:val="00AF66C9"/>
    <w:rsid w:val="00AF6EC5"/>
    <w:rsid w:val="00B01669"/>
    <w:rsid w:val="00B1404B"/>
    <w:rsid w:val="00B1466B"/>
    <w:rsid w:val="00B24BBA"/>
    <w:rsid w:val="00B258D4"/>
    <w:rsid w:val="00B32B34"/>
    <w:rsid w:val="00B33E41"/>
    <w:rsid w:val="00B41C38"/>
    <w:rsid w:val="00B43325"/>
    <w:rsid w:val="00B46110"/>
    <w:rsid w:val="00B536F9"/>
    <w:rsid w:val="00B541DD"/>
    <w:rsid w:val="00B56F41"/>
    <w:rsid w:val="00B71091"/>
    <w:rsid w:val="00B75010"/>
    <w:rsid w:val="00B77F60"/>
    <w:rsid w:val="00B8474F"/>
    <w:rsid w:val="00B8662A"/>
    <w:rsid w:val="00B87043"/>
    <w:rsid w:val="00B90850"/>
    <w:rsid w:val="00B92F67"/>
    <w:rsid w:val="00B96A18"/>
    <w:rsid w:val="00BA2B4C"/>
    <w:rsid w:val="00BA47C1"/>
    <w:rsid w:val="00BA5C91"/>
    <w:rsid w:val="00BB242D"/>
    <w:rsid w:val="00BB29B7"/>
    <w:rsid w:val="00BB77B1"/>
    <w:rsid w:val="00BB7F16"/>
    <w:rsid w:val="00BC37E2"/>
    <w:rsid w:val="00BC54DE"/>
    <w:rsid w:val="00BD1326"/>
    <w:rsid w:val="00BE3C5D"/>
    <w:rsid w:val="00BE757B"/>
    <w:rsid w:val="00BF08AA"/>
    <w:rsid w:val="00BF1B6C"/>
    <w:rsid w:val="00BF2794"/>
    <w:rsid w:val="00BF4696"/>
    <w:rsid w:val="00BF49E5"/>
    <w:rsid w:val="00BF5DE3"/>
    <w:rsid w:val="00C05C53"/>
    <w:rsid w:val="00C11687"/>
    <w:rsid w:val="00C140FE"/>
    <w:rsid w:val="00C23E62"/>
    <w:rsid w:val="00C34CE3"/>
    <w:rsid w:val="00C35F7E"/>
    <w:rsid w:val="00C36EE3"/>
    <w:rsid w:val="00C404C2"/>
    <w:rsid w:val="00C4611A"/>
    <w:rsid w:val="00C5238B"/>
    <w:rsid w:val="00C52835"/>
    <w:rsid w:val="00C7006E"/>
    <w:rsid w:val="00C77DFA"/>
    <w:rsid w:val="00C84219"/>
    <w:rsid w:val="00C8487E"/>
    <w:rsid w:val="00C8751D"/>
    <w:rsid w:val="00C91B31"/>
    <w:rsid w:val="00C92172"/>
    <w:rsid w:val="00C92E23"/>
    <w:rsid w:val="00CA043B"/>
    <w:rsid w:val="00CA0E9C"/>
    <w:rsid w:val="00CA17E1"/>
    <w:rsid w:val="00CA4CD1"/>
    <w:rsid w:val="00CA6522"/>
    <w:rsid w:val="00CA65BE"/>
    <w:rsid w:val="00CB4F53"/>
    <w:rsid w:val="00CC1453"/>
    <w:rsid w:val="00CE1494"/>
    <w:rsid w:val="00CF169B"/>
    <w:rsid w:val="00D02558"/>
    <w:rsid w:val="00D02A5B"/>
    <w:rsid w:val="00D03D4B"/>
    <w:rsid w:val="00D04472"/>
    <w:rsid w:val="00D066DB"/>
    <w:rsid w:val="00D11DAB"/>
    <w:rsid w:val="00D12E12"/>
    <w:rsid w:val="00D17361"/>
    <w:rsid w:val="00D17965"/>
    <w:rsid w:val="00D206B9"/>
    <w:rsid w:val="00D2096B"/>
    <w:rsid w:val="00D21663"/>
    <w:rsid w:val="00D25D4D"/>
    <w:rsid w:val="00D27349"/>
    <w:rsid w:val="00D31316"/>
    <w:rsid w:val="00D3421B"/>
    <w:rsid w:val="00D35C95"/>
    <w:rsid w:val="00D35F00"/>
    <w:rsid w:val="00D403B2"/>
    <w:rsid w:val="00D527AF"/>
    <w:rsid w:val="00D54EA2"/>
    <w:rsid w:val="00D55D92"/>
    <w:rsid w:val="00D678EB"/>
    <w:rsid w:val="00D67C8A"/>
    <w:rsid w:val="00D7140B"/>
    <w:rsid w:val="00D714F6"/>
    <w:rsid w:val="00D72CEF"/>
    <w:rsid w:val="00D73942"/>
    <w:rsid w:val="00D73AFB"/>
    <w:rsid w:val="00D742D3"/>
    <w:rsid w:val="00D77F6E"/>
    <w:rsid w:val="00D83B53"/>
    <w:rsid w:val="00D86DB4"/>
    <w:rsid w:val="00D903BA"/>
    <w:rsid w:val="00D927E5"/>
    <w:rsid w:val="00D92893"/>
    <w:rsid w:val="00D94573"/>
    <w:rsid w:val="00DA042A"/>
    <w:rsid w:val="00DA1817"/>
    <w:rsid w:val="00DA66DF"/>
    <w:rsid w:val="00DA70D2"/>
    <w:rsid w:val="00DB11E5"/>
    <w:rsid w:val="00DB5AAF"/>
    <w:rsid w:val="00DB5D3F"/>
    <w:rsid w:val="00DB6DA1"/>
    <w:rsid w:val="00DB70B3"/>
    <w:rsid w:val="00DB7D51"/>
    <w:rsid w:val="00DC183F"/>
    <w:rsid w:val="00DC1959"/>
    <w:rsid w:val="00DC2A1D"/>
    <w:rsid w:val="00DD2B79"/>
    <w:rsid w:val="00DD2FD6"/>
    <w:rsid w:val="00DD5C9F"/>
    <w:rsid w:val="00DE63C0"/>
    <w:rsid w:val="00DE68AE"/>
    <w:rsid w:val="00DE71DB"/>
    <w:rsid w:val="00DF404B"/>
    <w:rsid w:val="00DF51E2"/>
    <w:rsid w:val="00DF5596"/>
    <w:rsid w:val="00DF61AE"/>
    <w:rsid w:val="00E03CA6"/>
    <w:rsid w:val="00E102B8"/>
    <w:rsid w:val="00E1091F"/>
    <w:rsid w:val="00E138BF"/>
    <w:rsid w:val="00E162AF"/>
    <w:rsid w:val="00E17A19"/>
    <w:rsid w:val="00E23426"/>
    <w:rsid w:val="00E25D01"/>
    <w:rsid w:val="00E26FE6"/>
    <w:rsid w:val="00E3325E"/>
    <w:rsid w:val="00E36908"/>
    <w:rsid w:val="00E4692C"/>
    <w:rsid w:val="00E52BFC"/>
    <w:rsid w:val="00E5339C"/>
    <w:rsid w:val="00E54B91"/>
    <w:rsid w:val="00E55BFF"/>
    <w:rsid w:val="00E60633"/>
    <w:rsid w:val="00E71E6F"/>
    <w:rsid w:val="00E87179"/>
    <w:rsid w:val="00E9096D"/>
    <w:rsid w:val="00E93A97"/>
    <w:rsid w:val="00E97211"/>
    <w:rsid w:val="00E97B7B"/>
    <w:rsid w:val="00EA0370"/>
    <w:rsid w:val="00EA1BC6"/>
    <w:rsid w:val="00EA1EA8"/>
    <w:rsid w:val="00EA256D"/>
    <w:rsid w:val="00ED1354"/>
    <w:rsid w:val="00ED1B9E"/>
    <w:rsid w:val="00ED319B"/>
    <w:rsid w:val="00EE48DA"/>
    <w:rsid w:val="00EE4A77"/>
    <w:rsid w:val="00EE7E24"/>
    <w:rsid w:val="00EF10B4"/>
    <w:rsid w:val="00EF6365"/>
    <w:rsid w:val="00F00058"/>
    <w:rsid w:val="00F0222D"/>
    <w:rsid w:val="00F03AA8"/>
    <w:rsid w:val="00F0446E"/>
    <w:rsid w:val="00F04821"/>
    <w:rsid w:val="00F05751"/>
    <w:rsid w:val="00F131EC"/>
    <w:rsid w:val="00F17510"/>
    <w:rsid w:val="00F212DD"/>
    <w:rsid w:val="00F22365"/>
    <w:rsid w:val="00F34F31"/>
    <w:rsid w:val="00F35BBE"/>
    <w:rsid w:val="00F37359"/>
    <w:rsid w:val="00F407A6"/>
    <w:rsid w:val="00F4144E"/>
    <w:rsid w:val="00F43FC9"/>
    <w:rsid w:val="00F46547"/>
    <w:rsid w:val="00F4687E"/>
    <w:rsid w:val="00F5625B"/>
    <w:rsid w:val="00F615A2"/>
    <w:rsid w:val="00F65AA8"/>
    <w:rsid w:val="00F66DDF"/>
    <w:rsid w:val="00F67EDA"/>
    <w:rsid w:val="00F72067"/>
    <w:rsid w:val="00F740A8"/>
    <w:rsid w:val="00F77886"/>
    <w:rsid w:val="00F80513"/>
    <w:rsid w:val="00F809EB"/>
    <w:rsid w:val="00F80E86"/>
    <w:rsid w:val="00F84B0C"/>
    <w:rsid w:val="00F8539A"/>
    <w:rsid w:val="00F917C1"/>
    <w:rsid w:val="00FA1ECB"/>
    <w:rsid w:val="00FA23D6"/>
    <w:rsid w:val="00FA2BE2"/>
    <w:rsid w:val="00FA552C"/>
    <w:rsid w:val="00FA6458"/>
    <w:rsid w:val="00FB08BA"/>
    <w:rsid w:val="00FB2313"/>
    <w:rsid w:val="00FB4363"/>
    <w:rsid w:val="00FB764C"/>
    <w:rsid w:val="00FC056F"/>
    <w:rsid w:val="00FC2744"/>
    <w:rsid w:val="00FC4BF7"/>
    <w:rsid w:val="00FC7E15"/>
    <w:rsid w:val="00FD284F"/>
    <w:rsid w:val="00FD2EFA"/>
    <w:rsid w:val="00FD34A0"/>
    <w:rsid w:val="00FD550A"/>
    <w:rsid w:val="00FE3DC0"/>
    <w:rsid w:val="00FF30FE"/>
    <w:rsid w:val="00FF341C"/>
    <w:rsid w:val="00FF3F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76362F"/>
  <w15:docId w15:val="{067B5559-A1CB-49A2-9883-2BFCB0C10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519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67BD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26CB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9748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basedOn w:val="DefaultParagraphFont"/>
    <w:link w:val="Heading1"/>
    <w:uiPriority w:val="9"/>
    <w:rsid w:val="00F5193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C152A4"/>
    <w:pPr>
      <w:ind w:left="720"/>
      <w:contextualSpacing/>
    </w:pPr>
  </w:style>
  <w:style w:type="character" w:customStyle="1" w:styleId="Heading2Char">
    <w:name w:val="Heading 2 Char"/>
    <w:basedOn w:val="DefaultParagraphFont"/>
    <w:link w:val="Heading2"/>
    <w:uiPriority w:val="9"/>
    <w:rsid w:val="00567BD2"/>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567BD2"/>
    <w:rPr>
      <w:sz w:val="16"/>
      <w:szCs w:val="16"/>
    </w:rPr>
  </w:style>
  <w:style w:type="paragraph" w:styleId="CommentText">
    <w:name w:val="annotation text"/>
    <w:basedOn w:val="Normal"/>
    <w:link w:val="CommentTextChar"/>
    <w:uiPriority w:val="99"/>
    <w:unhideWhenUsed/>
    <w:rsid w:val="00567BD2"/>
    <w:pPr>
      <w:spacing w:line="240" w:lineRule="auto"/>
    </w:pPr>
    <w:rPr>
      <w:sz w:val="20"/>
      <w:szCs w:val="20"/>
    </w:rPr>
  </w:style>
  <w:style w:type="character" w:customStyle="1" w:styleId="CommentTextChar">
    <w:name w:val="Comment Text Char"/>
    <w:basedOn w:val="DefaultParagraphFont"/>
    <w:link w:val="CommentText"/>
    <w:uiPriority w:val="99"/>
    <w:rsid w:val="00567BD2"/>
    <w:rPr>
      <w:sz w:val="20"/>
      <w:szCs w:val="20"/>
    </w:rPr>
  </w:style>
  <w:style w:type="paragraph" w:styleId="BalloonText">
    <w:name w:val="Balloon Text"/>
    <w:basedOn w:val="Normal"/>
    <w:link w:val="BalloonTextChar"/>
    <w:uiPriority w:val="99"/>
    <w:semiHidden/>
    <w:unhideWhenUsed/>
    <w:rsid w:val="00567B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7BD2"/>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8226D"/>
    <w:rPr>
      <w:b/>
      <w:bCs/>
    </w:rPr>
  </w:style>
  <w:style w:type="character" w:customStyle="1" w:styleId="CommentSubjectChar">
    <w:name w:val="Comment Subject Char"/>
    <w:basedOn w:val="CommentTextChar"/>
    <w:link w:val="CommentSubject"/>
    <w:uiPriority w:val="99"/>
    <w:semiHidden/>
    <w:rsid w:val="00B8226D"/>
    <w:rPr>
      <w:b/>
      <w:bCs/>
      <w:sz w:val="20"/>
      <w:szCs w:val="20"/>
    </w:rPr>
  </w:style>
  <w:style w:type="table" w:styleId="TableGrid">
    <w:name w:val="Table Grid"/>
    <w:basedOn w:val="TableNormal"/>
    <w:uiPriority w:val="39"/>
    <w:rsid w:val="005F5B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3457A"/>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53457A"/>
    <w:rPr>
      <w:noProof/>
      <w:lang w:val="en-US"/>
    </w:rPr>
  </w:style>
  <w:style w:type="paragraph" w:customStyle="1" w:styleId="EndNoteBibliography">
    <w:name w:val="EndNote Bibliography"/>
    <w:basedOn w:val="Normal"/>
    <w:link w:val="EndNoteBibliographyChar"/>
    <w:rsid w:val="0053457A"/>
    <w:pPr>
      <w:spacing w:line="240" w:lineRule="auto"/>
    </w:pPr>
    <w:rPr>
      <w:noProof/>
      <w:lang w:val="en-US"/>
    </w:rPr>
  </w:style>
  <w:style w:type="character" w:customStyle="1" w:styleId="EndNoteBibliographyChar">
    <w:name w:val="EndNote Bibliography Char"/>
    <w:basedOn w:val="DefaultParagraphFont"/>
    <w:link w:val="EndNoteBibliography"/>
    <w:rsid w:val="0053457A"/>
    <w:rPr>
      <w:noProof/>
      <w:lang w:val="en-US"/>
    </w:rPr>
  </w:style>
  <w:style w:type="character" w:styleId="Hyperlink">
    <w:name w:val="Hyperlink"/>
    <w:basedOn w:val="DefaultParagraphFont"/>
    <w:uiPriority w:val="99"/>
    <w:unhideWhenUsed/>
    <w:rsid w:val="0053457A"/>
    <w:rPr>
      <w:color w:val="0563C1" w:themeColor="hyperlink"/>
      <w:u w:val="single"/>
    </w:rPr>
  </w:style>
  <w:style w:type="character" w:customStyle="1" w:styleId="UnresolvedMention1">
    <w:name w:val="Unresolved Mention1"/>
    <w:basedOn w:val="DefaultParagraphFont"/>
    <w:uiPriority w:val="99"/>
    <w:semiHidden/>
    <w:unhideWhenUsed/>
    <w:rsid w:val="0053457A"/>
    <w:rPr>
      <w:color w:val="605E5C"/>
      <w:shd w:val="clear" w:color="auto" w:fill="E1DFDD"/>
    </w:rPr>
  </w:style>
  <w:style w:type="character" w:customStyle="1" w:styleId="Heading3Char">
    <w:name w:val="Heading 3 Char"/>
    <w:basedOn w:val="DefaultParagraphFont"/>
    <w:link w:val="Heading3"/>
    <w:uiPriority w:val="9"/>
    <w:rsid w:val="00226CB8"/>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5F17B2"/>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0002B4"/>
    <w:rPr>
      <w:color w:val="954F72" w:themeColor="followedHyperlink"/>
      <w:u w:val="single"/>
    </w:rPr>
  </w:style>
  <w:style w:type="character" w:customStyle="1" w:styleId="Heading4Char">
    <w:name w:val="Heading 4 Char"/>
    <w:basedOn w:val="DefaultParagraphFont"/>
    <w:link w:val="Heading4"/>
    <w:uiPriority w:val="9"/>
    <w:rsid w:val="0049748D"/>
    <w:rPr>
      <w:rFonts w:asciiTheme="majorHAnsi" w:eastAsiaTheme="majorEastAsia" w:hAnsiTheme="majorHAnsi" w:cstheme="majorBidi"/>
      <w:i/>
      <w:iCs/>
      <w:color w:val="2F5496" w:themeColor="accent1" w:themeShade="BF"/>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6">
    <w:name w:val="16"/>
    <w:basedOn w:val="TableNormal"/>
    <w:tblPr>
      <w:tblStyleRowBandSize w:val="1"/>
      <w:tblStyleColBandSize w:val="1"/>
      <w:tblCellMar>
        <w:top w:w="100" w:type="dxa"/>
        <w:left w:w="100" w:type="dxa"/>
        <w:bottom w:w="100" w:type="dxa"/>
        <w:right w:w="100" w:type="dxa"/>
      </w:tblCellMar>
    </w:tblPr>
  </w:style>
  <w:style w:type="table" w:customStyle="1" w:styleId="15">
    <w:name w:val="15"/>
    <w:basedOn w:val="TableNormal"/>
    <w:tblPr>
      <w:tblStyleRowBandSize w:val="1"/>
      <w:tblStyleColBandSize w:val="1"/>
      <w:tblCellMar>
        <w:top w:w="100" w:type="dxa"/>
        <w:left w:w="100" w:type="dxa"/>
        <w:bottom w:w="100" w:type="dxa"/>
        <w:right w:w="100"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pPr>
      <w:spacing w:after="0" w:line="240" w:lineRule="auto"/>
    </w:pPr>
    <w:tblPr>
      <w:tblStyleRowBandSize w:val="1"/>
      <w:tblStyleColBandSize w:val="1"/>
    </w:tblPr>
  </w:style>
  <w:style w:type="table" w:customStyle="1" w:styleId="12">
    <w:name w:val="12"/>
    <w:basedOn w:val="TableNormal"/>
    <w:pPr>
      <w:spacing w:after="0" w:line="240" w:lineRule="auto"/>
    </w:pPr>
    <w:tblPr>
      <w:tblStyleRowBandSize w:val="1"/>
      <w:tblStyleColBandSize w:val="1"/>
    </w:tblPr>
  </w:style>
  <w:style w:type="table" w:customStyle="1" w:styleId="11">
    <w:name w:val="11"/>
    <w:basedOn w:val="TableNormal"/>
    <w:tblPr>
      <w:tblStyleRowBandSize w:val="1"/>
      <w:tblStyleColBandSize w:val="1"/>
      <w:tblCellMar>
        <w:left w:w="115" w:type="dxa"/>
        <w:right w:w="115" w:type="dxa"/>
      </w:tblCellMar>
    </w:tblPr>
  </w:style>
  <w:style w:type="table" w:customStyle="1" w:styleId="10">
    <w:name w:val="10"/>
    <w:basedOn w:val="TableNormal"/>
    <w:pPr>
      <w:spacing w:after="0" w:line="240" w:lineRule="auto"/>
    </w:pPr>
    <w:tblPr>
      <w:tblStyleRowBandSize w:val="1"/>
      <w:tblStyleColBandSize w:val="1"/>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pPr>
      <w:spacing w:after="0" w:line="240" w:lineRule="auto"/>
    </w:pPr>
    <w:tblPr>
      <w:tblStyleRowBandSize w:val="1"/>
      <w:tblStyleColBandSize w:val="1"/>
    </w:tblPr>
  </w:style>
  <w:style w:type="table" w:customStyle="1" w:styleId="7">
    <w:name w:val="7"/>
    <w:basedOn w:val="TableNormal"/>
    <w:pPr>
      <w:spacing w:after="0" w:line="240" w:lineRule="auto"/>
    </w:pPr>
    <w:tblPr>
      <w:tblStyleRowBandSize w:val="1"/>
      <w:tblStyleColBandSize w:val="1"/>
    </w:tblPr>
  </w:style>
  <w:style w:type="table" w:customStyle="1" w:styleId="6">
    <w:name w:val="6"/>
    <w:basedOn w:val="TableNormal"/>
    <w:pPr>
      <w:spacing w:after="0" w:line="240" w:lineRule="auto"/>
    </w:pPr>
    <w:tblPr>
      <w:tblStyleRowBandSize w:val="1"/>
      <w:tblStyleColBandSize w:val="1"/>
    </w:tblPr>
  </w:style>
  <w:style w:type="table" w:customStyle="1" w:styleId="5">
    <w:name w:val="5"/>
    <w:basedOn w:val="TableNormal"/>
    <w:pPr>
      <w:spacing w:after="0" w:line="240" w:lineRule="auto"/>
    </w:pPr>
    <w:tblPr>
      <w:tblStyleRowBandSize w:val="1"/>
      <w:tblStyleColBandSize w:val="1"/>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paragraph" w:styleId="Revision">
    <w:name w:val="Revision"/>
    <w:hidden/>
    <w:uiPriority w:val="99"/>
    <w:semiHidden/>
    <w:rsid w:val="008D4249"/>
    <w:pPr>
      <w:spacing w:after="0" w:line="240" w:lineRule="auto"/>
    </w:pPr>
  </w:style>
  <w:style w:type="table" w:customStyle="1" w:styleId="111">
    <w:name w:val="111"/>
    <w:basedOn w:val="TableNormal"/>
    <w:rsid w:val="0098180D"/>
    <w:pPr>
      <w:spacing w:line="256" w:lineRule="auto"/>
    </w:pPr>
    <w:tblPr>
      <w:tblStyleRowBandSize w:val="1"/>
      <w:tblStyleColBandSize w:val="1"/>
      <w:tblInd w:w="0" w:type="nil"/>
      <w:tblCellMar>
        <w:left w:w="115" w:type="dxa"/>
        <w:right w:w="115" w:type="dxa"/>
      </w:tblCellMar>
    </w:tblPr>
  </w:style>
  <w:style w:type="table" w:customStyle="1" w:styleId="91">
    <w:name w:val="91"/>
    <w:basedOn w:val="TableNormal"/>
    <w:rsid w:val="0098180D"/>
    <w:pPr>
      <w:spacing w:line="256" w:lineRule="auto"/>
    </w:pPr>
    <w:tblPr>
      <w:tblStyleRowBandSize w:val="1"/>
      <w:tblStyleColBandSize w:val="1"/>
      <w:tblInd w:w="0" w:type="nil"/>
      <w:tblCellMar>
        <w:top w:w="100" w:type="dxa"/>
        <w:left w:w="100" w:type="dxa"/>
        <w:bottom w:w="100" w:type="dxa"/>
        <w:right w:w="100" w:type="dxa"/>
      </w:tblCellMar>
    </w:tblPr>
  </w:style>
  <w:style w:type="character" w:styleId="UnresolvedMention">
    <w:name w:val="Unresolved Mention"/>
    <w:basedOn w:val="DefaultParagraphFont"/>
    <w:uiPriority w:val="99"/>
    <w:semiHidden/>
    <w:unhideWhenUsed/>
    <w:rsid w:val="00FD2EFA"/>
    <w:rPr>
      <w:color w:val="605E5C"/>
      <w:shd w:val="clear" w:color="auto" w:fill="E1DFDD"/>
    </w:rPr>
  </w:style>
  <w:style w:type="paragraph" w:styleId="Header">
    <w:name w:val="header"/>
    <w:basedOn w:val="Normal"/>
    <w:link w:val="HeaderChar"/>
    <w:uiPriority w:val="99"/>
    <w:unhideWhenUsed/>
    <w:rsid w:val="00E26F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6FE6"/>
  </w:style>
  <w:style w:type="paragraph" w:styleId="Footer">
    <w:name w:val="footer"/>
    <w:basedOn w:val="Normal"/>
    <w:link w:val="FooterChar"/>
    <w:uiPriority w:val="99"/>
    <w:unhideWhenUsed/>
    <w:rsid w:val="00E26F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6F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2096938">
      <w:bodyDiv w:val="1"/>
      <w:marLeft w:val="0"/>
      <w:marRight w:val="0"/>
      <w:marTop w:val="0"/>
      <w:marBottom w:val="0"/>
      <w:divBdr>
        <w:top w:val="none" w:sz="0" w:space="0" w:color="auto"/>
        <w:left w:val="none" w:sz="0" w:space="0" w:color="auto"/>
        <w:bottom w:val="none" w:sz="0" w:space="0" w:color="auto"/>
        <w:right w:val="none" w:sz="0" w:space="0" w:color="auto"/>
      </w:divBdr>
    </w:div>
    <w:div w:id="278491377">
      <w:bodyDiv w:val="1"/>
      <w:marLeft w:val="0"/>
      <w:marRight w:val="0"/>
      <w:marTop w:val="0"/>
      <w:marBottom w:val="0"/>
      <w:divBdr>
        <w:top w:val="none" w:sz="0" w:space="0" w:color="auto"/>
        <w:left w:val="none" w:sz="0" w:space="0" w:color="auto"/>
        <w:bottom w:val="none" w:sz="0" w:space="0" w:color="auto"/>
        <w:right w:val="none" w:sz="0" w:space="0" w:color="auto"/>
      </w:divBdr>
    </w:div>
    <w:div w:id="416562975">
      <w:bodyDiv w:val="1"/>
      <w:marLeft w:val="0"/>
      <w:marRight w:val="0"/>
      <w:marTop w:val="0"/>
      <w:marBottom w:val="0"/>
      <w:divBdr>
        <w:top w:val="none" w:sz="0" w:space="0" w:color="auto"/>
        <w:left w:val="none" w:sz="0" w:space="0" w:color="auto"/>
        <w:bottom w:val="none" w:sz="0" w:space="0" w:color="auto"/>
        <w:right w:val="none" w:sz="0" w:space="0" w:color="auto"/>
      </w:divBdr>
    </w:div>
    <w:div w:id="461730776">
      <w:bodyDiv w:val="1"/>
      <w:marLeft w:val="0"/>
      <w:marRight w:val="0"/>
      <w:marTop w:val="0"/>
      <w:marBottom w:val="0"/>
      <w:divBdr>
        <w:top w:val="none" w:sz="0" w:space="0" w:color="auto"/>
        <w:left w:val="none" w:sz="0" w:space="0" w:color="auto"/>
        <w:bottom w:val="none" w:sz="0" w:space="0" w:color="auto"/>
        <w:right w:val="none" w:sz="0" w:space="0" w:color="auto"/>
      </w:divBdr>
    </w:div>
    <w:div w:id="503282794">
      <w:bodyDiv w:val="1"/>
      <w:marLeft w:val="0"/>
      <w:marRight w:val="0"/>
      <w:marTop w:val="0"/>
      <w:marBottom w:val="0"/>
      <w:divBdr>
        <w:top w:val="none" w:sz="0" w:space="0" w:color="auto"/>
        <w:left w:val="none" w:sz="0" w:space="0" w:color="auto"/>
        <w:bottom w:val="none" w:sz="0" w:space="0" w:color="auto"/>
        <w:right w:val="none" w:sz="0" w:space="0" w:color="auto"/>
      </w:divBdr>
    </w:div>
    <w:div w:id="847524250">
      <w:bodyDiv w:val="1"/>
      <w:marLeft w:val="0"/>
      <w:marRight w:val="0"/>
      <w:marTop w:val="0"/>
      <w:marBottom w:val="0"/>
      <w:divBdr>
        <w:top w:val="none" w:sz="0" w:space="0" w:color="auto"/>
        <w:left w:val="none" w:sz="0" w:space="0" w:color="auto"/>
        <w:bottom w:val="none" w:sz="0" w:space="0" w:color="auto"/>
        <w:right w:val="none" w:sz="0" w:space="0" w:color="auto"/>
      </w:divBdr>
    </w:div>
    <w:div w:id="1316645148">
      <w:bodyDiv w:val="1"/>
      <w:marLeft w:val="0"/>
      <w:marRight w:val="0"/>
      <w:marTop w:val="0"/>
      <w:marBottom w:val="0"/>
      <w:divBdr>
        <w:top w:val="none" w:sz="0" w:space="0" w:color="auto"/>
        <w:left w:val="none" w:sz="0" w:space="0" w:color="auto"/>
        <w:bottom w:val="none" w:sz="0" w:space="0" w:color="auto"/>
        <w:right w:val="none" w:sz="0" w:space="0" w:color="auto"/>
      </w:divBdr>
    </w:div>
    <w:div w:id="1592664769">
      <w:bodyDiv w:val="1"/>
      <w:marLeft w:val="0"/>
      <w:marRight w:val="0"/>
      <w:marTop w:val="0"/>
      <w:marBottom w:val="0"/>
      <w:divBdr>
        <w:top w:val="none" w:sz="0" w:space="0" w:color="auto"/>
        <w:left w:val="none" w:sz="0" w:space="0" w:color="auto"/>
        <w:bottom w:val="none" w:sz="0" w:space="0" w:color="auto"/>
        <w:right w:val="none" w:sz="0" w:space="0" w:color="auto"/>
      </w:divBdr>
    </w:div>
    <w:div w:id="1846355498">
      <w:bodyDiv w:val="1"/>
      <w:marLeft w:val="0"/>
      <w:marRight w:val="0"/>
      <w:marTop w:val="0"/>
      <w:marBottom w:val="0"/>
      <w:divBdr>
        <w:top w:val="none" w:sz="0" w:space="0" w:color="auto"/>
        <w:left w:val="none" w:sz="0" w:space="0" w:color="auto"/>
        <w:bottom w:val="none" w:sz="0" w:space="0" w:color="auto"/>
        <w:right w:val="none" w:sz="0" w:space="0" w:color="auto"/>
      </w:divBdr>
    </w:div>
    <w:div w:id="20346459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ide.edu.pk/"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www.isrctn.com/ISRCTN40885204"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acmedsci.ac.uk/policy/policy-projects/multimorbidity" TargetMode="External"/><Relationship Id="rId5" Type="http://schemas.openxmlformats.org/officeDocument/2006/relationships/settings" Target="settings.xml"/><Relationship Id="rId15" Type="http://schemas.openxmlformats.org/officeDocument/2006/relationships/hyperlink" Target="https://data.worldbank.org/country/pakistan" TargetMode="External"/><Relationship Id="rId10" Type="http://schemas.openxmlformats.org/officeDocument/2006/relationships/hyperlink" Target="https://www.nihr.ac.uk/nihr-strategic-framework-multiple-long-term-conditions" TargetMode="Externa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hyperlink" Target="http://ghdx.healthdata.org/gbd-results-too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Dnr6QNBFa7dOmHbpVTe5nOtmMIQ==">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</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97086B7-32B8-4581-ADAC-7066593E4C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7</Pages>
  <Words>13099</Words>
  <Characters>74667</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7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Glynn</dc:creator>
  <cp:keywords/>
  <dc:description/>
  <cp:lastModifiedBy>Richard Holt</cp:lastModifiedBy>
  <cp:revision>16</cp:revision>
  <cp:lastPrinted>2024-01-04T11:39:00Z</cp:lastPrinted>
  <dcterms:created xsi:type="dcterms:W3CDTF">2025-04-08T13:10:00Z</dcterms:created>
  <dcterms:modified xsi:type="dcterms:W3CDTF">2025-05-01T11:28:00Z</dcterms:modified>
</cp:coreProperties>
</file>